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F" w14:textId="597F5C60" w:rsidR="00F26B2A" w:rsidRDefault="00343455" w:rsidP="0034345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100" w14:textId="77777777" w:rsidR="007A5A25" w:rsidRDefault="007A5A25" w:rsidP="007A5A25">
      <w:pPr>
        <w:spacing w:line="360" w:lineRule="auto"/>
        <w:jc w:val="right"/>
        <w:rPr>
          <w:rFonts w:ascii="Arial" w:hAnsi="Arial" w:cs="Arial"/>
          <w:szCs w:val="12"/>
        </w:rPr>
      </w:pPr>
      <w:bookmarkStart w:id="0" w:name="_GoBack"/>
      <w:bookmarkEnd w:id="0"/>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12" w14:textId="49CC0747" w:rsidR="007A5A25" w:rsidRPr="00343455" w:rsidRDefault="003C014D" w:rsidP="0034345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20" w14:textId="45ED33C2" w:rsidR="002626CB" w:rsidRPr="00343455" w:rsidRDefault="00BA26C3" w:rsidP="00343455">
      <w:pPr>
        <w:jc w:val="right"/>
        <w:rPr>
          <w:rFonts w:ascii="Arial" w:hAnsi="Arial" w:cs="Arial"/>
        </w:rPr>
        <w:sectPr w:rsidR="002626CB" w:rsidRPr="00343455" w:rsidSect="0043609F">
          <w:footerReference w:type="default" r:id="rId9"/>
          <w:pgSz w:w="11906" w:h="16838"/>
          <w:pgMar w:top="1134" w:right="2126" w:bottom="992" w:left="1264" w:header="709" w:footer="709" w:gutter="0"/>
          <w:cols w:space="708"/>
          <w:docGrid w:linePitch="360"/>
        </w:sectPr>
      </w:pPr>
      <w:r>
        <w:rPr>
          <w:rFonts w:ascii="Arial" w:hAnsi="Arial" w:cs="Arial"/>
        </w:rPr>
        <w:t>Julho</w:t>
      </w:r>
      <w:r w:rsidR="00F26B2A" w:rsidRPr="00F26B2A">
        <w:rPr>
          <w:rFonts w:ascii="Arial" w:hAnsi="Arial" w:cs="Arial"/>
        </w:rPr>
        <w:t xml:space="preserve"> de 201</w:t>
      </w:r>
      <w:r>
        <w:rPr>
          <w:rFonts w:ascii="Arial" w:hAnsi="Arial" w:cs="Arial"/>
        </w:rPr>
        <w:t>7</w:t>
      </w:r>
    </w:p>
    <w:p w14:paraId="0905A128" w14:textId="77777777" w:rsidR="002626CB" w:rsidRPr="00744F4F" w:rsidRDefault="002626CB" w:rsidP="002626CB">
      <w:pPr>
        <w:spacing w:line="360" w:lineRule="auto"/>
        <w:rPr>
          <w:sz w:val="44"/>
        </w:rPr>
      </w:pPr>
      <w:r>
        <w:rPr>
          <w:rFonts w:ascii="Arial" w:hAnsi="Arial" w:cs="Arial"/>
          <w:color w:val="6D6E71"/>
          <w:sz w:val="30"/>
          <w:szCs w:val="30"/>
        </w:rPr>
        <w:lastRenderedPageBreak/>
        <w:t>RESUMO</w:t>
      </w:r>
    </w:p>
    <w:p w14:paraId="0905A129" w14:textId="77777777" w:rsidR="002626CB" w:rsidRDefault="002626CB" w:rsidP="002626CB"/>
    <w:p w14:paraId="0905A12B" w14:textId="3BB6256D" w:rsidR="002626CB" w:rsidRPr="00354B6A" w:rsidRDefault="00C47826" w:rsidP="00F05FA3">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F05FA3">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F05FA3">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lastRenderedPageBreak/>
        <w:t>ABSTRACT</w:t>
      </w:r>
    </w:p>
    <w:p w14:paraId="0905A13B" w14:textId="77777777" w:rsidR="002626CB" w:rsidRPr="0047209D" w:rsidRDefault="002626CB" w:rsidP="002626CB">
      <w:pPr>
        <w:rPr>
          <w:lang w:val="en-US"/>
        </w:rPr>
      </w:pPr>
    </w:p>
    <w:p w14:paraId="509AEA75" w14:textId="77777777" w:rsidR="003A6DF6" w:rsidRPr="00652F6E" w:rsidRDefault="003A6DF6" w:rsidP="00F05FA3">
      <w:pPr>
        <w:rPr>
          <w:lang w:val="en-US"/>
        </w:rPr>
      </w:pPr>
      <w:r w:rsidRPr="00652F6E">
        <w:rPr>
          <w:lang w:val="en-US"/>
        </w:rPr>
        <w:t>Information and Communication Technologies are, nowadays, a field with a huge and very important presence in several industry sectors.</w:t>
      </w:r>
    </w:p>
    <w:p w14:paraId="62216AEF" w14:textId="77777777" w:rsidR="003A6DF6" w:rsidRPr="00652F6E" w:rsidRDefault="003A6DF6" w:rsidP="00F05FA3">
      <w:pPr>
        <w:rPr>
          <w:lang w:val="en-US"/>
        </w:rPr>
      </w:pPr>
      <w:r w:rsidRPr="00652F6E">
        <w:rPr>
          <w:lang w:val="en-US"/>
        </w:rPr>
        <w:t>With the industry always seeking resource optimization, costs decreasing and productivity increasing, the convergence with ICT products has been becoming more natural.</w:t>
      </w:r>
    </w:p>
    <w:p w14:paraId="37104A43" w14:textId="77777777" w:rsidR="003A6DF6" w:rsidRPr="00652F6E" w:rsidRDefault="003A6DF6" w:rsidP="00F05FA3">
      <w:pPr>
        <w:rPr>
          <w:lang w:val="en-US"/>
        </w:rPr>
      </w:pPr>
      <w:r w:rsidRPr="00652F6E">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652F6E" w:rsidRDefault="003A6DF6" w:rsidP="00F05FA3">
      <w:pPr>
        <w:rPr>
          <w:lang w:val="en-US"/>
        </w:rPr>
      </w:pPr>
      <w:r w:rsidRPr="00652F6E">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F" w14:textId="6B06D002" w:rsidR="002626CB" w:rsidRPr="0065517C" w:rsidRDefault="003A6DF6" w:rsidP="002626CB">
      <w:pPr>
        <w:rPr>
          <w:lang w:val="en-US"/>
        </w:rPr>
      </w:pPr>
      <w:r w:rsidRPr="00652F6E">
        <w:rPr>
          <w:lang w:val="en-US"/>
        </w:rPr>
        <w:t xml:space="preserve">Finally, a development proposal is discussed for the next stage of the project and a functional prototype that is already developed is presented. </w:t>
      </w:r>
      <w:r w:rsidRPr="00F05FA3">
        <w:t>This prototype validates the design and used technologies.</w:t>
      </w: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214CFB5F" w14:textId="3A25507A" w:rsidR="00D66D7D" w:rsidRDefault="003B1627">
          <w:pPr>
            <w:pStyle w:val="ndice1"/>
            <w:rPr>
              <w:rFonts w:eastAsiaTheme="minorEastAsia" w:cstheme="minorBidi"/>
              <w:noProof/>
              <w:sz w:val="22"/>
              <w:szCs w:val="22"/>
              <w:lang w:eastAsia="pt-PT"/>
            </w:rPr>
          </w:pPr>
          <w:r>
            <w:fldChar w:fldCharType="begin"/>
          </w:r>
          <w:r>
            <w:instrText xml:space="preserve"> TOC \o "1-3" \h \z \u </w:instrText>
          </w:r>
          <w:r>
            <w:fldChar w:fldCharType="separate"/>
          </w:r>
          <w:hyperlink w:anchor="_Toc506913166" w:history="1">
            <w:r w:rsidR="00D66D7D" w:rsidRPr="007D5D58">
              <w:rPr>
                <w:rStyle w:val="Hiperligao"/>
                <w:noProof/>
              </w:rPr>
              <w:t>1. Introdução</w:t>
            </w:r>
            <w:r w:rsidR="00D66D7D">
              <w:rPr>
                <w:noProof/>
                <w:webHidden/>
              </w:rPr>
              <w:tab/>
            </w:r>
            <w:r w:rsidR="00D66D7D">
              <w:rPr>
                <w:noProof/>
                <w:webHidden/>
              </w:rPr>
              <w:fldChar w:fldCharType="begin"/>
            </w:r>
            <w:r w:rsidR="00D66D7D">
              <w:rPr>
                <w:noProof/>
                <w:webHidden/>
              </w:rPr>
              <w:instrText xml:space="preserve"> PAGEREF _Toc506913166 \h </w:instrText>
            </w:r>
            <w:r w:rsidR="00D66D7D">
              <w:rPr>
                <w:noProof/>
                <w:webHidden/>
              </w:rPr>
            </w:r>
            <w:r w:rsidR="00D66D7D">
              <w:rPr>
                <w:noProof/>
                <w:webHidden/>
              </w:rPr>
              <w:fldChar w:fldCharType="separate"/>
            </w:r>
            <w:r w:rsidR="00D66D7D">
              <w:rPr>
                <w:noProof/>
                <w:webHidden/>
              </w:rPr>
              <w:t>1</w:t>
            </w:r>
            <w:r w:rsidR="00D66D7D">
              <w:rPr>
                <w:noProof/>
                <w:webHidden/>
              </w:rPr>
              <w:fldChar w:fldCharType="end"/>
            </w:r>
          </w:hyperlink>
        </w:p>
        <w:p w14:paraId="2154280E" w14:textId="152D2FF2" w:rsidR="00D66D7D" w:rsidRDefault="00070034">
          <w:pPr>
            <w:pStyle w:val="ndice2"/>
            <w:rPr>
              <w:rFonts w:eastAsiaTheme="minorEastAsia" w:cstheme="minorBidi"/>
              <w:noProof/>
              <w:sz w:val="22"/>
              <w:szCs w:val="22"/>
              <w:lang w:eastAsia="pt-PT"/>
            </w:rPr>
          </w:pPr>
          <w:hyperlink w:anchor="_Toc506913167" w:history="1">
            <w:r w:rsidR="00D66D7D" w:rsidRPr="007D5D58">
              <w:rPr>
                <w:rStyle w:val="Hiperligao"/>
                <w:noProof/>
              </w:rPr>
              <w:t>1.1 Contexto e Motivação</w:t>
            </w:r>
            <w:r w:rsidR="00D66D7D">
              <w:rPr>
                <w:noProof/>
                <w:webHidden/>
              </w:rPr>
              <w:tab/>
            </w:r>
            <w:r w:rsidR="00D66D7D">
              <w:rPr>
                <w:noProof/>
                <w:webHidden/>
              </w:rPr>
              <w:fldChar w:fldCharType="begin"/>
            </w:r>
            <w:r w:rsidR="00D66D7D">
              <w:rPr>
                <w:noProof/>
                <w:webHidden/>
              </w:rPr>
              <w:instrText xml:space="preserve"> PAGEREF _Toc506913167 \h </w:instrText>
            </w:r>
            <w:r w:rsidR="00D66D7D">
              <w:rPr>
                <w:noProof/>
                <w:webHidden/>
              </w:rPr>
            </w:r>
            <w:r w:rsidR="00D66D7D">
              <w:rPr>
                <w:noProof/>
                <w:webHidden/>
              </w:rPr>
              <w:fldChar w:fldCharType="separate"/>
            </w:r>
            <w:r w:rsidR="00D66D7D">
              <w:rPr>
                <w:noProof/>
                <w:webHidden/>
              </w:rPr>
              <w:t>1</w:t>
            </w:r>
            <w:r w:rsidR="00D66D7D">
              <w:rPr>
                <w:noProof/>
                <w:webHidden/>
              </w:rPr>
              <w:fldChar w:fldCharType="end"/>
            </w:r>
          </w:hyperlink>
        </w:p>
        <w:p w14:paraId="349171EF" w14:textId="3BC6FB2F" w:rsidR="00D66D7D" w:rsidRDefault="00070034">
          <w:pPr>
            <w:pStyle w:val="ndice2"/>
            <w:rPr>
              <w:rFonts w:eastAsiaTheme="minorEastAsia" w:cstheme="minorBidi"/>
              <w:noProof/>
              <w:sz w:val="22"/>
              <w:szCs w:val="22"/>
              <w:lang w:eastAsia="pt-PT"/>
            </w:rPr>
          </w:pPr>
          <w:hyperlink w:anchor="_Toc506913168" w:history="1">
            <w:r w:rsidR="00D66D7D" w:rsidRPr="007D5D58">
              <w:rPr>
                <w:rStyle w:val="Hiperligao"/>
                <w:noProof/>
              </w:rPr>
              <w:t>1.2 Problema</w:t>
            </w:r>
            <w:r w:rsidR="00D66D7D">
              <w:rPr>
                <w:noProof/>
                <w:webHidden/>
              </w:rPr>
              <w:tab/>
            </w:r>
            <w:r w:rsidR="00D66D7D">
              <w:rPr>
                <w:noProof/>
                <w:webHidden/>
              </w:rPr>
              <w:fldChar w:fldCharType="begin"/>
            </w:r>
            <w:r w:rsidR="00D66D7D">
              <w:rPr>
                <w:noProof/>
                <w:webHidden/>
              </w:rPr>
              <w:instrText xml:space="preserve"> PAGEREF _Toc506913168 \h </w:instrText>
            </w:r>
            <w:r w:rsidR="00D66D7D">
              <w:rPr>
                <w:noProof/>
                <w:webHidden/>
              </w:rPr>
            </w:r>
            <w:r w:rsidR="00D66D7D">
              <w:rPr>
                <w:noProof/>
                <w:webHidden/>
              </w:rPr>
              <w:fldChar w:fldCharType="separate"/>
            </w:r>
            <w:r w:rsidR="00D66D7D">
              <w:rPr>
                <w:noProof/>
                <w:webHidden/>
              </w:rPr>
              <w:t>3</w:t>
            </w:r>
            <w:r w:rsidR="00D66D7D">
              <w:rPr>
                <w:noProof/>
                <w:webHidden/>
              </w:rPr>
              <w:fldChar w:fldCharType="end"/>
            </w:r>
          </w:hyperlink>
        </w:p>
        <w:p w14:paraId="4ACCB74A" w14:textId="5EE6D2A9" w:rsidR="00D66D7D" w:rsidRDefault="00070034">
          <w:pPr>
            <w:pStyle w:val="ndice2"/>
            <w:rPr>
              <w:rFonts w:eastAsiaTheme="minorEastAsia" w:cstheme="minorBidi"/>
              <w:noProof/>
              <w:sz w:val="22"/>
              <w:szCs w:val="22"/>
              <w:lang w:eastAsia="pt-PT"/>
            </w:rPr>
          </w:pPr>
          <w:hyperlink w:anchor="_Toc506913169" w:history="1">
            <w:r w:rsidR="00D66D7D" w:rsidRPr="007D5D58">
              <w:rPr>
                <w:rStyle w:val="Hiperligao"/>
                <w:noProof/>
              </w:rPr>
              <w:t>1.3 Objetivos</w:t>
            </w:r>
            <w:r w:rsidR="00D66D7D">
              <w:rPr>
                <w:noProof/>
                <w:webHidden/>
              </w:rPr>
              <w:tab/>
            </w:r>
            <w:r w:rsidR="00D66D7D">
              <w:rPr>
                <w:noProof/>
                <w:webHidden/>
              </w:rPr>
              <w:fldChar w:fldCharType="begin"/>
            </w:r>
            <w:r w:rsidR="00D66D7D">
              <w:rPr>
                <w:noProof/>
                <w:webHidden/>
              </w:rPr>
              <w:instrText xml:space="preserve"> PAGEREF _Toc506913169 \h </w:instrText>
            </w:r>
            <w:r w:rsidR="00D66D7D">
              <w:rPr>
                <w:noProof/>
                <w:webHidden/>
              </w:rPr>
            </w:r>
            <w:r w:rsidR="00D66D7D">
              <w:rPr>
                <w:noProof/>
                <w:webHidden/>
              </w:rPr>
              <w:fldChar w:fldCharType="separate"/>
            </w:r>
            <w:r w:rsidR="00D66D7D">
              <w:rPr>
                <w:noProof/>
                <w:webHidden/>
              </w:rPr>
              <w:t>4</w:t>
            </w:r>
            <w:r w:rsidR="00D66D7D">
              <w:rPr>
                <w:noProof/>
                <w:webHidden/>
              </w:rPr>
              <w:fldChar w:fldCharType="end"/>
            </w:r>
          </w:hyperlink>
        </w:p>
        <w:p w14:paraId="2AA06714" w14:textId="21FAC2B5" w:rsidR="00D66D7D" w:rsidRDefault="00070034">
          <w:pPr>
            <w:pStyle w:val="ndice2"/>
            <w:rPr>
              <w:rFonts w:eastAsiaTheme="minorEastAsia" w:cstheme="minorBidi"/>
              <w:noProof/>
              <w:sz w:val="22"/>
              <w:szCs w:val="22"/>
              <w:lang w:eastAsia="pt-PT"/>
            </w:rPr>
          </w:pPr>
          <w:hyperlink w:anchor="_Toc506913170" w:history="1">
            <w:r w:rsidR="00D66D7D" w:rsidRPr="007D5D58">
              <w:rPr>
                <w:rStyle w:val="Hiperligao"/>
                <w:noProof/>
              </w:rPr>
              <w:t>1.4 Estrutura do Documento</w:t>
            </w:r>
            <w:r w:rsidR="00D66D7D">
              <w:rPr>
                <w:noProof/>
                <w:webHidden/>
              </w:rPr>
              <w:tab/>
            </w:r>
            <w:r w:rsidR="00D66D7D">
              <w:rPr>
                <w:noProof/>
                <w:webHidden/>
              </w:rPr>
              <w:fldChar w:fldCharType="begin"/>
            </w:r>
            <w:r w:rsidR="00D66D7D">
              <w:rPr>
                <w:noProof/>
                <w:webHidden/>
              </w:rPr>
              <w:instrText xml:space="preserve"> PAGEREF _Toc506913170 \h </w:instrText>
            </w:r>
            <w:r w:rsidR="00D66D7D">
              <w:rPr>
                <w:noProof/>
                <w:webHidden/>
              </w:rPr>
            </w:r>
            <w:r w:rsidR="00D66D7D">
              <w:rPr>
                <w:noProof/>
                <w:webHidden/>
              </w:rPr>
              <w:fldChar w:fldCharType="separate"/>
            </w:r>
            <w:r w:rsidR="00D66D7D">
              <w:rPr>
                <w:noProof/>
                <w:webHidden/>
              </w:rPr>
              <w:t>5</w:t>
            </w:r>
            <w:r w:rsidR="00D66D7D">
              <w:rPr>
                <w:noProof/>
                <w:webHidden/>
              </w:rPr>
              <w:fldChar w:fldCharType="end"/>
            </w:r>
          </w:hyperlink>
        </w:p>
        <w:p w14:paraId="669F31E5" w14:textId="5DDA46C7" w:rsidR="00D66D7D" w:rsidRDefault="00070034">
          <w:pPr>
            <w:pStyle w:val="ndice1"/>
            <w:rPr>
              <w:rFonts w:eastAsiaTheme="minorEastAsia" w:cstheme="minorBidi"/>
              <w:noProof/>
              <w:sz w:val="22"/>
              <w:szCs w:val="22"/>
              <w:lang w:eastAsia="pt-PT"/>
            </w:rPr>
          </w:pPr>
          <w:hyperlink w:anchor="_Toc506913171" w:history="1">
            <w:r w:rsidR="00D66D7D" w:rsidRPr="007D5D58">
              <w:rPr>
                <w:rStyle w:val="Hiperligao"/>
                <w:noProof/>
              </w:rPr>
              <w:t>2. Estado da Arte</w:t>
            </w:r>
            <w:r w:rsidR="00D66D7D">
              <w:rPr>
                <w:noProof/>
                <w:webHidden/>
              </w:rPr>
              <w:tab/>
            </w:r>
            <w:r w:rsidR="00D66D7D">
              <w:rPr>
                <w:noProof/>
                <w:webHidden/>
              </w:rPr>
              <w:fldChar w:fldCharType="begin"/>
            </w:r>
            <w:r w:rsidR="00D66D7D">
              <w:rPr>
                <w:noProof/>
                <w:webHidden/>
              </w:rPr>
              <w:instrText xml:space="preserve"> PAGEREF _Toc506913171 \h </w:instrText>
            </w:r>
            <w:r w:rsidR="00D66D7D">
              <w:rPr>
                <w:noProof/>
                <w:webHidden/>
              </w:rPr>
            </w:r>
            <w:r w:rsidR="00D66D7D">
              <w:rPr>
                <w:noProof/>
                <w:webHidden/>
              </w:rPr>
              <w:fldChar w:fldCharType="separate"/>
            </w:r>
            <w:r w:rsidR="00D66D7D">
              <w:rPr>
                <w:noProof/>
                <w:webHidden/>
              </w:rPr>
              <w:t>6</w:t>
            </w:r>
            <w:r w:rsidR="00D66D7D">
              <w:rPr>
                <w:noProof/>
                <w:webHidden/>
              </w:rPr>
              <w:fldChar w:fldCharType="end"/>
            </w:r>
          </w:hyperlink>
        </w:p>
        <w:p w14:paraId="044A10E9" w14:textId="3862066B" w:rsidR="00D66D7D" w:rsidRDefault="00070034">
          <w:pPr>
            <w:pStyle w:val="ndice2"/>
            <w:rPr>
              <w:rFonts w:eastAsiaTheme="minorEastAsia" w:cstheme="minorBidi"/>
              <w:noProof/>
              <w:sz w:val="22"/>
              <w:szCs w:val="22"/>
              <w:lang w:eastAsia="pt-PT"/>
            </w:rPr>
          </w:pPr>
          <w:hyperlink w:anchor="_Toc506913172" w:history="1">
            <w:r w:rsidR="00D66D7D" w:rsidRPr="007D5D58">
              <w:rPr>
                <w:rStyle w:val="Hiperligao"/>
                <w:noProof/>
              </w:rPr>
              <w:t>2.1 Introdução</w:t>
            </w:r>
            <w:r w:rsidR="00D66D7D">
              <w:rPr>
                <w:noProof/>
                <w:webHidden/>
              </w:rPr>
              <w:tab/>
            </w:r>
            <w:r w:rsidR="00D66D7D">
              <w:rPr>
                <w:noProof/>
                <w:webHidden/>
              </w:rPr>
              <w:fldChar w:fldCharType="begin"/>
            </w:r>
            <w:r w:rsidR="00D66D7D">
              <w:rPr>
                <w:noProof/>
                <w:webHidden/>
              </w:rPr>
              <w:instrText xml:space="preserve"> PAGEREF _Toc506913172 \h </w:instrText>
            </w:r>
            <w:r w:rsidR="00D66D7D">
              <w:rPr>
                <w:noProof/>
                <w:webHidden/>
              </w:rPr>
            </w:r>
            <w:r w:rsidR="00D66D7D">
              <w:rPr>
                <w:noProof/>
                <w:webHidden/>
              </w:rPr>
              <w:fldChar w:fldCharType="separate"/>
            </w:r>
            <w:r w:rsidR="00D66D7D">
              <w:rPr>
                <w:noProof/>
                <w:webHidden/>
              </w:rPr>
              <w:t>6</w:t>
            </w:r>
            <w:r w:rsidR="00D66D7D">
              <w:rPr>
                <w:noProof/>
                <w:webHidden/>
              </w:rPr>
              <w:fldChar w:fldCharType="end"/>
            </w:r>
          </w:hyperlink>
        </w:p>
        <w:p w14:paraId="287771A5" w14:textId="55F34CF3" w:rsidR="00D66D7D" w:rsidRDefault="00070034">
          <w:pPr>
            <w:pStyle w:val="ndice2"/>
            <w:rPr>
              <w:rFonts w:eastAsiaTheme="minorEastAsia" w:cstheme="minorBidi"/>
              <w:noProof/>
              <w:sz w:val="22"/>
              <w:szCs w:val="22"/>
              <w:lang w:eastAsia="pt-PT"/>
            </w:rPr>
          </w:pPr>
          <w:hyperlink w:anchor="_Toc506913173" w:history="1">
            <w:r w:rsidR="00D66D7D" w:rsidRPr="007D5D58">
              <w:rPr>
                <w:rStyle w:val="Hiperligao"/>
                <w:noProof/>
              </w:rPr>
              <w:t>2.2 Automação</w:t>
            </w:r>
            <w:r w:rsidR="00D66D7D">
              <w:rPr>
                <w:noProof/>
                <w:webHidden/>
              </w:rPr>
              <w:tab/>
            </w:r>
            <w:r w:rsidR="00D66D7D">
              <w:rPr>
                <w:noProof/>
                <w:webHidden/>
              </w:rPr>
              <w:fldChar w:fldCharType="begin"/>
            </w:r>
            <w:r w:rsidR="00D66D7D">
              <w:rPr>
                <w:noProof/>
                <w:webHidden/>
              </w:rPr>
              <w:instrText xml:space="preserve"> PAGEREF _Toc506913173 \h </w:instrText>
            </w:r>
            <w:r w:rsidR="00D66D7D">
              <w:rPr>
                <w:noProof/>
                <w:webHidden/>
              </w:rPr>
            </w:r>
            <w:r w:rsidR="00D66D7D">
              <w:rPr>
                <w:noProof/>
                <w:webHidden/>
              </w:rPr>
              <w:fldChar w:fldCharType="separate"/>
            </w:r>
            <w:r w:rsidR="00D66D7D">
              <w:rPr>
                <w:noProof/>
                <w:webHidden/>
              </w:rPr>
              <w:t>6</w:t>
            </w:r>
            <w:r w:rsidR="00D66D7D">
              <w:rPr>
                <w:noProof/>
                <w:webHidden/>
              </w:rPr>
              <w:fldChar w:fldCharType="end"/>
            </w:r>
          </w:hyperlink>
        </w:p>
        <w:p w14:paraId="094F86DC" w14:textId="5901A71C" w:rsidR="00D66D7D" w:rsidRDefault="00070034">
          <w:pPr>
            <w:pStyle w:val="ndice3"/>
            <w:rPr>
              <w:rFonts w:eastAsiaTheme="minorEastAsia" w:cstheme="minorBidi"/>
              <w:noProof/>
              <w:sz w:val="22"/>
              <w:szCs w:val="22"/>
              <w:lang w:eastAsia="pt-PT"/>
            </w:rPr>
          </w:pPr>
          <w:hyperlink w:anchor="_Toc506913174" w:history="1">
            <w:r w:rsidR="00D66D7D" w:rsidRPr="007D5D58">
              <w:rPr>
                <w:rStyle w:val="Hiperligao"/>
                <w:noProof/>
              </w:rPr>
              <w:t>2.2.1 História</w:t>
            </w:r>
            <w:r w:rsidR="00D66D7D">
              <w:rPr>
                <w:noProof/>
                <w:webHidden/>
              </w:rPr>
              <w:tab/>
            </w:r>
            <w:r w:rsidR="00D66D7D">
              <w:rPr>
                <w:noProof/>
                <w:webHidden/>
              </w:rPr>
              <w:fldChar w:fldCharType="begin"/>
            </w:r>
            <w:r w:rsidR="00D66D7D">
              <w:rPr>
                <w:noProof/>
                <w:webHidden/>
              </w:rPr>
              <w:instrText xml:space="preserve"> PAGEREF _Toc506913174 \h </w:instrText>
            </w:r>
            <w:r w:rsidR="00D66D7D">
              <w:rPr>
                <w:noProof/>
                <w:webHidden/>
              </w:rPr>
            </w:r>
            <w:r w:rsidR="00D66D7D">
              <w:rPr>
                <w:noProof/>
                <w:webHidden/>
              </w:rPr>
              <w:fldChar w:fldCharType="separate"/>
            </w:r>
            <w:r w:rsidR="00D66D7D">
              <w:rPr>
                <w:noProof/>
                <w:webHidden/>
              </w:rPr>
              <w:t>7</w:t>
            </w:r>
            <w:r w:rsidR="00D66D7D">
              <w:rPr>
                <w:noProof/>
                <w:webHidden/>
              </w:rPr>
              <w:fldChar w:fldCharType="end"/>
            </w:r>
          </w:hyperlink>
        </w:p>
        <w:p w14:paraId="4AF55713" w14:textId="36F9D9B2" w:rsidR="00D66D7D" w:rsidRDefault="00070034">
          <w:pPr>
            <w:pStyle w:val="ndice3"/>
            <w:rPr>
              <w:rFonts w:eastAsiaTheme="minorEastAsia" w:cstheme="minorBidi"/>
              <w:noProof/>
              <w:sz w:val="22"/>
              <w:szCs w:val="22"/>
              <w:lang w:eastAsia="pt-PT"/>
            </w:rPr>
          </w:pPr>
          <w:hyperlink w:anchor="_Toc506913175" w:history="1">
            <w:r w:rsidR="00D66D7D" w:rsidRPr="007D5D58">
              <w:rPr>
                <w:rStyle w:val="Hiperligao"/>
                <w:noProof/>
              </w:rPr>
              <w:t>2.2.2 Objetivos</w:t>
            </w:r>
            <w:r w:rsidR="00D66D7D">
              <w:rPr>
                <w:noProof/>
                <w:webHidden/>
              </w:rPr>
              <w:tab/>
            </w:r>
            <w:r w:rsidR="00D66D7D">
              <w:rPr>
                <w:noProof/>
                <w:webHidden/>
              </w:rPr>
              <w:fldChar w:fldCharType="begin"/>
            </w:r>
            <w:r w:rsidR="00D66D7D">
              <w:rPr>
                <w:noProof/>
                <w:webHidden/>
              </w:rPr>
              <w:instrText xml:space="preserve"> PAGEREF _Toc506913175 \h </w:instrText>
            </w:r>
            <w:r w:rsidR="00D66D7D">
              <w:rPr>
                <w:noProof/>
                <w:webHidden/>
              </w:rPr>
            </w:r>
            <w:r w:rsidR="00D66D7D">
              <w:rPr>
                <w:noProof/>
                <w:webHidden/>
              </w:rPr>
              <w:fldChar w:fldCharType="separate"/>
            </w:r>
            <w:r w:rsidR="00D66D7D">
              <w:rPr>
                <w:noProof/>
                <w:webHidden/>
              </w:rPr>
              <w:t>8</w:t>
            </w:r>
            <w:r w:rsidR="00D66D7D">
              <w:rPr>
                <w:noProof/>
                <w:webHidden/>
              </w:rPr>
              <w:fldChar w:fldCharType="end"/>
            </w:r>
          </w:hyperlink>
        </w:p>
        <w:p w14:paraId="411A53BC" w14:textId="65E5FE34" w:rsidR="00D66D7D" w:rsidRDefault="00070034">
          <w:pPr>
            <w:pStyle w:val="ndice3"/>
            <w:rPr>
              <w:rFonts w:eastAsiaTheme="minorEastAsia" w:cstheme="minorBidi"/>
              <w:noProof/>
              <w:sz w:val="22"/>
              <w:szCs w:val="22"/>
              <w:lang w:eastAsia="pt-PT"/>
            </w:rPr>
          </w:pPr>
          <w:hyperlink w:anchor="_Toc506913176" w:history="1">
            <w:r w:rsidR="00D66D7D" w:rsidRPr="007D5D58">
              <w:rPr>
                <w:rStyle w:val="Hiperligao"/>
                <w:noProof/>
              </w:rPr>
              <w:t>2.2.3 Componentes</w:t>
            </w:r>
            <w:r w:rsidR="00D66D7D">
              <w:rPr>
                <w:noProof/>
                <w:webHidden/>
              </w:rPr>
              <w:tab/>
            </w:r>
            <w:r w:rsidR="00D66D7D">
              <w:rPr>
                <w:noProof/>
                <w:webHidden/>
              </w:rPr>
              <w:fldChar w:fldCharType="begin"/>
            </w:r>
            <w:r w:rsidR="00D66D7D">
              <w:rPr>
                <w:noProof/>
                <w:webHidden/>
              </w:rPr>
              <w:instrText xml:space="preserve"> PAGEREF _Toc506913176 \h </w:instrText>
            </w:r>
            <w:r w:rsidR="00D66D7D">
              <w:rPr>
                <w:noProof/>
                <w:webHidden/>
              </w:rPr>
            </w:r>
            <w:r w:rsidR="00D66D7D">
              <w:rPr>
                <w:noProof/>
                <w:webHidden/>
              </w:rPr>
              <w:fldChar w:fldCharType="separate"/>
            </w:r>
            <w:r w:rsidR="00D66D7D">
              <w:rPr>
                <w:noProof/>
                <w:webHidden/>
              </w:rPr>
              <w:t>9</w:t>
            </w:r>
            <w:r w:rsidR="00D66D7D">
              <w:rPr>
                <w:noProof/>
                <w:webHidden/>
              </w:rPr>
              <w:fldChar w:fldCharType="end"/>
            </w:r>
          </w:hyperlink>
        </w:p>
        <w:p w14:paraId="2A0B395A" w14:textId="5B8E0B73" w:rsidR="00D66D7D" w:rsidRDefault="00070034">
          <w:pPr>
            <w:pStyle w:val="ndice3"/>
            <w:rPr>
              <w:rFonts w:eastAsiaTheme="minorEastAsia" w:cstheme="minorBidi"/>
              <w:noProof/>
              <w:sz w:val="22"/>
              <w:szCs w:val="22"/>
              <w:lang w:eastAsia="pt-PT"/>
            </w:rPr>
          </w:pPr>
          <w:hyperlink w:anchor="_Toc506913177" w:history="1">
            <w:r w:rsidR="00D66D7D" w:rsidRPr="007D5D58">
              <w:rPr>
                <w:rStyle w:val="Hiperligao"/>
                <w:noProof/>
              </w:rPr>
              <w:t>2.2.4 Software para Automação</w:t>
            </w:r>
            <w:r w:rsidR="00D66D7D">
              <w:rPr>
                <w:noProof/>
                <w:webHidden/>
              </w:rPr>
              <w:tab/>
            </w:r>
            <w:r w:rsidR="00D66D7D">
              <w:rPr>
                <w:noProof/>
                <w:webHidden/>
              </w:rPr>
              <w:fldChar w:fldCharType="begin"/>
            </w:r>
            <w:r w:rsidR="00D66D7D">
              <w:rPr>
                <w:noProof/>
                <w:webHidden/>
              </w:rPr>
              <w:instrText xml:space="preserve"> PAGEREF _Toc506913177 \h </w:instrText>
            </w:r>
            <w:r w:rsidR="00D66D7D">
              <w:rPr>
                <w:noProof/>
                <w:webHidden/>
              </w:rPr>
            </w:r>
            <w:r w:rsidR="00D66D7D">
              <w:rPr>
                <w:noProof/>
                <w:webHidden/>
              </w:rPr>
              <w:fldChar w:fldCharType="separate"/>
            </w:r>
            <w:r w:rsidR="00D66D7D">
              <w:rPr>
                <w:noProof/>
                <w:webHidden/>
              </w:rPr>
              <w:t>12</w:t>
            </w:r>
            <w:r w:rsidR="00D66D7D">
              <w:rPr>
                <w:noProof/>
                <w:webHidden/>
              </w:rPr>
              <w:fldChar w:fldCharType="end"/>
            </w:r>
          </w:hyperlink>
        </w:p>
        <w:p w14:paraId="0BA3F44F" w14:textId="01B7599B" w:rsidR="00D66D7D" w:rsidRDefault="00070034">
          <w:pPr>
            <w:pStyle w:val="ndice2"/>
            <w:rPr>
              <w:rFonts w:eastAsiaTheme="minorEastAsia" w:cstheme="minorBidi"/>
              <w:noProof/>
              <w:sz w:val="22"/>
              <w:szCs w:val="22"/>
              <w:lang w:eastAsia="pt-PT"/>
            </w:rPr>
          </w:pPr>
          <w:hyperlink w:anchor="_Toc506913178" w:history="1">
            <w:r w:rsidR="00D66D7D" w:rsidRPr="007D5D58">
              <w:rPr>
                <w:rStyle w:val="Hiperligao"/>
                <w:noProof/>
              </w:rPr>
              <w:t>2.3 Indústria 4.0</w:t>
            </w:r>
            <w:r w:rsidR="00D66D7D">
              <w:rPr>
                <w:noProof/>
                <w:webHidden/>
              </w:rPr>
              <w:tab/>
            </w:r>
            <w:r w:rsidR="00D66D7D">
              <w:rPr>
                <w:noProof/>
                <w:webHidden/>
              </w:rPr>
              <w:fldChar w:fldCharType="begin"/>
            </w:r>
            <w:r w:rsidR="00D66D7D">
              <w:rPr>
                <w:noProof/>
                <w:webHidden/>
              </w:rPr>
              <w:instrText xml:space="preserve"> PAGEREF _Toc506913178 \h </w:instrText>
            </w:r>
            <w:r w:rsidR="00D66D7D">
              <w:rPr>
                <w:noProof/>
                <w:webHidden/>
              </w:rPr>
            </w:r>
            <w:r w:rsidR="00D66D7D">
              <w:rPr>
                <w:noProof/>
                <w:webHidden/>
              </w:rPr>
              <w:fldChar w:fldCharType="separate"/>
            </w:r>
            <w:r w:rsidR="00D66D7D">
              <w:rPr>
                <w:noProof/>
                <w:webHidden/>
              </w:rPr>
              <w:t>16</w:t>
            </w:r>
            <w:r w:rsidR="00D66D7D">
              <w:rPr>
                <w:noProof/>
                <w:webHidden/>
              </w:rPr>
              <w:fldChar w:fldCharType="end"/>
            </w:r>
          </w:hyperlink>
        </w:p>
        <w:p w14:paraId="2BE04089" w14:textId="48F4A87F" w:rsidR="00D66D7D" w:rsidRDefault="00070034">
          <w:pPr>
            <w:pStyle w:val="ndice2"/>
            <w:rPr>
              <w:rFonts w:eastAsiaTheme="minorEastAsia" w:cstheme="minorBidi"/>
              <w:noProof/>
              <w:sz w:val="22"/>
              <w:szCs w:val="22"/>
              <w:lang w:eastAsia="pt-PT"/>
            </w:rPr>
          </w:pPr>
          <w:hyperlink w:anchor="_Toc506913179" w:history="1">
            <w:r w:rsidR="00D66D7D" w:rsidRPr="007D5D58">
              <w:rPr>
                <w:rStyle w:val="Hiperligao"/>
                <w:noProof/>
              </w:rPr>
              <w:t>2.4 Tecnologias de Suporte</w:t>
            </w:r>
            <w:r w:rsidR="00D66D7D">
              <w:rPr>
                <w:noProof/>
                <w:webHidden/>
              </w:rPr>
              <w:tab/>
            </w:r>
            <w:r w:rsidR="00D66D7D">
              <w:rPr>
                <w:noProof/>
                <w:webHidden/>
              </w:rPr>
              <w:fldChar w:fldCharType="begin"/>
            </w:r>
            <w:r w:rsidR="00D66D7D">
              <w:rPr>
                <w:noProof/>
                <w:webHidden/>
              </w:rPr>
              <w:instrText xml:space="preserve"> PAGEREF _Toc506913179 \h </w:instrText>
            </w:r>
            <w:r w:rsidR="00D66D7D">
              <w:rPr>
                <w:noProof/>
                <w:webHidden/>
              </w:rPr>
            </w:r>
            <w:r w:rsidR="00D66D7D">
              <w:rPr>
                <w:noProof/>
                <w:webHidden/>
              </w:rPr>
              <w:fldChar w:fldCharType="separate"/>
            </w:r>
            <w:r w:rsidR="00D66D7D">
              <w:rPr>
                <w:noProof/>
                <w:webHidden/>
              </w:rPr>
              <w:t>18</w:t>
            </w:r>
            <w:r w:rsidR="00D66D7D">
              <w:rPr>
                <w:noProof/>
                <w:webHidden/>
              </w:rPr>
              <w:fldChar w:fldCharType="end"/>
            </w:r>
          </w:hyperlink>
        </w:p>
        <w:p w14:paraId="55188655" w14:textId="359EDF40" w:rsidR="00D66D7D" w:rsidRDefault="00070034">
          <w:pPr>
            <w:pStyle w:val="ndice3"/>
            <w:rPr>
              <w:rFonts w:eastAsiaTheme="minorEastAsia" w:cstheme="minorBidi"/>
              <w:noProof/>
              <w:sz w:val="22"/>
              <w:szCs w:val="22"/>
              <w:lang w:eastAsia="pt-PT"/>
            </w:rPr>
          </w:pPr>
          <w:hyperlink w:anchor="_Toc506913180" w:history="1">
            <w:r w:rsidR="00D66D7D" w:rsidRPr="007D5D58">
              <w:rPr>
                <w:rStyle w:val="Hiperligao"/>
                <w:noProof/>
              </w:rPr>
              <w:t>2.4.1 Redes e Internet</w:t>
            </w:r>
            <w:r w:rsidR="00D66D7D">
              <w:rPr>
                <w:noProof/>
                <w:webHidden/>
              </w:rPr>
              <w:tab/>
            </w:r>
            <w:r w:rsidR="00D66D7D">
              <w:rPr>
                <w:noProof/>
                <w:webHidden/>
              </w:rPr>
              <w:fldChar w:fldCharType="begin"/>
            </w:r>
            <w:r w:rsidR="00D66D7D">
              <w:rPr>
                <w:noProof/>
                <w:webHidden/>
              </w:rPr>
              <w:instrText xml:space="preserve"> PAGEREF _Toc506913180 \h </w:instrText>
            </w:r>
            <w:r w:rsidR="00D66D7D">
              <w:rPr>
                <w:noProof/>
                <w:webHidden/>
              </w:rPr>
            </w:r>
            <w:r w:rsidR="00D66D7D">
              <w:rPr>
                <w:noProof/>
                <w:webHidden/>
              </w:rPr>
              <w:fldChar w:fldCharType="separate"/>
            </w:r>
            <w:r w:rsidR="00D66D7D">
              <w:rPr>
                <w:noProof/>
                <w:webHidden/>
              </w:rPr>
              <w:t>18</w:t>
            </w:r>
            <w:r w:rsidR="00D66D7D">
              <w:rPr>
                <w:noProof/>
                <w:webHidden/>
              </w:rPr>
              <w:fldChar w:fldCharType="end"/>
            </w:r>
          </w:hyperlink>
        </w:p>
        <w:p w14:paraId="28E65E6C" w14:textId="32D6DCD4" w:rsidR="00D66D7D" w:rsidRDefault="00070034">
          <w:pPr>
            <w:pStyle w:val="ndice3"/>
            <w:rPr>
              <w:rFonts w:eastAsiaTheme="minorEastAsia" w:cstheme="minorBidi"/>
              <w:noProof/>
              <w:sz w:val="22"/>
              <w:szCs w:val="22"/>
              <w:lang w:eastAsia="pt-PT"/>
            </w:rPr>
          </w:pPr>
          <w:hyperlink w:anchor="_Toc506913181" w:history="1">
            <w:r w:rsidR="00D66D7D" w:rsidRPr="007D5D58">
              <w:rPr>
                <w:rStyle w:val="Hiperligao"/>
                <w:noProof/>
              </w:rPr>
              <w:t>2.4.2 Tecnologias Web</w:t>
            </w:r>
            <w:r w:rsidR="00D66D7D">
              <w:rPr>
                <w:noProof/>
                <w:webHidden/>
              </w:rPr>
              <w:tab/>
            </w:r>
            <w:r w:rsidR="00D66D7D">
              <w:rPr>
                <w:noProof/>
                <w:webHidden/>
              </w:rPr>
              <w:fldChar w:fldCharType="begin"/>
            </w:r>
            <w:r w:rsidR="00D66D7D">
              <w:rPr>
                <w:noProof/>
                <w:webHidden/>
              </w:rPr>
              <w:instrText xml:space="preserve"> PAGEREF _Toc506913181 \h </w:instrText>
            </w:r>
            <w:r w:rsidR="00D66D7D">
              <w:rPr>
                <w:noProof/>
                <w:webHidden/>
              </w:rPr>
            </w:r>
            <w:r w:rsidR="00D66D7D">
              <w:rPr>
                <w:noProof/>
                <w:webHidden/>
              </w:rPr>
              <w:fldChar w:fldCharType="separate"/>
            </w:r>
            <w:r w:rsidR="00D66D7D">
              <w:rPr>
                <w:noProof/>
                <w:webHidden/>
              </w:rPr>
              <w:t>20</w:t>
            </w:r>
            <w:r w:rsidR="00D66D7D">
              <w:rPr>
                <w:noProof/>
                <w:webHidden/>
              </w:rPr>
              <w:fldChar w:fldCharType="end"/>
            </w:r>
          </w:hyperlink>
        </w:p>
        <w:p w14:paraId="28C10C29" w14:textId="683DCD2C" w:rsidR="00D66D7D" w:rsidRDefault="00070034">
          <w:pPr>
            <w:pStyle w:val="ndice3"/>
            <w:rPr>
              <w:rFonts w:eastAsiaTheme="minorEastAsia" w:cstheme="minorBidi"/>
              <w:noProof/>
              <w:sz w:val="22"/>
              <w:szCs w:val="22"/>
              <w:lang w:eastAsia="pt-PT"/>
            </w:rPr>
          </w:pPr>
          <w:hyperlink w:anchor="_Toc506913182" w:history="1">
            <w:r w:rsidR="00D66D7D" w:rsidRPr="007D5D58">
              <w:rPr>
                <w:rStyle w:val="Hiperligao"/>
                <w:noProof/>
              </w:rPr>
              <w:t>2.4.3 Cloud Computing</w:t>
            </w:r>
            <w:r w:rsidR="00D66D7D">
              <w:rPr>
                <w:noProof/>
                <w:webHidden/>
              </w:rPr>
              <w:tab/>
            </w:r>
            <w:r w:rsidR="00D66D7D">
              <w:rPr>
                <w:noProof/>
                <w:webHidden/>
              </w:rPr>
              <w:fldChar w:fldCharType="begin"/>
            </w:r>
            <w:r w:rsidR="00D66D7D">
              <w:rPr>
                <w:noProof/>
                <w:webHidden/>
              </w:rPr>
              <w:instrText xml:space="preserve"> PAGEREF _Toc506913182 \h </w:instrText>
            </w:r>
            <w:r w:rsidR="00D66D7D">
              <w:rPr>
                <w:noProof/>
                <w:webHidden/>
              </w:rPr>
            </w:r>
            <w:r w:rsidR="00D66D7D">
              <w:rPr>
                <w:noProof/>
                <w:webHidden/>
              </w:rPr>
              <w:fldChar w:fldCharType="separate"/>
            </w:r>
            <w:r w:rsidR="00D66D7D">
              <w:rPr>
                <w:noProof/>
                <w:webHidden/>
              </w:rPr>
              <w:t>24</w:t>
            </w:r>
            <w:r w:rsidR="00D66D7D">
              <w:rPr>
                <w:noProof/>
                <w:webHidden/>
              </w:rPr>
              <w:fldChar w:fldCharType="end"/>
            </w:r>
          </w:hyperlink>
        </w:p>
        <w:p w14:paraId="10FC39D8" w14:textId="7A2F50A5" w:rsidR="00D66D7D" w:rsidRDefault="00070034">
          <w:pPr>
            <w:pStyle w:val="ndice3"/>
            <w:rPr>
              <w:rFonts w:eastAsiaTheme="minorEastAsia" w:cstheme="minorBidi"/>
              <w:noProof/>
              <w:sz w:val="22"/>
              <w:szCs w:val="22"/>
              <w:lang w:eastAsia="pt-PT"/>
            </w:rPr>
          </w:pPr>
          <w:hyperlink w:anchor="_Toc506913183" w:history="1">
            <w:r w:rsidR="00D66D7D" w:rsidRPr="007D5D58">
              <w:rPr>
                <w:rStyle w:val="Hiperligao"/>
                <w:noProof/>
              </w:rPr>
              <w:t>2.4.4 Human-Machine Interfaces</w:t>
            </w:r>
            <w:r w:rsidR="00D66D7D">
              <w:rPr>
                <w:noProof/>
                <w:webHidden/>
              </w:rPr>
              <w:tab/>
            </w:r>
            <w:r w:rsidR="00D66D7D">
              <w:rPr>
                <w:noProof/>
                <w:webHidden/>
              </w:rPr>
              <w:fldChar w:fldCharType="begin"/>
            </w:r>
            <w:r w:rsidR="00D66D7D">
              <w:rPr>
                <w:noProof/>
                <w:webHidden/>
              </w:rPr>
              <w:instrText xml:space="preserve"> PAGEREF _Toc506913183 \h </w:instrText>
            </w:r>
            <w:r w:rsidR="00D66D7D">
              <w:rPr>
                <w:noProof/>
                <w:webHidden/>
              </w:rPr>
            </w:r>
            <w:r w:rsidR="00D66D7D">
              <w:rPr>
                <w:noProof/>
                <w:webHidden/>
              </w:rPr>
              <w:fldChar w:fldCharType="separate"/>
            </w:r>
            <w:r w:rsidR="00D66D7D">
              <w:rPr>
                <w:noProof/>
                <w:webHidden/>
              </w:rPr>
              <w:t>25</w:t>
            </w:r>
            <w:r w:rsidR="00D66D7D">
              <w:rPr>
                <w:noProof/>
                <w:webHidden/>
              </w:rPr>
              <w:fldChar w:fldCharType="end"/>
            </w:r>
          </w:hyperlink>
        </w:p>
        <w:p w14:paraId="3743C8BE" w14:textId="3203077F" w:rsidR="00D66D7D" w:rsidRDefault="00070034">
          <w:pPr>
            <w:pStyle w:val="ndice3"/>
            <w:rPr>
              <w:rFonts w:eastAsiaTheme="minorEastAsia" w:cstheme="minorBidi"/>
              <w:noProof/>
              <w:sz w:val="22"/>
              <w:szCs w:val="22"/>
              <w:lang w:eastAsia="pt-PT"/>
            </w:rPr>
          </w:pPr>
          <w:hyperlink w:anchor="_Toc506913184" w:history="1">
            <w:r w:rsidR="00D66D7D" w:rsidRPr="007D5D58">
              <w:rPr>
                <w:rStyle w:val="Hiperligao"/>
                <w:noProof/>
              </w:rPr>
              <w:t>2.4.5 Realidade Aumentada</w:t>
            </w:r>
            <w:r w:rsidR="00D66D7D">
              <w:rPr>
                <w:noProof/>
                <w:webHidden/>
              </w:rPr>
              <w:tab/>
            </w:r>
            <w:r w:rsidR="00D66D7D">
              <w:rPr>
                <w:noProof/>
                <w:webHidden/>
              </w:rPr>
              <w:fldChar w:fldCharType="begin"/>
            </w:r>
            <w:r w:rsidR="00D66D7D">
              <w:rPr>
                <w:noProof/>
                <w:webHidden/>
              </w:rPr>
              <w:instrText xml:space="preserve"> PAGEREF _Toc506913184 \h </w:instrText>
            </w:r>
            <w:r w:rsidR="00D66D7D">
              <w:rPr>
                <w:noProof/>
                <w:webHidden/>
              </w:rPr>
            </w:r>
            <w:r w:rsidR="00D66D7D">
              <w:rPr>
                <w:noProof/>
                <w:webHidden/>
              </w:rPr>
              <w:fldChar w:fldCharType="separate"/>
            </w:r>
            <w:r w:rsidR="00D66D7D">
              <w:rPr>
                <w:noProof/>
                <w:webHidden/>
              </w:rPr>
              <w:t>27</w:t>
            </w:r>
            <w:r w:rsidR="00D66D7D">
              <w:rPr>
                <w:noProof/>
                <w:webHidden/>
              </w:rPr>
              <w:fldChar w:fldCharType="end"/>
            </w:r>
          </w:hyperlink>
        </w:p>
        <w:p w14:paraId="3E79007C" w14:textId="120C900E" w:rsidR="00D66D7D" w:rsidRDefault="00070034">
          <w:pPr>
            <w:pStyle w:val="ndice3"/>
            <w:rPr>
              <w:rFonts w:eastAsiaTheme="minorEastAsia" w:cstheme="minorBidi"/>
              <w:noProof/>
              <w:sz w:val="22"/>
              <w:szCs w:val="22"/>
              <w:lang w:eastAsia="pt-PT"/>
            </w:rPr>
          </w:pPr>
          <w:hyperlink w:anchor="_Toc506913185" w:history="1">
            <w:r w:rsidR="00D66D7D" w:rsidRPr="007D5D58">
              <w:rPr>
                <w:rStyle w:val="Hiperligao"/>
                <w:noProof/>
              </w:rPr>
              <w:t>2.4.6 Sistemas Scada</w:t>
            </w:r>
            <w:r w:rsidR="00D66D7D">
              <w:rPr>
                <w:noProof/>
                <w:webHidden/>
              </w:rPr>
              <w:tab/>
            </w:r>
            <w:r w:rsidR="00D66D7D">
              <w:rPr>
                <w:noProof/>
                <w:webHidden/>
              </w:rPr>
              <w:fldChar w:fldCharType="begin"/>
            </w:r>
            <w:r w:rsidR="00D66D7D">
              <w:rPr>
                <w:noProof/>
                <w:webHidden/>
              </w:rPr>
              <w:instrText xml:space="preserve"> PAGEREF _Toc506913185 \h </w:instrText>
            </w:r>
            <w:r w:rsidR="00D66D7D">
              <w:rPr>
                <w:noProof/>
                <w:webHidden/>
              </w:rPr>
            </w:r>
            <w:r w:rsidR="00D66D7D">
              <w:rPr>
                <w:noProof/>
                <w:webHidden/>
              </w:rPr>
              <w:fldChar w:fldCharType="separate"/>
            </w:r>
            <w:r w:rsidR="00D66D7D">
              <w:rPr>
                <w:noProof/>
                <w:webHidden/>
              </w:rPr>
              <w:t>28</w:t>
            </w:r>
            <w:r w:rsidR="00D66D7D">
              <w:rPr>
                <w:noProof/>
                <w:webHidden/>
              </w:rPr>
              <w:fldChar w:fldCharType="end"/>
            </w:r>
          </w:hyperlink>
        </w:p>
        <w:p w14:paraId="43145842" w14:textId="093DCB6A" w:rsidR="00D66D7D" w:rsidRDefault="00070034">
          <w:pPr>
            <w:pStyle w:val="ndice2"/>
            <w:rPr>
              <w:rFonts w:eastAsiaTheme="minorEastAsia" w:cstheme="minorBidi"/>
              <w:noProof/>
              <w:sz w:val="22"/>
              <w:szCs w:val="22"/>
              <w:lang w:eastAsia="pt-PT"/>
            </w:rPr>
          </w:pPr>
          <w:hyperlink w:anchor="_Toc506913186" w:history="1">
            <w:r w:rsidR="00D66D7D" w:rsidRPr="007D5D58">
              <w:rPr>
                <w:rStyle w:val="Hiperligao"/>
                <w:noProof/>
              </w:rPr>
              <w:t>2.5 Fabrico Aditivo</w:t>
            </w:r>
            <w:r w:rsidR="00D66D7D">
              <w:rPr>
                <w:noProof/>
                <w:webHidden/>
              </w:rPr>
              <w:tab/>
            </w:r>
            <w:r w:rsidR="00D66D7D">
              <w:rPr>
                <w:noProof/>
                <w:webHidden/>
              </w:rPr>
              <w:fldChar w:fldCharType="begin"/>
            </w:r>
            <w:r w:rsidR="00D66D7D">
              <w:rPr>
                <w:noProof/>
                <w:webHidden/>
              </w:rPr>
              <w:instrText xml:space="preserve"> PAGEREF _Toc506913186 \h </w:instrText>
            </w:r>
            <w:r w:rsidR="00D66D7D">
              <w:rPr>
                <w:noProof/>
                <w:webHidden/>
              </w:rPr>
            </w:r>
            <w:r w:rsidR="00D66D7D">
              <w:rPr>
                <w:noProof/>
                <w:webHidden/>
              </w:rPr>
              <w:fldChar w:fldCharType="separate"/>
            </w:r>
            <w:r w:rsidR="00D66D7D">
              <w:rPr>
                <w:noProof/>
                <w:webHidden/>
              </w:rPr>
              <w:t>31</w:t>
            </w:r>
            <w:r w:rsidR="00D66D7D">
              <w:rPr>
                <w:noProof/>
                <w:webHidden/>
              </w:rPr>
              <w:fldChar w:fldCharType="end"/>
            </w:r>
          </w:hyperlink>
        </w:p>
        <w:p w14:paraId="7E8AB331" w14:textId="79BCBFEB" w:rsidR="00D66D7D" w:rsidRDefault="00070034">
          <w:pPr>
            <w:pStyle w:val="ndice2"/>
            <w:rPr>
              <w:rFonts w:eastAsiaTheme="minorEastAsia" w:cstheme="minorBidi"/>
              <w:noProof/>
              <w:sz w:val="22"/>
              <w:szCs w:val="22"/>
              <w:lang w:eastAsia="pt-PT"/>
            </w:rPr>
          </w:pPr>
          <w:hyperlink w:anchor="_Toc506913187" w:history="1">
            <w:r w:rsidR="00D66D7D" w:rsidRPr="007D5D58">
              <w:rPr>
                <w:rStyle w:val="Hiperligao"/>
                <w:noProof/>
              </w:rPr>
              <w:t>2.6 Trabalho Relacionado</w:t>
            </w:r>
            <w:r w:rsidR="00D66D7D">
              <w:rPr>
                <w:noProof/>
                <w:webHidden/>
              </w:rPr>
              <w:tab/>
            </w:r>
            <w:r w:rsidR="00D66D7D">
              <w:rPr>
                <w:noProof/>
                <w:webHidden/>
              </w:rPr>
              <w:fldChar w:fldCharType="begin"/>
            </w:r>
            <w:r w:rsidR="00D66D7D">
              <w:rPr>
                <w:noProof/>
                <w:webHidden/>
              </w:rPr>
              <w:instrText xml:space="preserve"> PAGEREF _Toc506913187 \h </w:instrText>
            </w:r>
            <w:r w:rsidR="00D66D7D">
              <w:rPr>
                <w:noProof/>
                <w:webHidden/>
              </w:rPr>
            </w:r>
            <w:r w:rsidR="00D66D7D">
              <w:rPr>
                <w:noProof/>
                <w:webHidden/>
              </w:rPr>
              <w:fldChar w:fldCharType="separate"/>
            </w:r>
            <w:r w:rsidR="00D66D7D">
              <w:rPr>
                <w:noProof/>
                <w:webHidden/>
              </w:rPr>
              <w:t>34</w:t>
            </w:r>
            <w:r w:rsidR="00D66D7D">
              <w:rPr>
                <w:noProof/>
                <w:webHidden/>
              </w:rPr>
              <w:fldChar w:fldCharType="end"/>
            </w:r>
          </w:hyperlink>
        </w:p>
        <w:p w14:paraId="2A094920" w14:textId="534C2F8F" w:rsidR="00D66D7D" w:rsidRDefault="00070034">
          <w:pPr>
            <w:pStyle w:val="ndice3"/>
            <w:rPr>
              <w:rFonts w:eastAsiaTheme="minorEastAsia" w:cstheme="minorBidi"/>
              <w:noProof/>
              <w:sz w:val="22"/>
              <w:szCs w:val="22"/>
              <w:lang w:eastAsia="pt-PT"/>
            </w:rPr>
          </w:pPr>
          <w:hyperlink w:anchor="_Toc506913188" w:history="1">
            <w:r w:rsidR="00D66D7D" w:rsidRPr="007D5D58">
              <w:rPr>
                <w:rStyle w:val="Hiperligao"/>
                <w:noProof/>
              </w:rPr>
              <w:t>2.6.1 Controlo e Automação na Indústria</w:t>
            </w:r>
            <w:r w:rsidR="00D66D7D">
              <w:rPr>
                <w:noProof/>
                <w:webHidden/>
              </w:rPr>
              <w:tab/>
            </w:r>
            <w:r w:rsidR="00D66D7D">
              <w:rPr>
                <w:noProof/>
                <w:webHidden/>
              </w:rPr>
              <w:fldChar w:fldCharType="begin"/>
            </w:r>
            <w:r w:rsidR="00D66D7D">
              <w:rPr>
                <w:noProof/>
                <w:webHidden/>
              </w:rPr>
              <w:instrText xml:space="preserve"> PAGEREF _Toc506913188 \h </w:instrText>
            </w:r>
            <w:r w:rsidR="00D66D7D">
              <w:rPr>
                <w:noProof/>
                <w:webHidden/>
              </w:rPr>
            </w:r>
            <w:r w:rsidR="00D66D7D">
              <w:rPr>
                <w:noProof/>
                <w:webHidden/>
              </w:rPr>
              <w:fldChar w:fldCharType="separate"/>
            </w:r>
            <w:r w:rsidR="00D66D7D">
              <w:rPr>
                <w:noProof/>
                <w:webHidden/>
              </w:rPr>
              <w:t>34</w:t>
            </w:r>
            <w:r w:rsidR="00D66D7D">
              <w:rPr>
                <w:noProof/>
                <w:webHidden/>
              </w:rPr>
              <w:fldChar w:fldCharType="end"/>
            </w:r>
          </w:hyperlink>
        </w:p>
        <w:p w14:paraId="414720E0" w14:textId="511CFCE5" w:rsidR="00D66D7D" w:rsidRDefault="00070034">
          <w:pPr>
            <w:pStyle w:val="ndice3"/>
            <w:rPr>
              <w:rFonts w:eastAsiaTheme="minorEastAsia" w:cstheme="minorBidi"/>
              <w:noProof/>
              <w:sz w:val="22"/>
              <w:szCs w:val="22"/>
              <w:lang w:eastAsia="pt-PT"/>
            </w:rPr>
          </w:pPr>
          <w:hyperlink w:anchor="_Toc506913189" w:history="1">
            <w:r w:rsidR="00D66D7D" w:rsidRPr="007D5D58">
              <w:rPr>
                <w:rStyle w:val="Hiperligao"/>
                <w:noProof/>
              </w:rPr>
              <w:t>2.6.2 Sistemas Web-Based para Controlo e Automação</w:t>
            </w:r>
            <w:r w:rsidR="00D66D7D">
              <w:rPr>
                <w:noProof/>
                <w:webHidden/>
              </w:rPr>
              <w:tab/>
            </w:r>
            <w:r w:rsidR="00D66D7D">
              <w:rPr>
                <w:noProof/>
                <w:webHidden/>
              </w:rPr>
              <w:fldChar w:fldCharType="begin"/>
            </w:r>
            <w:r w:rsidR="00D66D7D">
              <w:rPr>
                <w:noProof/>
                <w:webHidden/>
              </w:rPr>
              <w:instrText xml:space="preserve"> PAGEREF _Toc506913189 \h </w:instrText>
            </w:r>
            <w:r w:rsidR="00D66D7D">
              <w:rPr>
                <w:noProof/>
                <w:webHidden/>
              </w:rPr>
            </w:r>
            <w:r w:rsidR="00D66D7D">
              <w:rPr>
                <w:noProof/>
                <w:webHidden/>
              </w:rPr>
              <w:fldChar w:fldCharType="separate"/>
            </w:r>
            <w:r w:rsidR="00D66D7D">
              <w:rPr>
                <w:noProof/>
                <w:webHidden/>
              </w:rPr>
              <w:t>37</w:t>
            </w:r>
            <w:r w:rsidR="00D66D7D">
              <w:rPr>
                <w:noProof/>
                <w:webHidden/>
              </w:rPr>
              <w:fldChar w:fldCharType="end"/>
            </w:r>
          </w:hyperlink>
        </w:p>
        <w:p w14:paraId="60C4F974" w14:textId="1D6E5A80" w:rsidR="00D66D7D" w:rsidRDefault="00070034">
          <w:pPr>
            <w:pStyle w:val="ndice3"/>
            <w:rPr>
              <w:rFonts w:eastAsiaTheme="minorEastAsia" w:cstheme="minorBidi"/>
              <w:noProof/>
              <w:sz w:val="22"/>
              <w:szCs w:val="22"/>
              <w:lang w:eastAsia="pt-PT"/>
            </w:rPr>
          </w:pPr>
          <w:hyperlink w:anchor="_Toc506913190" w:history="1">
            <w:r w:rsidR="00D66D7D" w:rsidRPr="007D5D58">
              <w:rPr>
                <w:rStyle w:val="Hiperligao"/>
                <w:noProof/>
              </w:rPr>
              <w:t>2.6.3 Realidade Aumentada na Indústria</w:t>
            </w:r>
            <w:r w:rsidR="00D66D7D">
              <w:rPr>
                <w:noProof/>
                <w:webHidden/>
              </w:rPr>
              <w:tab/>
            </w:r>
            <w:r w:rsidR="00D66D7D">
              <w:rPr>
                <w:noProof/>
                <w:webHidden/>
              </w:rPr>
              <w:fldChar w:fldCharType="begin"/>
            </w:r>
            <w:r w:rsidR="00D66D7D">
              <w:rPr>
                <w:noProof/>
                <w:webHidden/>
              </w:rPr>
              <w:instrText xml:space="preserve"> PAGEREF _Toc506913190 \h </w:instrText>
            </w:r>
            <w:r w:rsidR="00D66D7D">
              <w:rPr>
                <w:noProof/>
                <w:webHidden/>
              </w:rPr>
            </w:r>
            <w:r w:rsidR="00D66D7D">
              <w:rPr>
                <w:noProof/>
                <w:webHidden/>
              </w:rPr>
              <w:fldChar w:fldCharType="separate"/>
            </w:r>
            <w:r w:rsidR="00D66D7D">
              <w:rPr>
                <w:noProof/>
                <w:webHidden/>
              </w:rPr>
              <w:t>46</w:t>
            </w:r>
            <w:r w:rsidR="00D66D7D">
              <w:rPr>
                <w:noProof/>
                <w:webHidden/>
              </w:rPr>
              <w:fldChar w:fldCharType="end"/>
            </w:r>
          </w:hyperlink>
        </w:p>
        <w:p w14:paraId="7FA2CD4D" w14:textId="4A413B6B" w:rsidR="00D66D7D" w:rsidRDefault="00070034">
          <w:pPr>
            <w:pStyle w:val="ndice1"/>
            <w:rPr>
              <w:rFonts w:eastAsiaTheme="minorEastAsia" w:cstheme="minorBidi"/>
              <w:noProof/>
              <w:sz w:val="22"/>
              <w:szCs w:val="22"/>
              <w:lang w:eastAsia="pt-PT"/>
            </w:rPr>
          </w:pPr>
          <w:hyperlink w:anchor="_Toc506913191" w:history="1">
            <w:r w:rsidR="00D66D7D" w:rsidRPr="007D5D58">
              <w:rPr>
                <w:rStyle w:val="Hiperligao"/>
                <w:noProof/>
              </w:rPr>
              <w:t>3. Proposta de Solução</w:t>
            </w:r>
            <w:r w:rsidR="00D66D7D">
              <w:rPr>
                <w:noProof/>
                <w:webHidden/>
              </w:rPr>
              <w:tab/>
            </w:r>
            <w:r w:rsidR="00D66D7D">
              <w:rPr>
                <w:noProof/>
                <w:webHidden/>
              </w:rPr>
              <w:fldChar w:fldCharType="begin"/>
            </w:r>
            <w:r w:rsidR="00D66D7D">
              <w:rPr>
                <w:noProof/>
                <w:webHidden/>
              </w:rPr>
              <w:instrText xml:space="preserve"> PAGEREF _Toc506913191 \h </w:instrText>
            </w:r>
            <w:r w:rsidR="00D66D7D">
              <w:rPr>
                <w:noProof/>
                <w:webHidden/>
              </w:rPr>
            </w:r>
            <w:r w:rsidR="00D66D7D">
              <w:rPr>
                <w:noProof/>
                <w:webHidden/>
              </w:rPr>
              <w:fldChar w:fldCharType="separate"/>
            </w:r>
            <w:r w:rsidR="00D66D7D">
              <w:rPr>
                <w:noProof/>
                <w:webHidden/>
              </w:rPr>
              <w:t>50</w:t>
            </w:r>
            <w:r w:rsidR="00D66D7D">
              <w:rPr>
                <w:noProof/>
                <w:webHidden/>
              </w:rPr>
              <w:fldChar w:fldCharType="end"/>
            </w:r>
          </w:hyperlink>
        </w:p>
        <w:p w14:paraId="23AAEDF9" w14:textId="599500B8" w:rsidR="00D66D7D" w:rsidRDefault="00070034">
          <w:pPr>
            <w:pStyle w:val="ndice2"/>
            <w:rPr>
              <w:rFonts w:eastAsiaTheme="minorEastAsia" w:cstheme="minorBidi"/>
              <w:noProof/>
              <w:sz w:val="22"/>
              <w:szCs w:val="22"/>
              <w:lang w:eastAsia="pt-PT"/>
            </w:rPr>
          </w:pPr>
          <w:hyperlink w:anchor="_Toc506913192" w:history="1">
            <w:r w:rsidR="00D66D7D" w:rsidRPr="007D5D58">
              <w:rPr>
                <w:rStyle w:val="Hiperligao"/>
                <w:noProof/>
              </w:rPr>
              <w:t>3.1 Introdução</w:t>
            </w:r>
            <w:r w:rsidR="00D66D7D">
              <w:rPr>
                <w:noProof/>
                <w:webHidden/>
              </w:rPr>
              <w:tab/>
            </w:r>
            <w:r w:rsidR="00D66D7D">
              <w:rPr>
                <w:noProof/>
                <w:webHidden/>
              </w:rPr>
              <w:fldChar w:fldCharType="begin"/>
            </w:r>
            <w:r w:rsidR="00D66D7D">
              <w:rPr>
                <w:noProof/>
                <w:webHidden/>
              </w:rPr>
              <w:instrText xml:space="preserve"> PAGEREF _Toc506913192 \h </w:instrText>
            </w:r>
            <w:r w:rsidR="00D66D7D">
              <w:rPr>
                <w:noProof/>
                <w:webHidden/>
              </w:rPr>
            </w:r>
            <w:r w:rsidR="00D66D7D">
              <w:rPr>
                <w:noProof/>
                <w:webHidden/>
              </w:rPr>
              <w:fldChar w:fldCharType="separate"/>
            </w:r>
            <w:r w:rsidR="00D66D7D">
              <w:rPr>
                <w:noProof/>
                <w:webHidden/>
              </w:rPr>
              <w:t>50</w:t>
            </w:r>
            <w:r w:rsidR="00D66D7D">
              <w:rPr>
                <w:noProof/>
                <w:webHidden/>
              </w:rPr>
              <w:fldChar w:fldCharType="end"/>
            </w:r>
          </w:hyperlink>
        </w:p>
        <w:p w14:paraId="6F782B9E" w14:textId="6BF8B061" w:rsidR="00D66D7D" w:rsidRDefault="00070034">
          <w:pPr>
            <w:pStyle w:val="ndice2"/>
            <w:rPr>
              <w:rFonts w:eastAsiaTheme="minorEastAsia" w:cstheme="minorBidi"/>
              <w:noProof/>
              <w:sz w:val="22"/>
              <w:szCs w:val="22"/>
              <w:lang w:eastAsia="pt-PT"/>
            </w:rPr>
          </w:pPr>
          <w:hyperlink w:anchor="_Toc506913193" w:history="1">
            <w:r w:rsidR="00D66D7D" w:rsidRPr="007D5D58">
              <w:rPr>
                <w:rStyle w:val="Hiperligao"/>
                <w:noProof/>
              </w:rPr>
              <w:t>3.2 Sub-Objetivos</w:t>
            </w:r>
            <w:r w:rsidR="00D66D7D">
              <w:rPr>
                <w:noProof/>
                <w:webHidden/>
              </w:rPr>
              <w:tab/>
            </w:r>
            <w:r w:rsidR="00D66D7D">
              <w:rPr>
                <w:noProof/>
                <w:webHidden/>
              </w:rPr>
              <w:fldChar w:fldCharType="begin"/>
            </w:r>
            <w:r w:rsidR="00D66D7D">
              <w:rPr>
                <w:noProof/>
                <w:webHidden/>
              </w:rPr>
              <w:instrText xml:space="preserve"> PAGEREF _Toc506913193 \h </w:instrText>
            </w:r>
            <w:r w:rsidR="00D66D7D">
              <w:rPr>
                <w:noProof/>
                <w:webHidden/>
              </w:rPr>
            </w:r>
            <w:r w:rsidR="00D66D7D">
              <w:rPr>
                <w:noProof/>
                <w:webHidden/>
              </w:rPr>
              <w:fldChar w:fldCharType="separate"/>
            </w:r>
            <w:r w:rsidR="00D66D7D">
              <w:rPr>
                <w:noProof/>
                <w:webHidden/>
              </w:rPr>
              <w:t>53</w:t>
            </w:r>
            <w:r w:rsidR="00D66D7D">
              <w:rPr>
                <w:noProof/>
                <w:webHidden/>
              </w:rPr>
              <w:fldChar w:fldCharType="end"/>
            </w:r>
          </w:hyperlink>
        </w:p>
        <w:p w14:paraId="702E3525" w14:textId="2FB0D5B0" w:rsidR="00D66D7D" w:rsidRDefault="00070034">
          <w:pPr>
            <w:pStyle w:val="ndice2"/>
            <w:rPr>
              <w:rFonts w:eastAsiaTheme="minorEastAsia" w:cstheme="minorBidi"/>
              <w:noProof/>
              <w:sz w:val="22"/>
              <w:szCs w:val="22"/>
              <w:lang w:eastAsia="pt-PT"/>
            </w:rPr>
          </w:pPr>
          <w:hyperlink w:anchor="_Toc506913194" w:history="1">
            <w:r w:rsidR="00D66D7D" w:rsidRPr="007D5D58">
              <w:rPr>
                <w:rStyle w:val="Hiperligao"/>
                <w:noProof/>
              </w:rPr>
              <w:t>3.3 Arquitetura do Protótipo</w:t>
            </w:r>
            <w:r w:rsidR="00D66D7D">
              <w:rPr>
                <w:noProof/>
                <w:webHidden/>
              </w:rPr>
              <w:tab/>
            </w:r>
            <w:r w:rsidR="00D66D7D">
              <w:rPr>
                <w:noProof/>
                <w:webHidden/>
              </w:rPr>
              <w:fldChar w:fldCharType="begin"/>
            </w:r>
            <w:r w:rsidR="00D66D7D">
              <w:rPr>
                <w:noProof/>
                <w:webHidden/>
              </w:rPr>
              <w:instrText xml:space="preserve"> PAGEREF _Toc506913194 \h </w:instrText>
            </w:r>
            <w:r w:rsidR="00D66D7D">
              <w:rPr>
                <w:noProof/>
                <w:webHidden/>
              </w:rPr>
            </w:r>
            <w:r w:rsidR="00D66D7D">
              <w:rPr>
                <w:noProof/>
                <w:webHidden/>
              </w:rPr>
              <w:fldChar w:fldCharType="separate"/>
            </w:r>
            <w:r w:rsidR="00D66D7D">
              <w:rPr>
                <w:noProof/>
                <w:webHidden/>
              </w:rPr>
              <w:t>55</w:t>
            </w:r>
            <w:r w:rsidR="00D66D7D">
              <w:rPr>
                <w:noProof/>
                <w:webHidden/>
              </w:rPr>
              <w:fldChar w:fldCharType="end"/>
            </w:r>
          </w:hyperlink>
        </w:p>
        <w:p w14:paraId="37B9CA3F" w14:textId="463B041E" w:rsidR="00D66D7D" w:rsidRDefault="00070034">
          <w:pPr>
            <w:pStyle w:val="ndice2"/>
            <w:rPr>
              <w:rFonts w:eastAsiaTheme="minorEastAsia" w:cstheme="minorBidi"/>
              <w:noProof/>
              <w:sz w:val="22"/>
              <w:szCs w:val="22"/>
              <w:lang w:eastAsia="pt-PT"/>
            </w:rPr>
          </w:pPr>
          <w:hyperlink w:anchor="_Toc506913195" w:history="1">
            <w:r w:rsidR="00D66D7D" w:rsidRPr="007D5D58">
              <w:rPr>
                <w:rStyle w:val="Hiperligao"/>
                <w:noProof/>
              </w:rPr>
              <w:t>3.4 Protótipo Funcional</w:t>
            </w:r>
            <w:r w:rsidR="00D66D7D">
              <w:rPr>
                <w:noProof/>
                <w:webHidden/>
              </w:rPr>
              <w:tab/>
            </w:r>
            <w:r w:rsidR="00D66D7D">
              <w:rPr>
                <w:noProof/>
                <w:webHidden/>
              </w:rPr>
              <w:fldChar w:fldCharType="begin"/>
            </w:r>
            <w:r w:rsidR="00D66D7D">
              <w:rPr>
                <w:noProof/>
                <w:webHidden/>
              </w:rPr>
              <w:instrText xml:space="preserve"> PAGEREF _Toc506913195 \h </w:instrText>
            </w:r>
            <w:r w:rsidR="00D66D7D">
              <w:rPr>
                <w:noProof/>
                <w:webHidden/>
              </w:rPr>
            </w:r>
            <w:r w:rsidR="00D66D7D">
              <w:rPr>
                <w:noProof/>
                <w:webHidden/>
              </w:rPr>
              <w:fldChar w:fldCharType="separate"/>
            </w:r>
            <w:r w:rsidR="00D66D7D">
              <w:rPr>
                <w:noProof/>
                <w:webHidden/>
              </w:rPr>
              <w:t>56</w:t>
            </w:r>
            <w:r w:rsidR="00D66D7D">
              <w:rPr>
                <w:noProof/>
                <w:webHidden/>
              </w:rPr>
              <w:fldChar w:fldCharType="end"/>
            </w:r>
          </w:hyperlink>
        </w:p>
        <w:p w14:paraId="6D90ABD3" w14:textId="65406B24" w:rsidR="00D66D7D" w:rsidRDefault="00070034">
          <w:pPr>
            <w:pStyle w:val="ndice2"/>
            <w:rPr>
              <w:rFonts w:eastAsiaTheme="minorEastAsia" w:cstheme="minorBidi"/>
              <w:noProof/>
              <w:sz w:val="22"/>
              <w:szCs w:val="22"/>
              <w:lang w:eastAsia="pt-PT"/>
            </w:rPr>
          </w:pPr>
          <w:hyperlink w:anchor="_Toc506913196" w:history="1">
            <w:r w:rsidR="00D66D7D" w:rsidRPr="007D5D58">
              <w:rPr>
                <w:rStyle w:val="Hiperligao"/>
                <w:noProof/>
              </w:rPr>
              <w:t>3.4 Conclusões</w:t>
            </w:r>
            <w:r w:rsidR="00D66D7D">
              <w:rPr>
                <w:noProof/>
                <w:webHidden/>
              </w:rPr>
              <w:tab/>
            </w:r>
            <w:r w:rsidR="00D66D7D">
              <w:rPr>
                <w:noProof/>
                <w:webHidden/>
              </w:rPr>
              <w:fldChar w:fldCharType="begin"/>
            </w:r>
            <w:r w:rsidR="00D66D7D">
              <w:rPr>
                <w:noProof/>
                <w:webHidden/>
              </w:rPr>
              <w:instrText xml:space="preserve"> PAGEREF _Toc506913196 \h </w:instrText>
            </w:r>
            <w:r w:rsidR="00D66D7D">
              <w:rPr>
                <w:noProof/>
                <w:webHidden/>
              </w:rPr>
            </w:r>
            <w:r w:rsidR="00D66D7D">
              <w:rPr>
                <w:noProof/>
                <w:webHidden/>
              </w:rPr>
              <w:fldChar w:fldCharType="separate"/>
            </w:r>
            <w:r w:rsidR="00D66D7D">
              <w:rPr>
                <w:noProof/>
                <w:webHidden/>
              </w:rPr>
              <w:t>59</w:t>
            </w:r>
            <w:r w:rsidR="00D66D7D">
              <w:rPr>
                <w:noProof/>
                <w:webHidden/>
              </w:rPr>
              <w:fldChar w:fldCharType="end"/>
            </w:r>
          </w:hyperlink>
        </w:p>
        <w:p w14:paraId="621CAECB" w14:textId="05EE0C62" w:rsidR="00D66D7D" w:rsidRDefault="00070034">
          <w:pPr>
            <w:pStyle w:val="ndice1"/>
            <w:rPr>
              <w:rFonts w:eastAsiaTheme="minorEastAsia" w:cstheme="minorBidi"/>
              <w:noProof/>
              <w:sz w:val="22"/>
              <w:szCs w:val="22"/>
              <w:lang w:eastAsia="pt-PT"/>
            </w:rPr>
          </w:pPr>
          <w:hyperlink w:anchor="_Toc506913197" w:history="1">
            <w:r w:rsidR="00D66D7D" w:rsidRPr="007D5D58">
              <w:rPr>
                <w:rStyle w:val="Hiperligao"/>
                <w:noProof/>
              </w:rPr>
              <w:t>4. Desenvolvimento e Validação da Solução Proposta</w:t>
            </w:r>
            <w:r w:rsidR="00D66D7D">
              <w:rPr>
                <w:noProof/>
                <w:webHidden/>
              </w:rPr>
              <w:tab/>
            </w:r>
            <w:r w:rsidR="00D66D7D">
              <w:rPr>
                <w:noProof/>
                <w:webHidden/>
              </w:rPr>
              <w:fldChar w:fldCharType="begin"/>
            </w:r>
            <w:r w:rsidR="00D66D7D">
              <w:rPr>
                <w:noProof/>
                <w:webHidden/>
              </w:rPr>
              <w:instrText xml:space="preserve"> PAGEREF _Toc506913197 \h </w:instrText>
            </w:r>
            <w:r w:rsidR="00D66D7D">
              <w:rPr>
                <w:noProof/>
                <w:webHidden/>
              </w:rPr>
            </w:r>
            <w:r w:rsidR="00D66D7D">
              <w:rPr>
                <w:noProof/>
                <w:webHidden/>
              </w:rPr>
              <w:fldChar w:fldCharType="separate"/>
            </w:r>
            <w:r w:rsidR="00D66D7D">
              <w:rPr>
                <w:noProof/>
                <w:webHidden/>
              </w:rPr>
              <w:t>60</w:t>
            </w:r>
            <w:r w:rsidR="00D66D7D">
              <w:rPr>
                <w:noProof/>
                <w:webHidden/>
              </w:rPr>
              <w:fldChar w:fldCharType="end"/>
            </w:r>
          </w:hyperlink>
        </w:p>
        <w:p w14:paraId="016A8661" w14:textId="69B95DC4" w:rsidR="00D66D7D" w:rsidRDefault="00070034">
          <w:pPr>
            <w:pStyle w:val="ndice2"/>
            <w:rPr>
              <w:rFonts w:eastAsiaTheme="minorEastAsia" w:cstheme="minorBidi"/>
              <w:noProof/>
              <w:sz w:val="22"/>
              <w:szCs w:val="22"/>
              <w:lang w:eastAsia="pt-PT"/>
            </w:rPr>
          </w:pPr>
          <w:hyperlink w:anchor="_Toc506913198" w:history="1">
            <w:r w:rsidR="00D66D7D" w:rsidRPr="007D5D58">
              <w:rPr>
                <w:rStyle w:val="Hiperligao"/>
                <w:noProof/>
              </w:rPr>
              <w:t>4.1 Análise de Requisitos e Desenvolvimento de Maquete</w:t>
            </w:r>
            <w:r w:rsidR="00D66D7D">
              <w:rPr>
                <w:noProof/>
                <w:webHidden/>
              </w:rPr>
              <w:tab/>
            </w:r>
            <w:r w:rsidR="00D66D7D">
              <w:rPr>
                <w:noProof/>
                <w:webHidden/>
              </w:rPr>
              <w:fldChar w:fldCharType="begin"/>
            </w:r>
            <w:r w:rsidR="00D66D7D">
              <w:rPr>
                <w:noProof/>
                <w:webHidden/>
              </w:rPr>
              <w:instrText xml:space="preserve"> PAGEREF _Toc506913198 \h </w:instrText>
            </w:r>
            <w:r w:rsidR="00D66D7D">
              <w:rPr>
                <w:noProof/>
                <w:webHidden/>
              </w:rPr>
            </w:r>
            <w:r w:rsidR="00D66D7D">
              <w:rPr>
                <w:noProof/>
                <w:webHidden/>
              </w:rPr>
              <w:fldChar w:fldCharType="separate"/>
            </w:r>
            <w:r w:rsidR="00D66D7D">
              <w:rPr>
                <w:noProof/>
                <w:webHidden/>
              </w:rPr>
              <w:t>60</w:t>
            </w:r>
            <w:r w:rsidR="00D66D7D">
              <w:rPr>
                <w:noProof/>
                <w:webHidden/>
              </w:rPr>
              <w:fldChar w:fldCharType="end"/>
            </w:r>
          </w:hyperlink>
        </w:p>
        <w:p w14:paraId="6EB1E88A" w14:textId="406DE54B" w:rsidR="00D66D7D" w:rsidRDefault="00070034">
          <w:pPr>
            <w:pStyle w:val="ndice2"/>
            <w:rPr>
              <w:rFonts w:eastAsiaTheme="minorEastAsia" w:cstheme="minorBidi"/>
              <w:noProof/>
              <w:sz w:val="22"/>
              <w:szCs w:val="22"/>
              <w:lang w:eastAsia="pt-PT"/>
            </w:rPr>
          </w:pPr>
          <w:hyperlink w:anchor="_Toc506913199" w:history="1">
            <w:r w:rsidR="00D66D7D" w:rsidRPr="007D5D58">
              <w:rPr>
                <w:rStyle w:val="Hiperligao"/>
                <w:noProof/>
              </w:rPr>
              <w:t>4.2 Arquitetura Final</w:t>
            </w:r>
            <w:r w:rsidR="00D66D7D">
              <w:rPr>
                <w:noProof/>
                <w:webHidden/>
              </w:rPr>
              <w:tab/>
            </w:r>
            <w:r w:rsidR="00D66D7D">
              <w:rPr>
                <w:noProof/>
                <w:webHidden/>
              </w:rPr>
              <w:fldChar w:fldCharType="begin"/>
            </w:r>
            <w:r w:rsidR="00D66D7D">
              <w:rPr>
                <w:noProof/>
                <w:webHidden/>
              </w:rPr>
              <w:instrText xml:space="preserve"> PAGEREF _Toc506913199 \h </w:instrText>
            </w:r>
            <w:r w:rsidR="00D66D7D">
              <w:rPr>
                <w:noProof/>
                <w:webHidden/>
              </w:rPr>
            </w:r>
            <w:r w:rsidR="00D66D7D">
              <w:rPr>
                <w:noProof/>
                <w:webHidden/>
              </w:rPr>
              <w:fldChar w:fldCharType="separate"/>
            </w:r>
            <w:r w:rsidR="00D66D7D">
              <w:rPr>
                <w:noProof/>
                <w:webHidden/>
              </w:rPr>
              <w:t>69</w:t>
            </w:r>
            <w:r w:rsidR="00D66D7D">
              <w:rPr>
                <w:noProof/>
                <w:webHidden/>
              </w:rPr>
              <w:fldChar w:fldCharType="end"/>
            </w:r>
          </w:hyperlink>
        </w:p>
        <w:p w14:paraId="3A32E3E8" w14:textId="06416721" w:rsidR="00D66D7D" w:rsidRDefault="00070034">
          <w:pPr>
            <w:pStyle w:val="ndice2"/>
            <w:rPr>
              <w:rFonts w:eastAsiaTheme="minorEastAsia" w:cstheme="minorBidi"/>
              <w:noProof/>
              <w:sz w:val="22"/>
              <w:szCs w:val="22"/>
              <w:lang w:eastAsia="pt-PT"/>
            </w:rPr>
          </w:pPr>
          <w:hyperlink w:anchor="_Toc506913200" w:history="1">
            <w:r w:rsidR="00D66D7D" w:rsidRPr="007D5D58">
              <w:rPr>
                <w:rStyle w:val="Hiperligao"/>
                <w:noProof/>
              </w:rPr>
              <w:t>4.3 Avaliação da Interface</w:t>
            </w:r>
            <w:r w:rsidR="00D66D7D">
              <w:rPr>
                <w:noProof/>
                <w:webHidden/>
              </w:rPr>
              <w:tab/>
            </w:r>
            <w:r w:rsidR="00D66D7D">
              <w:rPr>
                <w:noProof/>
                <w:webHidden/>
              </w:rPr>
              <w:fldChar w:fldCharType="begin"/>
            </w:r>
            <w:r w:rsidR="00D66D7D">
              <w:rPr>
                <w:noProof/>
                <w:webHidden/>
              </w:rPr>
              <w:instrText xml:space="preserve"> PAGEREF _Toc506913200 \h </w:instrText>
            </w:r>
            <w:r w:rsidR="00D66D7D">
              <w:rPr>
                <w:noProof/>
                <w:webHidden/>
              </w:rPr>
            </w:r>
            <w:r w:rsidR="00D66D7D">
              <w:rPr>
                <w:noProof/>
                <w:webHidden/>
              </w:rPr>
              <w:fldChar w:fldCharType="separate"/>
            </w:r>
            <w:r w:rsidR="00D66D7D">
              <w:rPr>
                <w:noProof/>
                <w:webHidden/>
              </w:rPr>
              <w:t>71</w:t>
            </w:r>
            <w:r w:rsidR="00D66D7D">
              <w:rPr>
                <w:noProof/>
                <w:webHidden/>
              </w:rPr>
              <w:fldChar w:fldCharType="end"/>
            </w:r>
          </w:hyperlink>
        </w:p>
        <w:p w14:paraId="4D5DFE57" w14:textId="69DE9825" w:rsidR="00D66D7D" w:rsidRDefault="00070034">
          <w:pPr>
            <w:pStyle w:val="ndice2"/>
            <w:rPr>
              <w:rFonts w:eastAsiaTheme="minorEastAsia" w:cstheme="minorBidi"/>
              <w:noProof/>
              <w:sz w:val="22"/>
              <w:szCs w:val="22"/>
              <w:lang w:eastAsia="pt-PT"/>
            </w:rPr>
          </w:pPr>
          <w:hyperlink w:anchor="_Toc506913201" w:history="1">
            <w:r w:rsidR="00D66D7D" w:rsidRPr="007D5D58">
              <w:rPr>
                <w:rStyle w:val="Hiperligao"/>
                <w:noProof/>
              </w:rPr>
              <w:t>4.4 Sistema Desenvolvido</w:t>
            </w:r>
            <w:r w:rsidR="00D66D7D">
              <w:rPr>
                <w:noProof/>
                <w:webHidden/>
              </w:rPr>
              <w:tab/>
            </w:r>
            <w:r w:rsidR="00D66D7D">
              <w:rPr>
                <w:noProof/>
                <w:webHidden/>
              </w:rPr>
              <w:fldChar w:fldCharType="begin"/>
            </w:r>
            <w:r w:rsidR="00D66D7D">
              <w:rPr>
                <w:noProof/>
                <w:webHidden/>
              </w:rPr>
              <w:instrText xml:space="preserve"> PAGEREF _Toc506913201 \h </w:instrText>
            </w:r>
            <w:r w:rsidR="00D66D7D">
              <w:rPr>
                <w:noProof/>
                <w:webHidden/>
              </w:rPr>
            </w:r>
            <w:r w:rsidR="00D66D7D">
              <w:rPr>
                <w:noProof/>
                <w:webHidden/>
              </w:rPr>
              <w:fldChar w:fldCharType="separate"/>
            </w:r>
            <w:r w:rsidR="00D66D7D">
              <w:rPr>
                <w:noProof/>
                <w:webHidden/>
              </w:rPr>
              <w:t>74</w:t>
            </w:r>
            <w:r w:rsidR="00D66D7D">
              <w:rPr>
                <w:noProof/>
                <w:webHidden/>
              </w:rPr>
              <w:fldChar w:fldCharType="end"/>
            </w:r>
          </w:hyperlink>
        </w:p>
        <w:p w14:paraId="29F33F40" w14:textId="19563690" w:rsidR="00D66D7D" w:rsidRDefault="00070034">
          <w:pPr>
            <w:pStyle w:val="ndice2"/>
            <w:rPr>
              <w:rFonts w:eastAsiaTheme="minorEastAsia" w:cstheme="minorBidi"/>
              <w:noProof/>
              <w:sz w:val="22"/>
              <w:szCs w:val="22"/>
              <w:lang w:eastAsia="pt-PT"/>
            </w:rPr>
          </w:pPr>
          <w:hyperlink w:anchor="_Toc506913202" w:history="1">
            <w:r w:rsidR="00D66D7D" w:rsidRPr="007D5D58">
              <w:rPr>
                <w:rStyle w:val="Hiperligao"/>
                <w:noProof/>
              </w:rPr>
              <w:t>4.5 Resultados Obtidos</w:t>
            </w:r>
            <w:r w:rsidR="00D66D7D">
              <w:rPr>
                <w:noProof/>
                <w:webHidden/>
              </w:rPr>
              <w:tab/>
            </w:r>
            <w:r w:rsidR="00D66D7D">
              <w:rPr>
                <w:noProof/>
                <w:webHidden/>
              </w:rPr>
              <w:fldChar w:fldCharType="begin"/>
            </w:r>
            <w:r w:rsidR="00D66D7D">
              <w:rPr>
                <w:noProof/>
                <w:webHidden/>
              </w:rPr>
              <w:instrText xml:space="preserve"> PAGEREF _Toc506913202 \h </w:instrText>
            </w:r>
            <w:r w:rsidR="00D66D7D">
              <w:rPr>
                <w:noProof/>
                <w:webHidden/>
              </w:rPr>
            </w:r>
            <w:r w:rsidR="00D66D7D">
              <w:rPr>
                <w:noProof/>
                <w:webHidden/>
              </w:rPr>
              <w:fldChar w:fldCharType="separate"/>
            </w:r>
            <w:r w:rsidR="00D66D7D">
              <w:rPr>
                <w:noProof/>
                <w:webHidden/>
              </w:rPr>
              <w:t>86</w:t>
            </w:r>
            <w:r w:rsidR="00D66D7D">
              <w:rPr>
                <w:noProof/>
                <w:webHidden/>
              </w:rPr>
              <w:fldChar w:fldCharType="end"/>
            </w:r>
          </w:hyperlink>
        </w:p>
        <w:p w14:paraId="73CE4673" w14:textId="2536D5DE" w:rsidR="00D66D7D" w:rsidRDefault="00070034">
          <w:pPr>
            <w:pStyle w:val="ndice1"/>
            <w:rPr>
              <w:rFonts w:eastAsiaTheme="minorEastAsia" w:cstheme="minorBidi"/>
              <w:noProof/>
              <w:sz w:val="22"/>
              <w:szCs w:val="22"/>
              <w:lang w:eastAsia="pt-PT"/>
            </w:rPr>
          </w:pPr>
          <w:hyperlink w:anchor="_Toc506913203" w:history="1">
            <w:r w:rsidR="00D66D7D" w:rsidRPr="007D5D58">
              <w:rPr>
                <w:rStyle w:val="Hiperligao"/>
                <w:noProof/>
              </w:rPr>
              <w:t>5. Conclusões e Trabalho Futuro</w:t>
            </w:r>
            <w:r w:rsidR="00D66D7D">
              <w:rPr>
                <w:noProof/>
                <w:webHidden/>
              </w:rPr>
              <w:tab/>
            </w:r>
            <w:r w:rsidR="00D66D7D">
              <w:rPr>
                <w:noProof/>
                <w:webHidden/>
              </w:rPr>
              <w:fldChar w:fldCharType="begin"/>
            </w:r>
            <w:r w:rsidR="00D66D7D">
              <w:rPr>
                <w:noProof/>
                <w:webHidden/>
              </w:rPr>
              <w:instrText xml:space="preserve"> PAGEREF _Toc506913203 \h </w:instrText>
            </w:r>
            <w:r w:rsidR="00D66D7D">
              <w:rPr>
                <w:noProof/>
                <w:webHidden/>
              </w:rPr>
            </w:r>
            <w:r w:rsidR="00D66D7D">
              <w:rPr>
                <w:noProof/>
                <w:webHidden/>
              </w:rPr>
              <w:fldChar w:fldCharType="separate"/>
            </w:r>
            <w:r w:rsidR="00D66D7D">
              <w:rPr>
                <w:noProof/>
                <w:webHidden/>
              </w:rPr>
              <w:t>87</w:t>
            </w:r>
            <w:r w:rsidR="00D66D7D">
              <w:rPr>
                <w:noProof/>
                <w:webHidden/>
              </w:rPr>
              <w:fldChar w:fldCharType="end"/>
            </w:r>
          </w:hyperlink>
        </w:p>
        <w:p w14:paraId="4B719F90" w14:textId="39D3CEF8" w:rsidR="00D66D7D" w:rsidRDefault="00070034">
          <w:pPr>
            <w:pStyle w:val="ndice1"/>
            <w:rPr>
              <w:rFonts w:eastAsiaTheme="minorEastAsia" w:cstheme="minorBidi"/>
              <w:noProof/>
              <w:sz w:val="22"/>
              <w:szCs w:val="22"/>
              <w:lang w:eastAsia="pt-PT"/>
            </w:rPr>
          </w:pPr>
          <w:hyperlink w:anchor="_Toc506913204" w:history="1">
            <w:r w:rsidR="00D66D7D" w:rsidRPr="007D5D58">
              <w:rPr>
                <w:rStyle w:val="Hiperligao"/>
                <w:noProof/>
                <w:lang w:val="en-US"/>
              </w:rPr>
              <w:t>6. Referências</w:t>
            </w:r>
            <w:r w:rsidR="00D66D7D">
              <w:rPr>
                <w:noProof/>
                <w:webHidden/>
              </w:rPr>
              <w:tab/>
            </w:r>
            <w:r w:rsidR="00D66D7D">
              <w:rPr>
                <w:noProof/>
                <w:webHidden/>
              </w:rPr>
              <w:fldChar w:fldCharType="begin"/>
            </w:r>
            <w:r w:rsidR="00D66D7D">
              <w:rPr>
                <w:noProof/>
                <w:webHidden/>
              </w:rPr>
              <w:instrText xml:space="preserve"> PAGEREF _Toc506913204 \h </w:instrText>
            </w:r>
            <w:r w:rsidR="00D66D7D">
              <w:rPr>
                <w:noProof/>
                <w:webHidden/>
              </w:rPr>
            </w:r>
            <w:r w:rsidR="00D66D7D">
              <w:rPr>
                <w:noProof/>
                <w:webHidden/>
              </w:rPr>
              <w:fldChar w:fldCharType="separate"/>
            </w:r>
            <w:r w:rsidR="00D66D7D">
              <w:rPr>
                <w:noProof/>
                <w:webHidden/>
              </w:rPr>
              <w:t>88</w:t>
            </w:r>
            <w:r w:rsidR="00D66D7D">
              <w:rPr>
                <w:noProof/>
                <w:webHidden/>
              </w:rPr>
              <w:fldChar w:fldCharType="end"/>
            </w:r>
          </w:hyperlink>
        </w:p>
        <w:p w14:paraId="610345D4" w14:textId="2F740A16" w:rsidR="00D66D7D" w:rsidRDefault="00070034">
          <w:pPr>
            <w:pStyle w:val="ndice1"/>
            <w:rPr>
              <w:rFonts w:eastAsiaTheme="minorEastAsia" w:cstheme="minorBidi"/>
              <w:noProof/>
              <w:sz w:val="22"/>
              <w:szCs w:val="22"/>
              <w:lang w:eastAsia="pt-PT"/>
            </w:rPr>
          </w:pPr>
          <w:hyperlink w:anchor="_Toc506913205" w:history="1">
            <w:r w:rsidR="00D66D7D" w:rsidRPr="007D5D58">
              <w:rPr>
                <w:rStyle w:val="Hiperligao"/>
                <w:noProof/>
              </w:rPr>
              <w:t>7. Anexos</w:t>
            </w:r>
            <w:r w:rsidR="00D66D7D">
              <w:rPr>
                <w:noProof/>
                <w:webHidden/>
              </w:rPr>
              <w:tab/>
            </w:r>
            <w:r w:rsidR="00D66D7D">
              <w:rPr>
                <w:noProof/>
                <w:webHidden/>
              </w:rPr>
              <w:fldChar w:fldCharType="begin"/>
            </w:r>
            <w:r w:rsidR="00D66D7D">
              <w:rPr>
                <w:noProof/>
                <w:webHidden/>
              </w:rPr>
              <w:instrText xml:space="preserve"> PAGEREF _Toc506913205 \h </w:instrText>
            </w:r>
            <w:r w:rsidR="00D66D7D">
              <w:rPr>
                <w:noProof/>
                <w:webHidden/>
              </w:rPr>
            </w:r>
            <w:r w:rsidR="00D66D7D">
              <w:rPr>
                <w:noProof/>
                <w:webHidden/>
              </w:rPr>
              <w:fldChar w:fldCharType="separate"/>
            </w:r>
            <w:r w:rsidR="00D66D7D">
              <w:rPr>
                <w:noProof/>
                <w:webHidden/>
              </w:rPr>
              <w:t>91</w:t>
            </w:r>
            <w:r w:rsidR="00D66D7D">
              <w:rPr>
                <w:noProof/>
                <w:webHidden/>
              </w:rPr>
              <w:fldChar w:fldCharType="end"/>
            </w:r>
          </w:hyperlink>
        </w:p>
        <w:p w14:paraId="535447D4" w14:textId="2CA717E8"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24ACD011" w14:textId="1977B195" w:rsidR="00D66D7D" w:rsidRDefault="00484F6C">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sidRPr="00D15D3B">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506913206" w:history="1">
        <w:r w:rsidR="00D66D7D" w:rsidRPr="00D66D7D">
          <w:rPr>
            <w:rStyle w:val="Hiperligao"/>
            <w:bCs/>
            <w:noProof/>
          </w:rPr>
          <w:t>Figura 1 - HMI para Fabrico Aditivo</w:t>
        </w:r>
        <w:r w:rsidR="00D66D7D">
          <w:rPr>
            <w:noProof/>
            <w:webHidden/>
          </w:rPr>
          <w:tab/>
        </w:r>
        <w:r w:rsidR="00D66D7D">
          <w:rPr>
            <w:noProof/>
            <w:webHidden/>
          </w:rPr>
          <w:fldChar w:fldCharType="begin"/>
        </w:r>
        <w:r w:rsidR="00D66D7D">
          <w:rPr>
            <w:noProof/>
            <w:webHidden/>
          </w:rPr>
          <w:instrText xml:space="preserve"> PAGEREF _Toc506913206 \h </w:instrText>
        </w:r>
        <w:r w:rsidR="00D66D7D">
          <w:rPr>
            <w:noProof/>
            <w:webHidden/>
          </w:rPr>
        </w:r>
        <w:r w:rsidR="00D66D7D">
          <w:rPr>
            <w:noProof/>
            <w:webHidden/>
          </w:rPr>
          <w:fldChar w:fldCharType="separate"/>
        </w:r>
        <w:r w:rsidR="00D66D7D">
          <w:rPr>
            <w:noProof/>
            <w:webHidden/>
          </w:rPr>
          <w:t>3</w:t>
        </w:r>
        <w:r w:rsidR="00D66D7D">
          <w:rPr>
            <w:noProof/>
            <w:webHidden/>
          </w:rPr>
          <w:fldChar w:fldCharType="end"/>
        </w:r>
      </w:hyperlink>
    </w:p>
    <w:p w14:paraId="14B6F378" w14:textId="222331A4"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07" w:history="1">
        <w:r w:rsidR="00D66D7D" w:rsidRPr="00014575">
          <w:rPr>
            <w:rStyle w:val="Hiperligao"/>
            <w:noProof/>
          </w:rPr>
          <w:t>Figura 2 - Exemplo de um PLC do fabricante Omron.</w:t>
        </w:r>
        <w:r w:rsidR="00D66D7D">
          <w:rPr>
            <w:noProof/>
            <w:webHidden/>
          </w:rPr>
          <w:tab/>
        </w:r>
        <w:r w:rsidR="00D66D7D">
          <w:rPr>
            <w:noProof/>
            <w:webHidden/>
          </w:rPr>
          <w:fldChar w:fldCharType="begin"/>
        </w:r>
        <w:r w:rsidR="00D66D7D">
          <w:rPr>
            <w:noProof/>
            <w:webHidden/>
          </w:rPr>
          <w:instrText xml:space="preserve"> PAGEREF _Toc506913207 \h </w:instrText>
        </w:r>
        <w:r w:rsidR="00D66D7D">
          <w:rPr>
            <w:noProof/>
            <w:webHidden/>
          </w:rPr>
        </w:r>
        <w:r w:rsidR="00D66D7D">
          <w:rPr>
            <w:noProof/>
            <w:webHidden/>
          </w:rPr>
          <w:fldChar w:fldCharType="separate"/>
        </w:r>
        <w:r w:rsidR="00D66D7D">
          <w:rPr>
            <w:noProof/>
            <w:webHidden/>
          </w:rPr>
          <w:t>9</w:t>
        </w:r>
        <w:r w:rsidR="00D66D7D">
          <w:rPr>
            <w:noProof/>
            <w:webHidden/>
          </w:rPr>
          <w:fldChar w:fldCharType="end"/>
        </w:r>
      </w:hyperlink>
    </w:p>
    <w:p w14:paraId="49A70D86" w14:textId="08A77AE7"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08" w:history="1">
        <w:r w:rsidR="00D66D7D" w:rsidRPr="00014575">
          <w:rPr>
            <w:rStyle w:val="Hiperligao"/>
            <w:noProof/>
          </w:rPr>
          <w:t>Figura 3 - Sensores de proximidade do fabricante OMRON.</w:t>
        </w:r>
        <w:r w:rsidR="00D66D7D">
          <w:rPr>
            <w:noProof/>
            <w:webHidden/>
          </w:rPr>
          <w:tab/>
        </w:r>
        <w:r w:rsidR="00D66D7D">
          <w:rPr>
            <w:noProof/>
            <w:webHidden/>
          </w:rPr>
          <w:fldChar w:fldCharType="begin"/>
        </w:r>
        <w:r w:rsidR="00D66D7D">
          <w:rPr>
            <w:noProof/>
            <w:webHidden/>
          </w:rPr>
          <w:instrText xml:space="preserve"> PAGEREF _Toc506913208 \h </w:instrText>
        </w:r>
        <w:r w:rsidR="00D66D7D">
          <w:rPr>
            <w:noProof/>
            <w:webHidden/>
          </w:rPr>
        </w:r>
        <w:r w:rsidR="00D66D7D">
          <w:rPr>
            <w:noProof/>
            <w:webHidden/>
          </w:rPr>
          <w:fldChar w:fldCharType="separate"/>
        </w:r>
        <w:r w:rsidR="00D66D7D">
          <w:rPr>
            <w:noProof/>
            <w:webHidden/>
          </w:rPr>
          <w:t>10</w:t>
        </w:r>
        <w:r w:rsidR="00D66D7D">
          <w:rPr>
            <w:noProof/>
            <w:webHidden/>
          </w:rPr>
          <w:fldChar w:fldCharType="end"/>
        </w:r>
      </w:hyperlink>
    </w:p>
    <w:p w14:paraId="28BE99BC" w14:textId="6FE7E641"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09" w:history="1">
        <w:r w:rsidR="00D66D7D" w:rsidRPr="00014575">
          <w:rPr>
            <w:rStyle w:val="Hiperligao"/>
            <w:noProof/>
          </w:rPr>
          <w:t>Figura 4 - Drives industriais do fabricante Beckhoff.</w:t>
        </w:r>
        <w:r w:rsidR="00D66D7D">
          <w:rPr>
            <w:noProof/>
            <w:webHidden/>
          </w:rPr>
          <w:tab/>
        </w:r>
        <w:r w:rsidR="00D66D7D">
          <w:rPr>
            <w:noProof/>
            <w:webHidden/>
          </w:rPr>
          <w:fldChar w:fldCharType="begin"/>
        </w:r>
        <w:r w:rsidR="00D66D7D">
          <w:rPr>
            <w:noProof/>
            <w:webHidden/>
          </w:rPr>
          <w:instrText xml:space="preserve"> PAGEREF _Toc506913209 \h </w:instrText>
        </w:r>
        <w:r w:rsidR="00D66D7D">
          <w:rPr>
            <w:noProof/>
            <w:webHidden/>
          </w:rPr>
        </w:r>
        <w:r w:rsidR="00D66D7D">
          <w:rPr>
            <w:noProof/>
            <w:webHidden/>
          </w:rPr>
          <w:fldChar w:fldCharType="separate"/>
        </w:r>
        <w:r w:rsidR="00D66D7D">
          <w:rPr>
            <w:noProof/>
            <w:webHidden/>
          </w:rPr>
          <w:t>11</w:t>
        </w:r>
        <w:r w:rsidR="00D66D7D">
          <w:rPr>
            <w:noProof/>
            <w:webHidden/>
          </w:rPr>
          <w:fldChar w:fldCharType="end"/>
        </w:r>
      </w:hyperlink>
    </w:p>
    <w:p w14:paraId="331C82C9" w14:textId="7252A16D"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10" w:history="1">
        <w:r w:rsidR="00D66D7D" w:rsidRPr="00014575">
          <w:rPr>
            <w:rStyle w:val="Hiperligao"/>
            <w:noProof/>
          </w:rPr>
          <w:t>Figura 5 - Ambiente de desenvolvimento Twincat 3.</w:t>
        </w:r>
        <w:r w:rsidR="00D66D7D">
          <w:rPr>
            <w:noProof/>
            <w:webHidden/>
          </w:rPr>
          <w:tab/>
        </w:r>
        <w:r w:rsidR="00D66D7D">
          <w:rPr>
            <w:noProof/>
            <w:webHidden/>
          </w:rPr>
          <w:fldChar w:fldCharType="begin"/>
        </w:r>
        <w:r w:rsidR="00D66D7D">
          <w:rPr>
            <w:noProof/>
            <w:webHidden/>
          </w:rPr>
          <w:instrText xml:space="preserve"> PAGEREF _Toc506913210 \h </w:instrText>
        </w:r>
        <w:r w:rsidR="00D66D7D">
          <w:rPr>
            <w:noProof/>
            <w:webHidden/>
          </w:rPr>
        </w:r>
        <w:r w:rsidR="00D66D7D">
          <w:rPr>
            <w:noProof/>
            <w:webHidden/>
          </w:rPr>
          <w:fldChar w:fldCharType="separate"/>
        </w:r>
        <w:r w:rsidR="00D66D7D">
          <w:rPr>
            <w:noProof/>
            <w:webHidden/>
          </w:rPr>
          <w:t>13</w:t>
        </w:r>
        <w:r w:rsidR="00D66D7D">
          <w:rPr>
            <w:noProof/>
            <w:webHidden/>
          </w:rPr>
          <w:fldChar w:fldCharType="end"/>
        </w:r>
      </w:hyperlink>
    </w:p>
    <w:p w14:paraId="67D2296A" w14:textId="1F796F59"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11" w:history="1">
        <w:r w:rsidR="00D66D7D" w:rsidRPr="00014575">
          <w:rPr>
            <w:rStyle w:val="Hiperligao"/>
            <w:noProof/>
          </w:rPr>
          <w:t>Figura 6 - Ambiente de desenvolvimento SIMATIC STEP 7.</w:t>
        </w:r>
        <w:r w:rsidR="00D66D7D">
          <w:rPr>
            <w:noProof/>
            <w:webHidden/>
          </w:rPr>
          <w:tab/>
        </w:r>
        <w:r w:rsidR="00D66D7D">
          <w:rPr>
            <w:noProof/>
            <w:webHidden/>
          </w:rPr>
          <w:fldChar w:fldCharType="begin"/>
        </w:r>
        <w:r w:rsidR="00D66D7D">
          <w:rPr>
            <w:noProof/>
            <w:webHidden/>
          </w:rPr>
          <w:instrText xml:space="preserve"> PAGEREF _Toc506913211 \h </w:instrText>
        </w:r>
        <w:r w:rsidR="00D66D7D">
          <w:rPr>
            <w:noProof/>
            <w:webHidden/>
          </w:rPr>
        </w:r>
        <w:r w:rsidR="00D66D7D">
          <w:rPr>
            <w:noProof/>
            <w:webHidden/>
          </w:rPr>
          <w:fldChar w:fldCharType="separate"/>
        </w:r>
        <w:r w:rsidR="00D66D7D">
          <w:rPr>
            <w:noProof/>
            <w:webHidden/>
          </w:rPr>
          <w:t>14</w:t>
        </w:r>
        <w:r w:rsidR="00D66D7D">
          <w:rPr>
            <w:noProof/>
            <w:webHidden/>
          </w:rPr>
          <w:fldChar w:fldCharType="end"/>
        </w:r>
      </w:hyperlink>
    </w:p>
    <w:p w14:paraId="048BC3E5" w14:textId="6F6A8F07"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12" w:history="1">
        <w:r w:rsidR="00D66D7D" w:rsidRPr="00014575">
          <w:rPr>
            <w:rStyle w:val="Hiperligao"/>
            <w:noProof/>
          </w:rPr>
          <w:t>Figura 7 - Ambiente de desenvolvimento PL7.</w:t>
        </w:r>
        <w:r w:rsidR="00D66D7D">
          <w:rPr>
            <w:noProof/>
            <w:webHidden/>
          </w:rPr>
          <w:tab/>
        </w:r>
        <w:r w:rsidR="00D66D7D">
          <w:rPr>
            <w:noProof/>
            <w:webHidden/>
          </w:rPr>
          <w:fldChar w:fldCharType="begin"/>
        </w:r>
        <w:r w:rsidR="00D66D7D">
          <w:rPr>
            <w:noProof/>
            <w:webHidden/>
          </w:rPr>
          <w:instrText xml:space="preserve"> PAGEREF _Toc506913212 \h </w:instrText>
        </w:r>
        <w:r w:rsidR="00D66D7D">
          <w:rPr>
            <w:noProof/>
            <w:webHidden/>
          </w:rPr>
        </w:r>
        <w:r w:rsidR="00D66D7D">
          <w:rPr>
            <w:noProof/>
            <w:webHidden/>
          </w:rPr>
          <w:fldChar w:fldCharType="separate"/>
        </w:r>
        <w:r w:rsidR="00D66D7D">
          <w:rPr>
            <w:noProof/>
            <w:webHidden/>
          </w:rPr>
          <w:t>15</w:t>
        </w:r>
        <w:r w:rsidR="00D66D7D">
          <w:rPr>
            <w:noProof/>
            <w:webHidden/>
          </w:rPr>
          <w:fldChar w:fldCharType="end"/>
        </w:r>
      </w:hyperlink>
    </w:p>
    <w:p w14:paraId="00E6C964" w14:textId="221FA4DE"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13" w:history="1">
        <w:r w:rsidR="00D66D7D" w:rsidRPr="00014575">
          <w:rPr>
            <w:rStyle w:val="Hiperligao"/>
            <w:noProof/>
          </w:rPr>
          <w:t>Figura 8 - Indústria 4.0</w:t>
        </w:r>
        <w:r w:rsidR="00D66D7D">
          <w:rPr>
            <w:noProof/>
            <w:webHidden/>
          </w:rPr>
          <w:tab/>
        </w:r>
        <w:r w:rsidR="00D66D7D">
          <w:rPr>
            <w:noProof/>
            <w:webHidden/>
          </w:rPr>
          <w:fldChar w:fldCharType="begin"/>
        </w:r>
        <w:r w:rsidR="00D66D7D">
          <w:rPr>
            <w:noProof/>
            <w:webHidden/>
          </w:rPr>
          <w:instrText xml:space="preserve"> PAGEREF _Toc506913213 \h </w:instrText>
        </w:r>
        <w:r w:rsidR="00D66D7D">
          <w:rPr>
            <w:noProof/>
            <w:webHidden/>
          </w:rPr>
        </w:r>
        <w:r w:rsidR="00D66D7D">
          <w:rPr>
            <w:noProof/>
            <w:webHidden/>
          </w:rPr>
          <w:fldChar w:fldCharType="separate"/>
        </w:r>
        <w:r w:rsidR="00D66D7D">
          <w:rPr>
            <w:noProof/>
            <w:webHidden/>
          </w:rPr>
          <w:t>16</w:t>
        </w:r>
        <w:r w:rsidR="00D66D7D">
          <w:rPr>
            <w:noProof/>
            <w:webHidden/>
          </w:rPr>
          <w:fldChar w:fldCharType="end"/>
        </w:r>
      </w:hyperlink>
    </w:p>
    <w:p w14:paraId="30C8A05A" w14:textId="16AB64F5"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14" w:history="1">
        <w:r w:rsidR="00D66D7D" w:rsidRPr="00014575">
          <w:rPr>
            <w:rStyle w:val="Hiperligao"/>
            <w:noProof/>
          </w:rPr>
          <w:t>Figura 9 - Fábrica Inteligente</w:t>
        </w:r>
        <w:r w:rsidR="00D66D7D">
          <w:rPr>
            <w:noProof/>
            <w:webHidden/>
          </w:rPr>
          <w:tab/>
        </w:r>
        <w:r w:rsidR="00D66D7D">
          <w:rPr>
            <w:noProof/>
            <w:webHidden/>
          </w:rPr>
          <w:fldChar w:fldCharType="begin"/>
        </w:r>
        <w:r w:rsidR="00D66D7D">
          <w:rPr>
            <w:noProof/>
            <w:webHidden/>
          </w:rPr>
          <w:instrText xml:space="preserve"> PAGEREF _Toc506913214 \h </w:instrText>
        </w:r>
        <w:r w:rsidR="00D66D7D">
          <w:rPr>
            <w:noProof/>
            <w:webHidden/>
          </w:rPr>
        </w:r>
        <w:r w:rsidR="00D66D7D">
          <w:rPr>
            <w:noProof/>
            <w:webHidden/>
          </w:rPr>
          <w:fldChar w:fldCharType="separate"/>
        </w:r>
        <w:r w:rsidR="00D66D7D">
          <w:rPr>
            <w:noProof/>
            <w:webHidden/>
          </w:rPr>
          <w:t>17</w:t>
        </w:r>
        <w:r w:rsidR="00D66D7D">
          <w:rPr>
            <w:noProof/>
            <w:webHidden/>
          </w:rPr>
          <w:fldChar w:fldCharType="end"/>
        </w:r>
      </w:hyperlink>
    </w:p>
    <w:p w14:paraId="1BBC57D1" w14:textId="77ABDCC4"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15" w:history="1">
        <w:r w:rsidR="00D66D7D" w:rsidRPr="00014575">
          <w:rPr>
            <w:rStyle w:val="Hiperligao"/>
            <w:noProof/>
          </w:rPr>
          <w:t>Figura 10 - Evolução da Arpanet.</w:t>
        </w:r>
        <w:r w:rsidR="00D66D7D">
          <w:rPr>
            <w:noProof/>
            <w:webHidden/>
          </w:rPr>
          <w:tab/>
        </w:r>
        <w:r w:rsidR="00D66D7D">
          <w:rPr>
            <w:noProof/>
            <w:webHidden/>
          </w:rPr>
          <w:fldChar w:fldCharType="begin"/>
        </w:r>
        <w:r w:rsidR="00D66D7D">
          <w:rPr>
            <w:noProof/>
            <w:webHidden/>
          </w:rPr>
          <w:instrText xml:space="preserve"> PAGEREF _Toc506913215 \h </w:instrText>
        </w:r>
        <w:r w:rsidR="00D66D7D">
          <w:rPr>
            <w:noProof/>
            <w:webHidden/>
          </w:rPr>
        </w:r>
        <w:r w:rsidR="00D66D7D">
          <w:rPr>
            <w:noProof/>
            <w:webHidden/>
          </w:rPr>
          <w:fldChar w:fldCharType="separate"/>
        </w:r>
        <w:r w:rsidR="00D66D7D">
          <w:rPr>
            <w:noProof/>
            <w:webHidden/>
          </w:rPr>
          <w:t>19</w:t>
        </w:r>
        <w:r w:rsidR="00D66D7D">
          <w:rPr>
            <w:noProof/>
            <w:webHidden/>
          </w:rPr>
          <w:fldChar w:fldCharType="end"/>
        </w:r>
      </w:hyperlink>
    </w:p>
    <w:p w14:paraId="2381B7F8" w14:textId="0959F150"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16" w:history="1">
        <w:r w:rsidR="00D66D7D" w:rsidRPr="00014575">
          <w:rPr>
            <w:rStyle w:val="Hiperligao"/>
            <w:noProof/>
          </w:rPr>
          <w:t>Figura 11 - Arquitetura do protocolo HTTP</w:t>
        </w:r>
        <w:r w:rsidR="00D66D7D">
          <w:rPr>
            <w:noProof/>
            <w:webHidden/>
          </w:rPr>
          <w:tab/>
        </w:r>
        <w:r w:rsidR="00D66D7D">
          <w:rPr>
            <w:noProof/>
            <w:webHidden/>
          </w:rPr>
          <w:fldChar w:fldCharType="begin"/>
        </w:r>
        <w:r w:rsidR="00D66D7D">
          <w:rPr>
            <w:noProof/>
            <w:webHidden/>
          </w:rPr>
          <w:instrText xml:space="preserve"> PAGEREF _Toc506913216 \h </w:instrText>
        </w:r>
        <w:r w:rsidR="00D66D7D">
          <w:rPr>
            <w:noProof/>
            <w:webHidden/>
          </w:rPr>
        </w:r>
        <w:r w:rsidR="00D66D7D">
          <w:rPr>
            <w:noProof/>
            <w:webHidden/>
          </w:rPr>
          <w:fldChar w:fldCharType="separate"/>
        </w:r>
        <w:r w:rsidR="00D66D7D">
          <w:rPr>
            <w:noProof/>
            <w:webHidden/>
          </w:rPr>
          <w:t>20</w:t>
        </w:r>
        <w:r w:rsidR="00D66D7D">
          <w:rPr>
            <w:noProof/>
            <w:webHidden/>
          </w:rPr>
          <w:fldChar w:fldCharType="end"/>
        </w:r>
      </w:hyperlink>
    </w:p>
    <w:p w14:paraId="427B686B" w14:textId="62118844"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17" w:history="1">
        <w:r w:rsidR="00D66D7D" w:rsidRPr="00014575">
          <w:rPr>
            <w:rStyle w:val="Hiperligao"/>
            <w:noProof/>
          </w:rPr>
          <w:t>Figura 12 – Lado cliente da web.</w:t>
        </w:r>
        <w:r w:rsidR="00D66D7D">
          <w:rPr>
            <w:noProof/>
            <w:webHidden/>
          </w:rPr>
          <w:tab/>
        </w:r>
        <w:r w:rsidR="00D66D7D">
          <w:rPr>
            <w:noProof/>
            <w:webHidden/>
          </w:rPr>
          <w:fldChar w:fldCharType="begin"/>
        </w:r>
        <w:r w:rsidR="00D66D7D">
          <w:rPr>
            <w:noProof/>
            <w:webHidden/>
          </w:rPr>
          <w:instrText xml:space="preserve"> PAGEREF _Toc506913217 \h </w:instrText>
        </w:r>
        <w:r w:rsidR="00D66D7D">
          <w:rPr>
            <w:noProof/>
            <w:webHidden/>
          </w:rPr>
        </w:r>
        <w:r w:rsidR="00D66D7D">
          <w:rPr>
            <w:noProof/>
            <w:webHidden/>
          </w:rPr>
          <w:fldChar w:fldCharType="separate"/>
        </w:r>
        <w:r w:rsidR="00D66D7D">
          <w:rPr>
            <w:noProof/>
            <w:webHidden/>
          </w:rPr>
          <w:t>22</w:t>
        </w:r>
        <w:r w:rsidR="00D66D7D">
          <w:rPr>
            <w:noProof/>
            <w:webHidden/>
          </w:rPr>
          <w:fldChar w:fldCharType="end"/>
        </w:r>
      </w:hyperlink>
    </w:p>
    <w:p w14:paraId="13619F5D" w14:textId="54D018AA"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18" w:history="1">
        <w:r w:rsidR="00D66D7D" w:rsidRPr="00014575">
          <w:rPr>
            <w:rStyle w:val="Hiperligao"/>
            <w:noProof/>
          </w:rPr>
          <w:t>Figura 13 - Arquitetura base de aplicações web</w:t>
        </w:r>
        <w:r w:rsidR="00D66D7D">
          <w:rPr>
            <w:noProof/>
            <w:webHidden/>
          </w:rPr>
          <w:tab/>
        </w:r>
        <w:r w:rsidR="00D66D7D">
          <w:rPr>
            <w:noProof/>
            <w:webHidden/>
          </w:rPr>
          <w:fldChar w:fldCharType="begin"/>
        </w:r>
        <w:r w:rsidR="00D66D7D">
          <w:rPr>
            <w:noProof/>
            <w:webHidden/>
          </w:rPr>
          <w:instrText xml:space="preserve"> PAGEREF _Toc506913218 \h </w:instrText>
        </w:r>
        <w:r w:rsidR="00D66D7D">
          <w:rPr>
            <w:noProof/>
            <w:webHidden/>
          </w:rPr>
        </w:r>
        <w:r w:rsidR="00D66D7D">
          <w:rPr>
            <w:noProof/>
            <w:webHidden/>
          </w:rPr>
          <w:fldChar w:fldCharType="separate"/>
        </w:r>
        <w:r w:rsidR="00D66D7D">
          <w:rPr>
            <w:noProof/>
            <w:webHidden/>
          </w:rPr>
          <w:t>23</w:t>
        </w:r>
        <w:r w:rsidR="00D66D7D">
          <w:rPr>
            <w:noProof/>
            <w:webHidden/>
          </w:rPr>
          <w:fldChar w:fldCharType="end"/>
        </w:r>
      </w:hyperlink>
    </w:p>
    <w:p w14:paraId="232B5D59" w14:textId="4923D838"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19" w:history="1">
        <w:r w:rsidR="00D66D7D" w:rsidRPr="00014575">
          <w:rPr>
            <w:rStyle w:val="Hiperligao"/>
            <w:noProof/>
          </w:rPr>
          <w:t>Figura 14 - Arquitetura Cloud Computing</w:t>
        </w:r>
        <w:r w:rsidR="00D66D7D">
          <w:rPr>
            <w:noProof/>
            <w:webHidden/>
          </w:rPr>
          <w:tab/>
        </w:r>
        <w:r w:rsidR="00D66D7D">
          <w:rPr>
            <w:noProof/>
            <w:webHidden/>
          </w:rPr>
          <w:fldChar w:fldCharType="begin"/>
        </w:r>
        <w:r w:rsidR="00D66D7D">
          <w:rPr>
            <w:noProof/>
            <w:webHidden/>
          </w:rPr>
          <w:instrText xml:space="preserve"> PAGEREF _Toc506913219 \h </w:instrText>
        </w:r>
        <w:r w:rsidR="00D66D7D">
          <w:rPr>
            <w:noProof/>
            <w:webHidden/>
          </w:rPr>
        </w:r>
        <w:r w:rsidR="00D66D7D">
          <w:rPr>
            <w:noProof/>
            <w:webHidden/>
          </w:rPr>
          <w:fldChar w:fldCharType="separate"/>
        </w:r>
        <w:r w:rsidR="00D66D7D">
          <w:rPr>
            <w:noProof/>
            <w:webHidden/>
          </w:rPr>
          <w:t>24</w:t>
        </w:r>
        <w:r w:rsidR="00D66D7D">
          <w:rPr>
            <w:noProof/>
            <w:webHidden/>
          </w:rPr>
          <w:fldChar w:fldCharType="end"/>
        </w:r>
      </w:hyperlink>
    </w:p>
    <w:p w14:paraId="51A8D967" w14:textId="464576A2"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20" w:history="1">
        <w:r w:rsidR="00D66D7D" w:rsidRPr="00014575">
          <w:rPr>
            <w:rStyle w:val="Hiperligao"/>
            <w:noProof/>
            <w:lang w:val="en-US"/>
          </w:rPr>
          <w:t>Figura 15 - Human-Machine Interface.</w:t>
        </w:r>
        <w:r w:rsidR="00D66D7D">
          <w:rPr>
            <w:noProof/>
            <w:webHidden/>
          </w:rPr>
          <w:tab/>
        </w:r>
        <w:r w:rsidR="00D66D7D">
          <w:rPr>
            <w:noProof/>
            <w:webHidden/>
          </w:rPr>
          <w:fldChar w:fldCharType="begin"/>
        </w:r>
        <w:r w:rsidR="00D66D7D">
          <w:rPr>
            <w:noProof/>
            <w:webHidden/>
          </w:rPr>
          <w:instrText xml:space="preserve"> PAGEREF _Toc506913220 \h </w:instrText>
        </w:r>
        <w:r w:rsidR="00D66D7D">
          <w:rPr>
            <w:noProof/>
            <w:webHidden/>
          </w:rPr>
        </w:r>
        <w:r w:rsidR="00D66D7D">
          <w:rPr>
            <w:noProof/>
            <w:webHidden/>
          </w:rPr>
          <w:fldChar w:fldCharType="separate"/>
        </w:r>
        <w:r w:rsidR="00D66D7D">
          <w:rPr>
            <w:noProof/>
            <w:webHidden/>
          </w:rPr>
          <w:t>25</w:t>
        </w:r>
        <w:r w:rsidR="00D66D7D">
          <w:rPr>
            <w:noProof/>
            <w:webHidden/>
          </w:rPr>
          <w:fldChar w:fldCharType="end"/>
        </w:r>
      </w:hyperlink>
    </w:p>
    <w:p w14:paraId="55A9157D" w14:textId="4B280FF7"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21" w:history="1">
        <w:r w:rsidR="00D66D7D" w:rsidRPr="00014575">
          <w:rPr>
            <w:rStyle w:val="Hiperligao"/>
            <w:noProof/>
          </w:rPr>
          <w:t>Figura 16 - Arquitetura Sistema SCADA</w:t>
        </w:r>
        <w:r w:rsidR="00D66D7D">
          <w:rPr>
            <w:noProof/>
            <w:webHidden/>
          </w:rPr>
          <w:tab/>
        </w:r>
        <w:r w:rsidR="00D66D7D">
          <w:rPr>
            <w:noProof/>
            <w:webHidden/>
          </w:rPr>
          <w:fldChar w:fldCharType="begin"/>
        </w:r>
        <w:r w:rsidR="00D66D7D">
          <w:rPr>
            <w:noProof/>
            <w:webHidden/>
          </w:rPr>
          <w:instrText xml:space="preserve"> PAGEREF _Toc506913221 \h </w:instrText>
        </w:r>
        <w:r w:rsidR="00D66D7D">
          <w:rPr>
            <w:noProof/>
            <w:webHidden/>
          </w:rPr>
        </w:r>
        <w:r w:rsidR="00D66D7D">
          <w:rPr>
            <w:noProof/>
            <w:webHidden/>
          </w:rPr>
          <w:fldChar w:fldCharType="separate"/>
        </w:r>
        <w:r w:rsidR="00D66D7D">
          <w:rPr>
            <w:noProof/>
            <w:webHidden/>
          </w:rPr>
          <w:t>29</w:t>
        </w:r>
        <w:r w:rsidR="00D66D7D">
          <w:rPr>
            <w:noProof/>
            <w:webHidden/>
          </w:rPr>
          <w:fldChar w:fldCharType="end"/>
        </w:r>
      </w:hyperlink>
    </w:p>
    <w:p w14:paraId="52AA4AC7" w14:textId="19359315"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22" w:history="1">
        <w:r w:rsidR="00D66D7D" w:rsidRPr="00014575">
          <w:rPr>
            <w:rStyle w:val="Hiperligao"/>
            <w:noProof/>
          </w:rPr>
          <w:t>Figura 17 - Exemplo de fabrico aditivo.</w:t>
        </w:r>
        <w:r w:rsidR="00D66D7D">
          <w:rPr>
            <w:noProof/>
            <w:webHidden/>
          </w:rPr>
          <w:tab/>
        </w:r>
        <w:r w:rsidR="00D66D7D">
          <w:rPr>
            <w:noProof/>
            <w:webHidden/>
          </w:rPr>
          <w:fldChar w:fldCharType="begin"/>
        </w:r>
        <w:r w:rsidR="00D66D7D">
          <w:rPr>
            <w:noProof/>
            <w:webHidden/>
          </w:rPr>
          <w:instrText xml:space="preserve"> PAGEREF _Toc506913222 \h </w:instrText>
        </w:r>
        <w:r w:rsidR="00D66D7D">
          <w:rPr>
            <w:noProof/>
            <w:webHidden/>
          </w:rPr>
        </w:r>
        <w:r w:rsidR="00D66D7D">
          <w:rPr>
            <w:noProof/>
            <w:webHidden/>
          </w:rPr>
          <w:fldChar w:fldCharType="separate"/>
        </w:r>
        <w:r w:rsidR="00D66D7D">
          <w:rPr>
            <w:noProof/>
            <w:webHidden/>
          </w:rPr>
          <w:t>31</w:t>
        </w:r>
        <w:r w:rsidR="00D66D7D">
          <w:rPr>
            <w:noProof/>
            <w:webHidden/>
          </w:rPr>
          <w:fldChar w:fldCharType="end"/>
        </w:r>
      </w:hyperlink>
    </w:p>
    <w:p w14:paraId="6A03A37C" w14:textId="501CE4B0"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23" w:history="1">
        <w:r w:rsidR="00D66D7D" w:rsidRPr="00014575">
          <w:rPr>
            <w:rStyle w:val="Hiperligao"/>
            <w:noProof/>
          </w:rPr>
          <w:t>Figura 18 - Ganhos de Tempo.</w:t>
        </w:r>
        <w:r w:rsidR="00D66D7D">
          <w:rPr>
            <w:noProof/>
            <w:webHidden/>
          </w:rPr>
          <w:tab/>
        </w:r>
        <w:r w:rsidR="00D66D7D">
          <w:rPr>
            <w:noProof/>
            <w:webHidden/>
          </w:rPr>
          <w:fldChar w:fldCharType="begin"/>
        </w:r>
        <w:r w:rsidR="00D66D7D">
          <w:rPr>
            <w:noProof/>
            <w:webHidden/>
          </w:rPr>
          <w:instrText xml:space="preserve"> PAGEREF _Toc506913223 \h </w:instrText>
        </w:r>
        <w:r w:rsidR="00D66D7D">
          <w:rPr>
            <w:noProof/>
            <w:webHidden/>
          </w:rPr>
        </w:r>
        <w:r w:rsidR="00D66D7D">
          <w:rPr>
            <w:noProof/>
            <w:webHidden/>
          </w:rPr>
          <w:fldChar w:fldCharType="separate"/>
        </w:r>
        <w:r w:rsidR="00D66D7D">
          <w:rPr>
            <w:noProof/>
            <w:webHidden/>
          </w:rPr>
          <w:t>35</w:t>
        </w:r>
        <w:r w:rsidR="00D66D7D">
          <w:rPr>
            <w:noProof/>
            <w:webHidden/>
          </w:rPr>
          <w:fldChar w:fldCharType="end"/>
        </w:r>
      </w:hyperlink>
    </w:p>
    <w:p w14:paraId="28A3BB2B" w14:textId="4B599A95"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24" w:history="1">
        <w:r w:rsidR="00D66D7D" w:rsidRPr="00014575">
          <w:rPr>
            <w:rStyle w:val="Hiperligao"/>
            <w:noProof/>
          </w:rPr>
          <w:t>Figura 19 - Linha de Paletização Automatizada.</w:t>
        </w:r>
        <w:r w:rsidR="00D66D7D">
          <w:rPr>
            <w:noProof/>
            <w:webHidden/>
          </w:rPr>
          <w:tab/>
        </w:r>
        <w:r w:rsidR="00D66D7D">
          <w:rPr>
            <w:noProof/>
            <w:webHidden/>
          </w:rPr>
          <w:fldChar w:fldCharType="begin"/>
        </w:r>
        <w:r w:rsidR="00D66D7D">
          <w:rPr>
            <w:noProof/>
            <w:webHidden/>
          </w:rPr>
          <w:instrText xml:space="preserve"> PAGEREF _Toc506913224 \h </w:instrText>
        </w:r>
        <w:r w:rsidR="00D66D7D">
          <w:rPr>
            <w:noProof/>
            <w:webHidden/>
          </w:rPr>
        </w:r>
        <w:r w:rsidR="00D66D7D">
          <w:rPr>
            <w:noProof/>
            <w:webHidden/>
          </w:rPr>
          <w:fldChar w:fldCharType="separate"/>
        </w:r>
        <w:r w:rsidR="00D66D7D">
          <w:rPr>
            <w:noProof/>
            <w:webHidden/>
          </w:rPr>
          <w:t>36</w:t>
        </w:r>
        <w:r w:rsidR="00D66D7D">
          <w:rPr>
            <w:noProof/>
            <w:webHidden/>
          </w:rPr>
          <w:fldChar w:fldCharType="end"/>
        </w:r>
      </w:hyperlink>
    </w:p>
    <w:p w14:paraId="2C502269" w14:textId="437CF3D6"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25" w:history="1">
        <w:r w:rsidR="00D66D7D" w:rsidRPr="00014575">
          <w:rPr>
            <w:rStyle w:val="Hiperligao"/>
            <w:noProof/>
          </w:rPr>
          <w:t>Figura 20 – Arquitetura para monitorização remota dos processos.</w:t>
        </w:r>
        <w:r w:rsidR="00D66D7D">
          <w:rPr>
            <w:noProof/>
            <w:webHidden/>
          </w:rPr>
          <w:tab/>
        </w:r>
        <w:r w:rsidR="00D66D7D">
          <w:rPr>
            <w:noProof/>
            <w:webHidden/>
          </w:rPr>
          <w:fldChar w:fldCharType="begin"/>
        </w:r>
        <w:r w:rsidR="00D66D7D">
          <w:rPr>
            <w:noProof/>
            <w:webHidden/>
          </w:rPr>
          <w:instrText xml:space="preserve"> PAGEREF _Toc506913225 \h </w:instrText>
        </w:r>
        <w:r w:rsidR="00D66D7D">
          <w:rPr>
            <w:noProof/>
            <w:webHidden/>
          </w:rPr>
        </w:r>
        <w:r w:rsidR="00D66D7D">
          <w:rPr>
            <w:noProof/>
            <w:webHidden/>
          </w:rPr>
          <w:fldChar w:fldCharType="separate"/>
        </w:r>
        <w:r w:rsidR="00D66D7D">
          <w:rPr>
            <w:noProof/>
            <w:webHidden/>
          </w:rPr>
          <w:t>38</w:t>
        </w:r>
        <w:r w:rsidR="00D66D7D">
          <w:rPr>
            <w:noProof/>
            <w:webHidden/>
          </w:rPr>
          <w:fldChar w:fldCharType="end"/>
        </w:r>
      </w:hyperlink>
    </w:p>
    <w:p w14:paraId="1944DC0E" w14:textId="27B1305D"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26" w:history="1">
        <w:r w:rsidR="00D66D7D" w:rsidRPr="00014575">
          <w:rPr>
            <w:rStyle w:val="Hiperligao"/>
            <w:noProof/>
          </w:rPr>
          <w:t>Figura 21 - Página web dinâmica para monitorização.</w:t>
        </w:r>
        <w:r w:rsidR="00D66D7D">
          <w:rPr>
            <w:noProof/>
            <w:webHidden/>
          </w:rPr>
          <w:tab/>
        </w:r>
        <w:r w:rsidR="00D66D7D">
          <w:rPr>
            <w:noProof/>
            <w:webHidden/>
          </w:rPr>
          <w:fldChar w:fldCharType="begin"/>
        </w:r>
        <w:r w:rsidR="00D66D7D">
          <w:rPr>
            <w:noProof/>
            <w:webHidden/>
          </w:rPr>
          <w:instrText xml:space="preserve"> PAGEREF _Toc506913226 \h </w:instrText>
        </w:r>
        <w:r w:rsidR="00D66D7D">
          <w:rPr>
            <w:noProof/>
            <w:webHidden/>
          </w:rPr>
        </w:r>
        <w:r w:rsidR="00D66D7D">
          <w:rPr>
            <w:noProof/>
            <w:webHidden/>
          </w:rPr>
          <w:fldChar w:fldCharType="separate"/>
        </w:r>
        <w:r w:rsidR="00D66D7D">
          <w:rPr>
            <w:noProof/>
            <w:webHidden/>
          </w:rPr>
          <w:t>39</w:t>
        </w:r>
        <w:r w:rsidR="00D66D7D">
          <w:rPr>
            <w:noProof/>
            <w:webHidden/>
          </w:rPr>
          <w:fldChar w:fldCharType="end"/>
        </w:r>
      </w:hyperlink>
    </w:p>
    <w:p w14:paraId="01BACAA0" w14:textId="495DC8CC"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27" w:history="1">
        <w:r w:rsidR="00D66D7D" w:rsidRPr="00014575">
          <w:rPr>
            <w:rStyle w:val="Hiperligao"/>
            <w:noProof/>
          </w:rPr>
          <w:t>Figura 22 - Aplicação Java para monitorizar temperatura.</w:t>
        </w:r>
        <w:r w:rsidR="00D66D7D">
          <w:rPr>
            <w:noProof/>
            <w:webHidden/>
          </w:rPr>
          <w:tab/>
        </w:r>
        <w:r w:rsidR="00D66D7D">
          <w:rPr>
            <w:noProof/>
            <w:webHidden/>
          </w:rPr>
          <w:fldChar w:fldCharType="begin"/>
        </w:r>
        <w:r w:rsidR="00D66D7D">
          <w:rPr>
            <w:noProof/>
            <w:webHidden/>
          </w:rPr>
          <w:instrText xml:space="preserve"> PAGEREF _Toc506913227 \h </w:instrText>
        </w:r>
        <w:r w:rsidR="00D66D7D">
          <w:rPr>
            <w:noProof/>
            <w:webHidden/>
          </w:rPr>
        </w:r>
        <w:r w:rsidR="00D66D7D">
          <w:rPr>
            <w:noProof/>
            <w:webHidden/>
          </w:rPr>
          <w:fldChar w:fldCharType="separate"/>
        </w:r>
        <w:r w:rsidR="00D66D7D">
          <w:rPr>
            <w:noProof/>
            <w:webHidden/>
          </w:rPr>
          <w:t>40</w:t>
        </w:r>
        <w:r w:rsidR="00D66D7D">
          <w:rPr>
            <w:noProof/>
            <w:webHidden/>
          </w:rPr>
          <w:fldChar w:fldCharType="end"/>
        </w:r>
      </w:hyperlink>
    </w:p>
    <w:p w14:paraId="75FBFED0" w14:textId="343F97B5"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28" w:history="1">
        <w:r w:rsidR="00D66D7D" w:rsidRPr="00014575">
          <w:rPr>
            <w:rStyle w:val="Hiperligao"/>
            <w:noProof/>
          </w:rPr>
          <w:t>Figura 23 - Arquitetura do sistema para controlo remoto de laboratório.</w:t>
        </w:r>
        <w:r w:rsidR="00D66D7D">
          <w:rPr>
            <w:noProof/>
            <w:webHidden/>
          </w:rPr>
          <w:tab/>
        </w:r>
        <w:r w:rsidR="00D66D7D">
          <w:rPr>
            <w:noProof/>
            <w:webHidden/>
          </w:rPr>
          <w:fldChar w:fldCharType="begin"/>
        </w:r>
        <w:r w:rsidR="00D66D7D">
          <w:rPr>
            <w:noProof/>
            <w:webHidden/>
          </w:rPr>
          <w:instrText xml:space="preserve"> PAGEREF _Toc506913228 \h </w:instrText>
        </w:r>
        <w:r w:rsidR="00D66D7D">
          <w:rPr>
            <w:noProof/>
            <w:webHidden/>
          </w:rPr>
        </w:r>
        <w:r w:rsidR="00D66D7D">
          <w:rPr>
            <w:noProof/>
            <w:webHidden/>
          </w:rPr>
          <w:fldChar w:fldCharType="separate"/>
        </w:r>
        <w:r w:rsidR="00D66D7D">
          <w:rPr>
            <w:noProof/>
            <w:webHidden/>
          </w:rPr>
          <w:t>41</w:t>
        </w:r>
        <w:r w:rsidR="00D66D7D">
          <w:rPr>
            <w:noProof/>
            <w:webHidden/>
          </w:rPr>
          <w:fldChar w:fldCharType="end"/>
        </w:r>
      </w:hyperlink>
    </w:p>
    <w:p w14:paraId="5F6B7596" w14:textId="2F9F6BC1"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29" w:history="1">
        <w:r w:rsidR="00D66D7D" w:rsidRPr="00014575">
          <w:rPr>
            <w:rStyle w:val="Hiperligao"/>
            <w:noProof/>
          </w:rPr>
          <w:t>Figura 24 - Página no browser para controlo remoto.</w:t>
        </w:r>
        <w:r w:rsidR="00D66D7D">
          <w:rPr>
            <w:noProof/>
            <w:webHidden/>
          </w:rPr>
          <w:tab/>
        </w:r>
        <w:r w:rsidR="00D66D7D">
          <w:rPr>
            <w:noProof/>
            <w:webHidden/>
          </w:rPr>
          <w:fldChar w:fldCharType="begin"/>
        </w:r>
        <w:r w:rsidR="00D66D7D">
          <w:rPr>
            <w:noProof/>
            <w:webHidden/>
          </w:rPr>
          <w:instrText xml:space="preserve"> PAGEREF _Toc506913229 \h </w:instrText>
        </w:r>
        <w:r w:rsidR="00D66D7D">
          <w:rPr>
            <w:noProof/>
            <w:webHidden/>
          </w:rPr>
        </w:r>
        <w:r w:rsidR="00D66D7D">
          <w:rPr>
            <w:noProof/>
            <w:webHidden/>
          </w:rPr>
          <w:fldChar w:fldCharType="separate"/>
        </w:r>
        <w:r w:rsidR="00D66D7D">
          <w:rPr>
            <w:noProof/>
            <w:webHidden/>
          </w:rPr>
          <w:t>42</w:t>
        </w:r>
        <w:r w:rsidR="00D66D7D">
          <w:rPr>
            <w:noProof/>
            <w:webHidden/>
          </w:rPr>
          <w:fldChar w:fldCharType="end"/>
        </w:r>
      </w:hyperlink>
    </w:p>
    <w:p w14:paraId="388AEE5C" w14:textId="00086E34"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30" w:history="1">
        <w:r w:rsidR="00D66D7D" w:rsidRPr="00014575">
          <w:rPr>
            <w:rStyle w:val="Hiperligao"/>
            <w:noProof/>
          </w:rPr>
          <w:t>Figura 25 - Arquitetura do sistema para controlo de PLC remotamente.</w:t>
        </w:r>
        <w:r w:rsidR="00D66D7D">
          <w:rPr>
            <w:noProof/>
            <w:webHidden/>
          </w:rPr>
          <w:tab/>
        </w:r>
        <w:r w:rsidR="00D66D7D">
          <w:rPr>
            <w:noProof/>
            <w:webHidden/>
          </w:rPr>
          <w:fldChar w:fldCharType="begin"/>
        </w:r>
        <w:r w:rsidR="00D66D7D">
          <w:rPr>
            <w:noProof/>
            <w:webHidden/>
          </w:rPr>
          <w:instrText xml:space="preserve"> PAGEREF _Toc506913230 \h </w:instrText>
        </w:r>
        <w:r w:rsidR="00D66D7D">
          <w:rPr>
            <w:noProof/>
            <w:webHidden/>
          </w:rPr>
        </w:r>
        <w:r w:rsidR="00D66D7D">
          <w:rPr>
            <w:noProof/>
            <w:webHidden/>
          </w:rPr>
          <w:fldChar w:fldCharType="separate"/>
        </w:r>
        <w:r w:rsidR="00D66D7D">
          <w:rPr>
            <w:noProof/>
            <w:webHidden/>
          </w:rPr>
          <w:t>43</w:t>
        </w:r>
        <w:r w:rsidR="00D66D7D">
          <w:rPr>
            <w:noProof/>
            <w:webHidden/>
          </w:rPr>
          <w:fldChar w:fldCharType="end"/>
        </w:r>
      </w:hyperlink>
    </w:p>
    <w:p w14:paraId="44E7045B" w14:textId="1317813B"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31" w:history="1">
        <w:r w:rsidR="00D66D7D" w:rsidRPr="00014575">
          <w:rPr>
            <w:rStyle w:val="Hiperligao"/>
            <w:noProof/>
          </w:rPr>
          <w:t>Figura 26 - Página web para controlo das variáveis do PLC.</w:t>
        </w:r>
        <w:r w:rsidR="00D66D7D">
          <w:rPr>
            <w:noProof/>
            <w:webHidden/>
          </w:rPr>
          <w:tab/>
        </w:r>
        <w:r w:rsidR="00D66D7D">
          <w:rPr>
            <w:noProof/>
            <w:webHidden/>
          </w:rPr>
          <w:fldChar w:fldCharType="begin"/>
        </w:r>
        <w:r w:rsidR="00D66D7D">
          <w:rPr>
            <w:noProof/>
            <w:webHidden/>
          </w:rPr>
          <w:instrText xml:space="preserve"> PAGEREF _Toc506913231 \h </w:instrText>
        </w:r>
        <w:r w:rsidR="00D66D7D">
          <w:rPr>
            <w:noProof/>
            <w:webHidden/>
          </w:rPr>
        </w:r>
        <w:r w:rsidR="00D66D7D">
          <w:rPr>
            <w:noProof/>
            <w:webHidden/>
          </w:rPr>
          <w:fldChar w:fldCharType="separate"/>
        </w:r>
        <w:r w:rsidR="00D66D7D">
          <w:rPr>
            <w:noProof/>
            <w:webHidden/>
          </w:rPr>
          <w:t>43</w:t>
        </w:r>
        <w:r w:rsidR="00D66D7D">
          <w:rPr>
            <w:noProof/>
            <w:webHidden/>
          </w:rPr>
          <w:fldChar w:fldCharType="end"/>
        </w:r>
      </w:hyperlink>
    </w:p>
    <w:p w14:paraId="6D9EF517" w14:textId="1ABD866F"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32" w:history="1">
        <w:r w:rsidR="00D66D7D" w:rsidRPr="00014575">
          <w:rPr>
            <w:rStyle w:val="Hiperligao"/>
            <w:noProof/>
          </w:rPr>
          <w:t>Figura 27 - Software Eiger.</w:t>
        </w:r>
        <w:r w:rsidR="00D66D7D">
          <w:rPr>
            <w:noProof/>
            <w:webHidden/>
          </w:rPr>
          <w:tab/>
        </w:r>
        <w:r w:rsidR="00D66D7D">
          <w:rPr>
            <w:noProof/>
            <w:webHidden/>
          </w:rPr>
          <w:fldChar w:fldCharType="begin"/>
        </w:r>
        <w:r w:rsidR="00D66D7D">
          <w:rPr>
            <w:noProof/>
            <w:webHidden/>
          </w:rPr>
          <w:instrText xml:space="preserve"> PAGEREF _Toc506913232 \h </w:instrText>
        </w:r>
        <w:r w:rsidR="00D66D7D">
          <w:rPr>
            <w:noProof/>
            <w:webHidden/>
          </w:rPr>
        </w:r>
        <w:r w:rsidR="00D66D7D">
          <w:rPr>
            <w:noProof/>
            <w:webHidden/>
          </w:rPr>
          <w:fldChar w:fldCharType="separate"/>
        </w:r>
        <w:r w:rsidR="00D66D7D">
          <w:rPr>
            <w:noProof/>
            <w:webHidden/>
          </w:rPr>
          <w:t>44</w:t>
        </w:r>
        <w:r w:rsidR="00D66D7D">
          <w:rPr>
            <w:noProof/>
            <w:webHidden/>
          </w:rPr>
          <w:fldChar w:fldCharType="end"/>
        </w:r>
      </w:hyperlink>
    </w:p>
    <w:p w14:paraId="062D71FD" w14:textId="16132A80"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33" w:history="1">
        <w:r w:rsidR="00D66D7D" w:rsidRPr="00014575">
          <w:rPr>
            <w:rStyle w:val="Hiperligao"/>
            <w:noProof/>
          </w:rPr>
          <w:t>Figura 28 - A interface do sistema através dos óculos e dos marcadores de RA.</w:t>
        </w:r>
        <w:r w:rsidR="00D66D7D">
          <w:rPr>
            <w:noProof/>
            <w:webHidden/>
          </w:rPr>
          <w:tab/>
        </w:r>
        <w:r w:rsidR="00D66D7D">
          <w:rPr>
            <w:noProof/>
            <w:webHidden/>
          </w:rPr>
          <w:fldChar w:fldCharType="begin"/>
        </w:r>
        <w:r w:rsidR="00D66D7D">
          <w:rPr>
            <w:noProof/>
            <w:webHidden/>
          </w:rPr>
          <w:instrText xml:space="preserve"> PAGEREF _Toc506913233 \h </w:instrText>
        </w:r>
        <w:r w:rsidR="00D66D7D">
          <w:rPr>
            <w:noProof/>
            <w:webHidden/>
          </w:rPr>
        </w:r>
        <w:r w:rsidR="00D66D7D">
          <w:rPr>
            <w:noProof/>
            <w:webHidden/>
          </w:rPr>
          <w:fldChar w:fldCharType="separate"/>
        </w:r>
        <w:r w:rsidR="00D66D7D">
          <w:rPr>
            <w:noProof/>
            <w:webHidden/>
          </w:rPr>
          <w:t>47</w:t>
        </w:r>
        <w:r w:rsidR="00D66D7D">
          <w:rPr>
            <w:noProof/>
            <w:webHidden/>
          </w:rPr>
          <w:fldChar w:fldCharType="end"/>
        </w:r>
      </w:hyperlink>
    </w:p>
    <w:p w14:paraId="187AA97D" w14:textId="57989627"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34" w:history="1">
        <w:r w:rsidR="00D66D7D" w:rsidRPr="00014575">
          <w:rPr>
            <w:rStyle w:val="Hiperligao"/>
            <w:noProof/>
          </w:rPr>
          <w:t>Figura 29 - Uma peça a ser modelada. Material virtual é "despejado" do spray na mão direita.</w:t>
        </w:r>
        <w:r w:rsidR="00D66D7D">
          <w:rPr>
            <w:noProof/>
            <w:webHidden/>
          </w:rPr>
          <w:tab/>
        </w:r>
        <w:r w:rsidR="00D66D7D">
          <w:rPr>
            <w:noProof/>
            <w:webHidden/>
          </w:rPr>
          <w:fldChar w:fldCharType="begin"/>
        </w:r>
        <w:r w:rsidR="00D66D7D">
          <w:rPr>
            <w:noProof/>
            <w:webHidden/>
          </w:rPr>
          <w:instrText xml:space="preserve"> PAGEREF _Toc506913234 \h </w:instrText>
        </w:r>
        <w:r w:rsidR="00D66D7D">
          <w:rPr>
            <w:noProof/>
            <w:webHidden/>
          </w:rPr>
        </w:r>
        <w:r w:rsidR="00D66D7D">
          <w:rPr>
            <w:noProof/>
            <w:webHidden/>
          </w:rPr>
          <w:fldChar w:fldCharType="separate"/>
        </w:r>
        <w:r w:rsidR="00D66D7D">
          <w:rPr>
            <w:noProof/>
            <w:webHidden/>
          </w:rPr>
          <w:t>47</w:t>
        </w:r>
        <w:r w:rsidR="00D66D7D">
          <w:rPr>
            <w:noProof/>
            <w:webHidden/>
          </w:rPr>
          <w:fldChar w:fldCharType="end"/>
        </w:r>
      </w:hyperlink>
    </w:p>
    <w:p w14:paraId="34C4EB31" w14:textId="002D16E2"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35" w:history="1">
        <w:r w:rsidR="00D66D7D" w:rsidRPr="00014575">
          <w:rPr>
            <w:rStyle w:val="Hiperligao"/>
            <w:noProof/>
          </w:rPr>
          <w:t>Figura 30 - Á esquerda a peça em RA, ao centro a peça em software de modelação 3D e á direita a peça impressa.</w:t>
        </w:r>
        <w:r w:rsidR="00D66D7D">
          <w:rPr>
            <w:noProof/>
            <w:webHidden/>
          </w:rPr>
          <w:tab/>
        </w:r>
        <w:r w:rsidR="00D66D7D">
          <w:rPr>
            <w:noProof/>
            <w:webHidden/>
          </w:rPr>
          <w:fldChar w:fldCharType="begin"/>
        </w:r>
        <w:r w:rsidR="00D66D7D">
          <w:rPr>
            <w:noProof/>
            <w:webHidden/>
          </w:rPr>
          <w:instrText xml:space="preserve"> PAGEREF _Toc506913235 \h </w:instrText>
        </w:r>
        <w:r w:rsidR="00D66D7D">
          <w:rPr>
            <w:noProof/>
            <w:webHidden/>
          </w:rPr>
        </w:r>
        <w:r w:rsidR="00D66D7D">
          <w:rPr>
            <w:noProof/>
            <w:webHidden/>
          </w:rPr>
          <w:fldChar w:fldCharType="separate"/>
        </w:r>
        <w:r w:rsidR="00D66D7D">
          <w:rPr>
            <w:noProof/>
            <w:webHidden/>
          </w:rPr>
          <w:t>48</w:t>
        </w:r>
        <w:r w:rsidR="00D66D7D">
          <w:rPr>
            <w:noProof/>
            <w:webHidden/>
          </w:rPr>
          <w:fldChar w:fldCharType="end"/>
        </w:r>
      </w:hyperlink>
    </w:p>
    <w:p w14:paraId="017F74EC" w14:textId="49CECACE"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36" w:history="1">
        <w:r w:rsidR="00D66D7D" w:rsidRPr="00014575">
          <w:rPr>
            <w:rStyle w:val="Hiperligao"/>
            <w:noProof/>
          </w:rPr>
          <w:t>Figura 31 - Montagem de produto animada em ambiente de RA.</w:t>
        </w:r>
        <w:r w:rsidR="00D66D7D">
          <w:rPr>
            <w:noProof/>
            <w:webHidden/>
          </w:rPr>
          <w:tab/>
        </w:r>
        <w:r w:rsidR="00D66D7D">
          <w:rPr>
            <w:noProof/>
            <w:webHidden/>
          </w:rPr>
          <w:fldChar w:fldCharType="begin"/>
        </w:r>
        <w:r w:rsidR="00D66D7D">
          <w:rPr>
            <w:noProof/>
            <w:webHidden/>
          </w:rPr>
          <w:instrText xml:space="preserve"> PAGEREF _Toc506913236 \h </w:instrText>
        </w:r>
        <w:r w:rsidR="00D66D7D">
          <w:rPr>
            <w:noProof/>
            <w:webHidden/>
          </w:rPr>
        </w:r>
        <w:r w:rsidR="00D66D7D">
          <w:rPr>
            <w:noProof/>
            <w:webHidden/>
          </w:rPr>
          <w:fldChar w:fldCharType="separate"/>
        </w:r>
        <w:r w:rsidR="00D66D7D">
          <w:rPr>
            <w:noProof/>
            <w:webHidden/>
          </w:rPr>
          <w:t>49</w:t>
        </w:r>
        <w:r w:rsidR="00D66D7D">
          <w:rPr>
            <w:noProof/>
            <w:webHidden/>
          </w:rPr>
          <w:fldChar w:fldCharType="end"/>
        </w:r>
      </w:hyperlink>
    </w:p>
    <w:p w14:paraId="11B5251B" w14:textId="1A619543"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37" w:history="1">
        <w:r w:rsidR="00D66D7D" w:rsidRPr="00014575">
          <w:rPr>
            <w:rStyle w:val="Hiperligao"/>
            <w:noProof/>
          </w:rPr>
          <w:t>Figura 32 - Equipamento utilizado para o protótipo funcional</w:t>
        </w:r>
        <w:r w:rsidR="00D66D7D">
          <w:rPr>
            <w:noProof/>
            <w:webHidden/>
          </w:rPr>
          <w:tab/>
        </w:r>
        <w:r w:rsidR="00D66D7D">
          <w:rPr>
            <w:noProof/>
            <w:webHidden/>
          </w:rPr>
          <w:fldChar w:fldCharType="begin"/>
        </w:r>
        <w:r w:rsidR="00D66D7D">
          <w:rPr>
            <w:noProof/>
            <w:webHidden/>
          </w:rPr>
          <w:instrText xml:space="preserve"> PAGEREF _Toc506913237 \h </w:instrText>
        </w:r>
        <w:r w:rsidR="00D66D7D">
          <w:rPr>
            <w:noProof/>
            <w:webHidden/>
          </w:rPr>
        </w:r>
        <w:r w:rsidR="00D66D7D">
          <w:rPr>
            <w:noProof/>
            <w:webHidden/>
          </w:rPr>
          <w:fldChar w:fldCharType="separate"/>
        </w:r>
        <w:r w:rsidR="00D66D7D">
          <w:rPr>
            <w:noProof/>
            <w:webHidden/>
          </w:rPr>
          <w:t>51</w:t>
        </w:r>
        <w:r w:rsidR="00D66D7D">
          <w:rPr>
            <w:noProof/>
            <w:webHidden/>
          </w:rPr>
          <w:fldChar w:fldCharType="end"/>
        </w:r>
      </w:hyperlink>
    </w:p>
    <w:p w14:paraId="6D5D2618" w14:textId="5224A054"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38" w:history="1">
        <w:r w:rsidR="00D66D7D" w:rsidRPr="00014575">
          <w:rPr>
            <w:rStyle w:val="Hiperligao"/>
            <w:noProof/>
          </w:rPr>
          <w:t>Figura 33 - Equipamento em funcionamento</w:t>
        </w:r>
        <w:r w:rsidR="00D66D7D">
          <w:rPr>
            <w:noProof/>
            <w:webHidden/>
          </w:rPr>
          <w:tab/>
        </w:r>
        <w:r w:rsidR="00D66D7D">
          <w:rPr>
            <w:noProof/>
            <w:webHidden/>
          </w:rPr>
          <w:fldChar w:fldCharType="begin"/>
        </w:r>
        <w:r w:rsidR="00D66D7D">
          <w:rPr>
            <w:noProof/>
            <w:webHidden/>
          </w:rPr>
          <w:instrText xml:space="preserve"> PAGEREF _Toc506913238 \h </w:instrText>
        </w:r>
        <w:r w:rsidR="00D66D7D">
          <w:rPr>
            <w:noProof/>
            <w:webHidden/>
          </w:rPr>
        </w:r>
        <w:r w:rsidR="00D66D7D">
          <w:rPr>
            <w:noProof/>
            <w:webHidden/>
          </w:rPr>
          <w:fldChar w:fldCharType="separate"/>
        </w:r>
        <w:r w:rsidR="00D66D7D">
          <w:rPr>
            <w:noProof/>
            <w:webHidden/>
          </w:rPr>
          <w:t>51</w:t>
        </w:r>
        <w:r w:rsidR="00D66D7D">
          <w:rPr>
            <w:noProof/>
            <w:webHidden/>
          </w:rPr>
          <w:fldChar w:fldCharType="end"/>
        </w:r>
      </w:hyperlink>
    </w:p>
    <w:p w14:paraId="298B4F48" w14:textId="12AB95A2"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39" w:history="1">
        <w:r w:rsidR="00D66D7D" w:rsidRPr="00014575">
          <w:rPr>
            <w:rStyle w:val="Hiperligao"/>
            <w:noProof/>
          </w:rPr>
          <w:t>Figura 34 - Equipamento a depositar gesso, criando uma peça</w:t>
        </w:r>
        <w:r w:rsidR="00D66D7D">
          <w:rPr>
            <w:noProof/>
            <w:webHidden/>
          </w:rPr>
          <w:tab/>
        </w:r>
        <w:r w:rsidR="00D66D7D">
          <w:rPr>
            <w:noProof/>
            <w:webHidden/>
          </w:rPr>
          <w:fldChar w:fldCharType="begin"/>
        </w:r>
        <w:r w:rsidR="00D66D7D">
          <w:rPr>
            <w:noProof/>
            <w:webHidden/>
          </w:rPr>
          <w:instrText xml:space="preserve"> PAGEREF _Toc506913239 \h </w:instrText>
        </w:r>
        <w:r w:rsidR="00D66D7D">
          <w:rPr>
            <w:noProof/>
            <w:webHidden/>
          </w:rPr>
        </w:r>
        <w:r w:rsidR="00D66D7D">
          <w:rPr>
            <w:noProof/>
            <w:webHidden/>
          </w:rPr>
          <w:fldChar w:fldCharType="separate"/>
        </w:r>
        <w:r w:rsidR="00D66D7D">
          <w:rPr>
            <w:noProof/>
            <w:webHidden/>
          </w:rPr>
          <w:t>52</w:t>
        </w:r>
        <w:r w:rsidR="00D66D7D">
          <w:rPr>
            <w:noProof/>
            <w:webHidden/>
          </w:rPr>
          <w:fldChar w:fldCharType="end"/>
        </w:r>
      </w:hyperlink>
    </w:p>
    <w:p w14:paraId="606D563F" w14:textId="1DE81158"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40" w:history="1">
        <w:r w:rsidR="00D66D7D" w:rsidRPr="00014575">
          <w:rPr>
            <w:rStyle w:val="Hiperligao"/>
            <w:noProof/>
          </w:rPr>
          <w:t>Figura 35 - Estrutura da área de impressão do equipamento final</w:t>
        </w:r>
        <w:r w:rsidR="00D66D7D">
          <w:rPr>
            <w:noProof/>
            <w:webHidden/>
          </w:rPr>
          <w:tab/>
        </w:r>
        <w:r w:rsidR="00D66D7D">
          <w:rPr>
            <w:noProof/>
            <w:webHidden/>
          </w:rPr>
          <w:fldChar w:fldCharType="begin"/>
        </w:r>
        <w:r w:rsidR="00D66D7D">
          <w:rPr>
            <w:noProof/>
            <w:webHidden/>
          </w:rPr>
          <w:instrText xml:space="preserve"> PAGEREF _Toc506913240 \h </w:instrText>
        </w:r>
        <w:r w:rsidR="00D66D7D">
          <w:rPr>
            <w:noProof/>
            <w:webHidden/>
          </w:rPr>
        </w:r>
        <w:r w:rsidR="00D66D7D">
          <w:rPr>
            <w:noProof/>
            <w:webHidden/>
          </w:rPr>
          <w:fldChar w:fldCharType="separate"/>
        </w:r>
        <w:r w:rsidR="00D66D7D">
          <w:rPr>
            <w:noProof/>
            <w:webHidden/>
          </w:rPr>
          <w:t>53</w:t>
        </w:r>
        <w:r w:rsidR="00D66D7D">
          <w:rPr>
            <w:noProof/>
            <w:webHidden/>
          </w:rPr>
          <w:fldChar w:fldCharType="end"/>
        </w:r>
      </w:hyperlink>
    </w:p>
    <w:p w14:paraId="5D92879A" w14:textId="75CCA7DC"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41" w:history="1">
        <w:r w:rsidR="00D66D7D" w:rsidRPr="00014575">
          <w:rPr>
            <w:rStyle w:val="Hiperligao"/>
            <w:noProof/>
          </w:rPr>
          <w:t>Figura 36 -  Arquitetura do Protótipo</w:t>
        </w:r>
        <w:r w:rsidR="00D66D7D">
          <w:rPr>
            <w:noProof/>
            <w:webHidden/>
          </w:rPr>
          <w:tab/>
        </w:r>
        <w:r w:rsidR="00D66D7D">
          <w:rPr>
            <w:noProof/>
            <w:webHidden/>
          </w:rPr>
          <w:fldChar w:fldCharType="begin"/>
        </w:r>
        <w:r w:rsidR="00D66D7D">
          <w:rPr>
            <w:noProof/>
            <w:webHidden/>
          </w:rPr>
          <w:instrText xml:space="preserve"> PAGEREF _Toc506913241 \h </w:instrText>
        </w:r>
        <w:r w:rsidR="00D66D7D">
          <w:rPr>
            <w:noProof/>
            <w:webHidden/>
          </w:rPr>
        </w:r>
        <w:r w:rsidR="00D66D7D">
          <w:rPr>
            <w:noProof/>
            <w:webHidden/>
          </w:rPr>
          <w:fldChar w:fldCharType="separate"/>
        </w:r>
        <w:r w:rsidR="00D66D7D">
          <w:rPr>
            <w:noProof/>
            <w:webHidden/>
          </w:rPr>
          <w:t>55</w:t>
        </w:r>
        <w:r w:rsidR="00D66D7D">
          <w:rPr>
            <w:noProof/>
            <w:webHidden/>
          </w:rPr>
          <w:fldChar w:fldCharType="end"/>
        </w:r>
      </w:hyperlink>
    </w:p>
    <w:p w14:paraId="5968FB2E" w14:textId="366E09E9"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42" w:history="1">
        <w:r w:rsidR="00D66D7D" w:rsidRPr="00014575">
          <w:rPr>
            <w:rStyle w:val="Hiperligao"/>
            <w:noProof/>
          </w:rPr>
          <w:t>Figura 37 - Sistema com o equipamento ligado e em estado ON</w:t>
        </w:r>
        <w:r w:rsidR="00D66D7D">
          <w:rPr>
            <w:noProof/>
            <w:webHidden/>
          </w:rPr>
          <w:tab/>
        </w:r>
        <w:r w:rsidR="00D66D7D">
          <w:rPr>
            <w:noProof/>
            <w:webHidden/>
          </w:rPr>
          <w:fldChar w:fldCharType="begin"/>
        </w:r>
        <w:r w:rsidR="00D66D7D">
          <w:rPr>
            <w:noProof/>
            <w:webHidden/>
          </w:rPr>
          <w:instrText xml:space="preserve"> PAGEREF _Toc506913242 \h </w:instrText>
        </w:r>
        <w:r w:rsidR="00D66D7D">
          <w:rPr>
            <w:noProof/>
            <w:webHidden/>
          </w:rPr>
        </w:r>
        <w:r w:rsidR="00D66D7D">
          <w:rPr>
            <w:noProof/>
            <w:webHidden/>
          </w:rPr>
          <w:fldChar w:fldCharType="separate"/>
        </w:r>
        <w:r w:rsidR="00D66D7D">
          <w:rPr>
            <w:noProof/>
            <w:webHidden/>
          </w:rPr>
          <w:t>57</w:t>
        </w:r>
        <w:r w:rsidR="00D66D7D">
          <w:rPr>
            <w:noProof/>
            <w:webHidden/>
          </w:rPr>
          <w:fldChar w:fldCharType="end"/>
        </w:r>
      </w:hyperlink>
    </w:p>
    <w:p w14:paraId="2B79048E" w14:textId="60AB5566"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43" w:history="1">
        <w:r w:rsidR="00D66D7D" w:rsidRPr="00014575">
          <w:rPr>
            <w:rStyle w:val="Hiperligao"/>
            <w:noProof/>
          </w:rPr>
          <w:t>Figura 38 - Sistema a executar o Gcode na tabela vermelha</w:t>
        </w:r>
        <w:r w:rsidR="00D66D7D">
          <w:rPr>
            <w:noProof/>
            <w:webHidden/>
          </w:rPr>
          <w:tab/>
        </w:r>
        <w:r w:rsidR="00D66D7D">
          <w:rPr>
            <w:noProof/>
            <w:webHidden/>
          </w:rPr>
          <w:fldChar w:fldCharType="begin"/>
        </w:r>
        <w:r w:rsidR="00D66D7D">
          <w:rPr>
            <w:noProof/>
            <w:webHidden/>
          </w:rPr>
          <w:instrText xml:space="preserve"> PAGEREF _Toc506913243 \h </w:instrText>
        </w:r>
        <w:r w:rsidR="00D66D7D">
          <w:rPr>
            <w:noProof/>
            <w:webHidden/>
          </w:rPr>
        </w:r>
        <w:r w:rsidR="00D66D7D">
          <w:rPr>
            <w:noProof/>
            <w:webHidden/>
          </w:rPr>
          <w:fldChar w:fldCharType="separate"/>
        </w:r>
        <w:r w:rsidR="00D66D7D">
          <w:rPr>
            <w:noProof/>
            <w:webHidden/>
          </w:rPr>
          <w:t>57</w:t>
        </w:r>
        <w:r w:rsidR="00D66D7D">
          <w:rPr>
            <w:noProof/>
            <w:webHidden/>
          </w:rPr>
          <w:fldChar w:fldCharType="end"/>
        </w:r>
      </w:hyperlink>
    </w:p>
    <w:p w14:paraId="5CB08431" w14:textId="4992E5FF"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44" w:history="1">
        <w:r w:rsidR="00D66D7D" w:rsidRPr="00014575">
          <w:rPr>
            <w:rStyle w:val="Hiperligao"/>
            <w:noProof/>
          </w:rPr>
          <w:t>Figura 39 - Visualização da peça a ser impressa em 2D e 3D</w:t>
        </w:r>
        <w:r w:rsidR="00D66D7D">
          <w:rPr>
            <w:noProof/>
            <w:webHidden/>
          </w:rPr>
          <w:tab/>
        </w:r>
        <w:r w:rsidR="00D66D7D">
          <w:rPr>
            <w:noProof/>
            <w:webHidden/>
          </w:rPr>
          <w:fldChar w:fldCharType="begin"/>
        </w:r>
        <w:r w:rsidR="00D66D7D">
          <w:rPr>
            <w:noProof/>
            <w:webHidden/>
          </w:rPr>
          <w:instrText xml:space="preserve"> PAGEREF _Toc506913244 \h </w:instrText>
        </w:r>
        <w:r w:rsidR="00D66D7D">
          <w:rPr>
            <w:noProof/>
            <w:webHidden/>
          </w:rPr>
        </w:r>
        <w:r w:rsidR="00D66D7D">
          <w:rPr>
            <w:noProof/>
            <w:webHidden/>
          </w:rPr>
          <w:fldChar w:fldCharType="separate"/>
        </w:r>
        <w:r w:rsidR="00D66D7D">
          <w:rPr>
            <w:noProof/>
            <w:webHidden/>
          </w:rPr>
          <w:t>58</w:t>
        </w:r>
        <w:r w:rsidR="00D66D7D">
          <w:rPr>
            <w:noProof/>
            <w:webHidden/>
          </w:rPr>
          <w:fldChar w:fldCharType="end"/>
        </w:r>
      </w:hyperlink>
    </w:p>
    <w:p w14:paraId="7ACC2603" w14:textId="1D4C6BDF"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45" w:history="1">
        <w:r w:rsidR="00D66D7D" w:rsidRPr="00014575">
          <w:rPr>
            <w:rStyle w:val="Hiperligao"/>
            <w:noProof/>
          </w:rPr>
          <w:t>Figura 40 - Levantamento de Requisitos (1ªparte)</w:t>
        </w:r>
        <w:r w:rsidR="00D66D7D">
          <w:rPr>
            <w:noProof/>
            <w:webHidden/>
          </w:rPr>
          <w:tab/>
        </w:r>
        <w:r w:rsidR="00D66D7D">
          <w:rPr>
            <w:noProof/>
            <w:webHidden/>
          </w:rPr>
          <w:fldChar w:fldCharType="begin"/>
        </w:r>
        <w:r w:rsidR="00D66D7D">
          <w:rPr>
            <w:noProof/>
            <w:webHidden/>
          </w:rPr>
          <w:instrText xml:space="preserve"> PAGEREF _Toc506913245 \h </w:instrText>
        </w:r>
        <w:r w:rsidR="00D66D7D">
          <w:rPr>
            <w:noProof/>
            <w:webHidden/>
          </w:rPr>
        </w:r>
        <w:r w:rsidR="00D66D7D">
          <w:rPr>
            <w:noProof/>
            <w:webHidden/>
          </w:rPr>
          <w:fldChar w:fldCharType="separate"/>
        </w:r>
        <w:r w:rsidR="00D66D7D">
          <w:rPr>
            <w:noProof/>
            <w:webHidden/>
          </w:rPr>
          <w:t>61</w:t>
        </w:r>
        <w:r w:rsidR="00D66D7D">
          <w:rPr>
            <w:noProof/>
            <w:webHidden/>
          </w:rPr>
          <w:fldChar w:fldCharType="end"/>
        </w:r>
      </w:hyperlink>
    </w:p>
    <w:p w14:paraId="04DB359B" w14:textId="2D043F7A"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46" w:history="1">
        <w:r w:rsidR="00D66D7D" w:rsidRPr="00014575">
          <w:rPr>
            <w:rStyle w:val="Hiperligao"/>
            <w:noProof/>
          </w:rPr>
          <w:t>Figura 41 - Levantamento de Requisitos (2ªparte)</w:t>
        </w:r>
        <w:r w:rsidR="00D66D7D">
          <w:rPr>
            <w:noProof/>
            <w:webHidden/>
          </w:rPr>
          <w:tab/>
        </w:r>
        <w:r w:rsidR="00D66D7D">
          <w:rPr>
            <w:noProof/>
            <w:webHidden/>
          </w:rPr>
          <w:fldChar w:fldCharType="begin"/>
        </w:r>
        <w:r w:rsidR="00D66D7D">
          <w:rPr>
            <w:noProof/>
            <w:webHidden/>
          </w:rPr>
          <w:instrText xml:space="preserve"> PAGEREF _Toc506913246 \h </w:instrText>
        </w:r>
        <w:r w:rsidR="00D66D7D">
          <w:rPr>
            <w:noProof/>
            <w:webHidden/>
          </w:rPr>
        </w:r>
        <w:r w:rsidR="00D66D7D">
          <w:rPr>
            <w:noProof/>
            <w:webHidden/>
          </w:rPr>
          <w:fldChar w:fldCharType="separate"/>
        </w:r>
        <w:r w:rsidR="00D66D7D">
          <w:rPr>
            <w:noProof/>
            <w:webHidden/>
          </w:rPr>
          <w:t>62</w:t>
        </w:r>
        <w:r w:rsidR="00D66D7D">
          <w:rPr>
            <w:noProof/>
            <w:webHidden/>
          </w:rPr>
          <w:fldChar w:fldCharType="end"/>
        </w:r>
      </w:hyperlink>
    </w:p>
    <w:p w14:paraId="68A4402A" w14:textId="0C2CBEA2"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47" w:history="1">
        <w:r w:rsidR="00D66D7D" w:rsidRPr="00014575">
          <w:rPr>
            <w:rStyle w:val="Hiperligao"/>
            <w:noProof/>
          </w:rPr>
          <w:t>Figura 42 - Maquete da máquina ligada e tabs Automático e Aquecimento visíveis</w:t>
        </w:r>
        <w:r w:rsidR="00D66D7D">
          <w:rPr>
            <w:noProof/>
            <w:webHidden/>
          </w:rPr>
          <w:tab/>
        </w:r>
        <w:r w:rsidR="00D66D7D">
          <w:rPr>
            <w:noProof/>
            <w:webHidden/>
          </w:rPr>
          <w:fldChar w:fldCharType="begin"/>
        </w:r>
        <w:r w:rsidR="00D66D7D">
          <w:rPr>
            <w:noProof/>
            <w:webHidden/>
          </w:rPr>
          <w:instrText xml:space="preserve"> PAGEREF _Toc506913247 \h </w:instrText>
        </w:r>
        <w:r w:rsidR="00D66D7D">
          <w:rPr>
            <w:noProof/>
            <w:webHidden/>
          </w:rPr>
        </w:r>
        <w:r w:rsidR="00D66D7D">
          <w:rPr>
            <w:noProof/>
            <w:webHidden/>
          </w:rPr>
          <w:fldChar w:fldCharType="separate"/>
        </w:r>
        <w:r w:rsidR="00D66D7D">
          <w:rPr>
            <w:noProof/>
            <w:webHidden/>
          </w:rPr>
          <w:t>63</w:t>
        </w:r>
        <w:r w:rsidR="00D66D7D">
          <w:rPr>
            <w:noProof/>
            <w:webHidden/>
          </w:rPr>
          <w:fldChar w:fldCharType="end"/>
        </w:r>
      </w:hyperlink>
    </w:p>
    <w:p w14:paraId="003E88B1" w14:textId="7F57F198"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48" w:history="1">
        <w:r w:rsidR="00D66D7D" w:rsidRPr="00014575">
          <w:rPr>
            <w:rStyle w:val="Hiperligao"/>
            <w:noProof/>
          </w:rPr>
          <w:t>Figura 43 - Maquete da máquina em pausa e tabs Manual e Insuflação de Ar visíveis</w:t>
        </w:r>
        <w:r w:rsidR="00D66D7D">
          <w:rPr>
            <w:noProof/>
            <w:webHidden/>
          </w:rPr>
          <w:tab/>
        </w:r>
        <w:r w:rsidR="00D66D7D">
          <w:rPr>
            <w:noProof/>
            <w:webHidden/>
          </w:rPr>
          <w:fldChar w:fldCharType="begin"/>
        </w:r>
        <w:r w:rsidR="00D66D7D">
          <w:rPr>
            <w:noProof/>
            <w:webHidden/>
          </w:rPr>
          <w:instrText xml:space="preserve"> PAGEREF _Toc506913248 \h </w:instrText>
        </w:r>
        <w:r w:rsidR="00D66D7D">
          <w:rPr>
            <w:noProof/>
            <w:webHidden/>
          </w:rPr>
        </w:r>
        <w:r w:rsidR="00D66D7D">
          <w:rPr>
            <w:noProof/>
            <w:webHidden/>
          </w:rPr>
          <w:fldChar w:fldCharType="separate"/>
        </w:r>
        <w:r w:rsidR="00D66D7D">
          <w:rPr>
            <w:noProof/>
            <w:webHidden/>
          </w:rPr>
          <w:t>65</w:t>
        </w:r>
        <w:r w:rsidR="00D66D7D">
          <w:rPr>
            <w:noProof/>
            <w:webHidden/>
          </w:rPr>
          <w:fldChar w:fldCharType="end"/>
        </w:r>
      </w:hyperlink>
    </w:p>
    <w:p w14:paraId="7A0EA452" w14:textId="136E27F0"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49" w:history="1">
        <w:r w:rsidR="00D66D7D" w:rsidRPr="00014575">
          <w:rPr>
            <w:rStyle w:val="Hiperligao"/>
            <w:noProof/>
          </w:rPr>
          <w:t>Figura 44 - Maquete da máquina desligada e tabs MDI e Parâmetros visíveis</w:t>
        </w:r>
        <w:r w:rsidR="00D66D7D">
          <w:rPr>
            <w:noProof/>
            <w:webHidden/>
          </w:rPr>
          <w:tab/>
        </w:r>
        <w:r w:rsidR="00D66D7D">
          <w:rPr>
            <w:noProof/>
            <w:webHidden/>
          </w:rPr>
          <w:fldChar w:fldCharType="begin"/>
        </w:r>
        <w:r w:rsidR="00D66D7D">
          <w:rPr>
            <w:noProof/>
            <w:webHidden/>
          </w:rPr>
          <w:instrText xml:space="preserve"> PAGEREF _Toc506913249 \h </w:instrText>
        </w:r>
        <w:r w:rsidR="00D66D7D">
          <w:rPr>
            <w:noProof/>
            <w:webHidden/>
          </w:rPr>
        </w:r>
        <w:r w:rsidR="00D66D7D">
          <w:rPr>
            <w:noProof/>
            <w:webHidden/>
          </w:rPr>
          <w:fldChar w:fldCharType="separate"/>
        </w:r>
        <w:r w:rsidR="00D66D7D">
          <w:rPr>
            <w:noProof/>
            <w:webHidden/>
          </w:rPr>
          <w:t>66</w:t>
        </w:r>
        <w:r w:rsidR="00D66D7D">
          <w:rPr>
            <w:noProof/>
            <w:webHidden/>
          </w:rPr>
          <w:fldChar w:fldCharType="end"/>
        </w:r>
      </w:hyperlink>
    </w:p>
    <w:p w14:paraId="1EC2DC92" w14:textId="051D20C0"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50" w:history="1">
        <w:r w:rsidR="00D66D7D" w:rsidRPr="00014575">
          <w:rPr>
            <w:rStyle w:val="Hiperligao"/>
            <w:noProof/>
          </w:rPr>
          <w:t>Figura 45 - Protótipo interativo em modo automático</w:t>
        </w:r>
        <w:r w:rsidR="00D66D7D">
          <w:rPr>
            <w:noProof/>
            <w:webHidden/>
          </w:rPr>
          <w:tab/>
        </w:r>
        <w:r w:rsidR="00D66D7D">
          <w:rPr>
            <w:noProof/>
            <w:webHidden/>
          </w:rPr>
          <w:fldChar w:fldCharType="begin"/>
        </w:r>
        <w:r w:rsidR="00D66D7D">
          <w:rPr>
            <w:noProof/>
            <w:webHidden/>
          </w:rPr>
          <w:instrText xml:space="preserve"> PAGEREF _Toc506913250 \h </w:instrText>
        </w:r>
        <w:r w:rsidR="00D66D7D">
          <w:rPr>
            <w:noProof/>
            <w:webHidden/>
          </w:rPr>
        </w:r>
        <w:r w:rsidR="00D66D7D">
          <w:rPr>
            <w:noProof/>
            <w:webHidden/>
          </w:rPr>
          <w:fldChar w:fldCharType="separate"/>
        </w:r>
        <w:r w:rsidR="00D66D7D">
          <w:rPr>
            <w:noProof/>
            <w:webHidden/>
          </w:rPr>
          <w:t>67</w:t>
        </w:r>
        <w:r w:rsidR="00D66D7D">
          <w:rPr>
            <w:noProof/>
            <w:webHidden/>
          </w:rPr>
          <w:fldChar w:fldCharType="end"/>
        </w:r>
      </w:hyperlink>
    </w:p>
    <w:p w14:paraId="34949BCA" w14:textId="349F2EAC"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51" w:history="1">
        <w:r w:rsidR="00D66D7D" w:rsidRPr="00014575">
          <w:rPr>
            <w:rStyle w:val="Hiperligao"/>
            <w:noProof/>
          </w:rPr>
          <w:t>Figura 46 - Protótipo interativo em modo manual</w:t>
        </w:r>
        <w:r w:rsidR="00D66D7D">
          <w:rPr>
            <w:noProof/>
            <w:webHidden/>
          </w:rPr>
          <w:tab/>
        </w:r>
        <w:r w:rsidR="00D66D7D">
          <w:rPr>
            <w:noProof/>
            <w:webHidden/>
          </w:rPr>
          <w:fldChar w:fldCharType="begin"/>
        </w:r>
        <w:r w:rsidR="00D66D7D">
          <w:rPr>
            <w:noProof/>
            <w:webHidden/>
          </w:rPr>
          <w:instrText xml:space="preserve"> PAGEREF _Toc506913251 \h </w:instrText>
        </w:r>
        <w:r w:rsidR="00D66D7D">
          <w:rPr>
            <w:noProof/>
            <w:webHidden/>
          </w:rPr>
        </w:r>
        <w:r w:rsidR="00D66D7D">
          <w:rPr>
            <w:noProof/>
            <w:webHidden/>
          </w:rPr>
          <w:fldChar w:fldCharType="separate"/>
        </w:r>
        <w:r w:rsidR="00D66D7D">
          <w:rPr>
            <w:noProof/>
            <w:webHidden/>
          </w:rPr>
          <w:t>67</w:t>
        </w:r>
        <w:r w:rsidR="00D66D7D">
          <w:rPr>
            <w:noProof/>
            <w:webHidden/>
          </w:rPr>
          <w:fldChar w:fldCharType="end"/>
        </w:r>
      </w:hyperlink>
    </w:p>
    <w:p w14:paraId="44296A8D" w14:textId="2E90FBF1"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52" w:history="1">
        <w:r w:rsidR="00D66D7D" w:rsidRPr="00014575">
          <w:rPr>
            <w:rStyle w:val="Hiperligao"/>
            <w:noProof/>
          </w:rPr>
          <w:t>Figura 47 - Protótipo interativo em modo MDI</w:t>
        </w:r>
        <w:r w:rsidR="00D66D7D">
          <w:rPr>
            <w:noProof/>
            <w:webHidden/>
          </w:rPr>
          <w:tab/>
        </w:r>
        <w:r w:rsidR="00D66D7D">
          <w:rPr>
            <w:noProof/>
            <w:webHidden/>
          </w:rPr>
          <w:fldChar w:fldCharType="begin"/>
        </w:r>
        <w:r w:rsidR="00D66D7D">
          <w:rPr>
            <w:noProof/>
            <w:webHidden/>
          </w:rPr>
          <w:instrText xml:space="preserve"> PAGEREF _Toc506913252 \h </w:instrText>
        </w:r>
        <w:r w:rsidR="00D66D7D">
          <w:rPr>
            <w:noProof/>
            <w:webHidden/>
          </w:rPr>
        </w:r>
        <w:r w:rsidR="00D66D7D">
          <w:rPr>
            <w:noProof/>
            <w:webHidden/>
          </w:rPr>
          <w:fldChar w:fldCharType="separate"/>
        </w:r>
        <w:r w:rsidR="00D66D7D">
          <w:rPr>
            <w:noProof/>
            <w:webHidden/>
          </w:rPr>
          <w:t>68</w:t>
        </w:r>
        <w:r w:rsidR="00D66D7D">
          <w:rPr>
            <w:noProof/>
            <w:webHidden/>
          </w:rPr>
          <w:fldChar w:fldCharType="end"/>
        </w:r>
      </w:hyperlink>
    </w:p>
    <w:p w14:paraId="03E978B8" w14:textId="6C75E4D8"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53" w:history="1">
        <w:r w:rsidR="00D66D7D" w:rsidRPr="00014575">
          <w:rPr>
            <w:rStyle w:val="Hiperligao"/>
            <w:noProof/>
          </w:rPr>
          <w:t>Figura 48 - Arquitetura Final</w:t>
        </w:r>
        <w:r w:rsidR="00D66D7D">
          <w:rPr>
            <w:noProof/>
            <w:webHidden/>
          </w:rPr>
          <w:tab/>
        </w:r>
        <w:r w:rsidR="00D66D7D">
          <w:rPr>
            <w:noProof/>
            <w:webHidden/>
          </w:rPr>
          <w:fldChar w:fldCharType="begin"/>
        </w:r>
        <w:r w:rsidR="00D66D7D">
          <w:rPr>
            <w:noProof/>
            <w:webHidden/>
          </w:rPr>
          <w:instrText xml:space="preserve"> PAGEREF _Toc506913253 \h </w:instrText>
        </w:r>
        <w:r w:rsidR="00D66D7D">
          <w:rPr>
            <w:noProof/>
            <w:webHidden/>
          </w:rPr>
        </w:r>
        <w:r w:rsidR="00D66D7D">
          <w:rPr>
            <w:noProof/>
            <w:webHidden/>
          </w:rPr>
          <w:fldChar w:fldCharType="separate"/>
        </w:r>
        <w:r w:rsidR="00D66D7D">
          <w:rPr>
            <w:noProof/>
            <w:webHidden/>
          </w:rPr>
          <w:t>69</w:t>
        </w:r>
        <w:r w:rsidR="00D66D7D">
          <w:rPr>
            <w:noProof/>
            <w:webHidden/>
          </w:rPr>
          <w:fldChar w:fldCharType="end"/>
        </w:r>
      </w:hyperlink>
    </w:p>
    <w:p w14:paraId="2EC8E7FD" w14:textId="22D0C742"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54" w:history="1">
        <w:r w:rsidR="00D66D7D" w:rsidRPr="00014575">
          <w:rPr>
            <w:rStyle w:val="Hiperligao"/>
            <w:noProof/>
          </w:rPr>
          <w:t>Figura 49 - Esquema de eixos do equipamento</w:t>
        </w:r>
        <w:r w:rsidR="00D66D7D">
          <w:rPr>
            <w:noProof/>
            <w:webHidden/>
          </w:rPr>
          <w:tab/>
        </w:r>
        <w:r w:rsidR="00D66D7D">
          <w:rPr>
            <w:noProof/>
            <w:webHidden/>
          </w:rPr>
          <w:fldChar w:fldCharType="begin"/>
        </w:r>
        <w:r w:rsidR="00D66D7D">
          <w:rPr>
            <w:noProof/>
            <w:webHidden/>
          </w:rPr>
          <w:instrText xml:space="preserve"> PAGEREF _Toc506913254 \h </w:instrText>
        </w:r>
        <w:r w:rsidR="00D66D7D">
          <w:rPr>
            <w:noProof/>
            <w:webHidden/>
          </w:rPr>
        </w:r>
        <w:r w:rsidR="00D66D7D">
          <w:rPr>
            <w:noProof/>
            <w:webHidden/>
          </w:rPr>
          <w:fldChar w:fldCharType="separate"/>
        </w:r>
        <w:r w:rsidR="00D66D7D">
          <w:rPr>
            <w:noProof/>
            <w:webHidden/>
          </w:rPr>
          <w:t>75</w:t>
        </w:r>
        <w:r w:rsidR="00D66D7D">
          <w:rPr>
            <w:noProof/>
            <w:webHidden/>
          </w:rPr>
          <w:fldChar w:fldCharType="end"/>
        </w:r>
      </w:hyperlink>
    </w:p>
    <w:p w14:paraId="6C7890C7" w14:textId="3552B6C3"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55" w:history="1">
        <w:r w:rsidR="00D66D7D" w:rsidRPr="00014575">
          <w:rPr>
            <w:rStyle w:val="Hiperligao"/>
            <w:noProof/>
          </w:rPr>
          <w:t>Figura 50 - Ecrã Inicial</w:t>
        </w:r>
        <w:r w:rsidR="00D66D7D">
          <w:rPr>
            <w:noProof/>
            <w:webHidden/>
          </w:rPr>
          <w:tab/>
        </w:r>
        <w:r w:rsidR="00D66D7D">
          <w:rPr>
            <w:noProof/>
            <w:webHidden/>
          </w:rPr>
          <w:fldChar w:fldCharType="begin"/>
        </w:r>
        <w:r w:rsidR="00D66D7D">
          <w:rPr>
            <w:noProof/>
            <w:webHidden/>
          </w:rPr>
          <w:instrText xml:space="preserve"> PAGEREF _Toc506913255 \h </w:instrText>
        </w:r>
        <w:r w:rsidR="00D66D7D">
          <w:rPr>
            <w:noProof/>
            <w:webHidden/>
          </w:rPr>
        </w:r>
        <w:r w:rsidR="00D66D7D">
          <w:rPr>
            <w:noProof/>
            <w:webHidden/>
          </w:rPr>
          <w:fldChar w:fldCharType="separate"/>
        </w:r>
        <w:r w:rsidR="00D66D7D">
          <w:rPr>
            <w:noProof/>
            <w:webHidden/>
          </w:rPr>
          <w:t>76</w:t>
        </w:r>
        <w:r w:rsidR="00D66D7D">
          <w:rPr>
            <w:noProof/>
            <w:webHidden/>
          </w:rPr>
          <w:fldChar w:fldCharType="end"/>
        </w:r>
      </w:hyperlink>
    </w:p>
    <w:p w14:paraId="68570126" w14:textId="56272680"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56" w:history="1">
        <w:r w:rsidR="00D66D7D" w:rsidRPr="00014575">
          <w:rPr>
            <w:rStyle w:val="Hiperligao"/>
            <w:noProof/>
          </w:rPr>
          <w:t>Figura 51 - Eixos B e C</w:t>
        </w:r>
        <w:r w:rsidR="00D66D7D">
          <w:rPr>
            <w:noProof/>
            <w:webHidden/>
          </w:rPr>
          <w:tab/>
        </w:r>
        <w:r w:rsidR="00D66D7D">
          <w:rPr>
            <w:noProof/>
            <w:webHidden/>
          </w:rPr>
          <w:fldChar w:fldCharType="begin"/>
        </w:r>
        <w:r w:rsidR="00D66D7D">
          <w:rPr>
            <w:noProof/>
            <w:webHidden/>
          </w:rPr>
          <w:instrText xml:space="preserve"> PAGEREF _Toc506913256 \h </w:instrText>
        </w:r>
        <w:r w:rsidR="00D66D7D">
          <w:rPr>
            <w:noProof/>
            <w:webHidden/>
          </w:rPr>
        </w:r>
        <w:r w:rsidR="00D66D7D">
          <w:rPr>
            <w:noProof/>
            <w:webHidden/>
          </w:rPr>
          <w:fldChar w:fldCharType="separate"/>
        </w:r>
        <w:r w:rsidR="00D66D7D">
          <w:rPr>
            <w:noProof/>
            <w:webHidden/>
          </w:rPr>
          <w:t>77</w:t>
        </w:r>
        <w:r w:rsidR="00D66D7D">
          <w:rPr>
            <w:noProof/>
            <w:webHidden/>
          </w:rPr>
          <w:fldChar w:fldCharType="end"/>
        </w:r>
      </w:hyperlink>
    </w:p>
    <w:p w14:paraId="6CD40D82" w14:textId="28C65D2D"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57" w:history="1">
        <w:r w:rsidR="00D66D7D" w:rsidRPr="00014575">
          <w:rPr>
            <w:rStyle w:val="Hiperligao"/>
            <w:noProof/>
          </w:rPr>
          <w:t>Figura 52 - Eixos B e C</w:t>
        </w:r>
        <w:r w:rsidR="00D66D7D">
          <w:rPr>
            <w:noProof/>
            <w:webHidden/>
          </w:rPr>
          <w:tab/>
        </w:r>
        <w:r w:rsidR="00D66D7D">
          <w:rPr>
            <w:noProof/>
            <w:webHidden/>
          </w:rPr>
          <w:fldChar w:fldCharType="begin"/>
        </w:r>
        <w:r w:rsidR="00D66D7D">
          <w:rPr>
            <w:noProof/>
            <w:webHidden/>
          </w:rPr>
          <w:instrText xml:space="preserve"> PAGEREF _Toc506913257 \h </w:instrText>
        </w:r>
        <w:r w:rsidR="00D66D7D">
          <w:rPr>
            <w:noProof/>
            <w:webHidden/>
          </w:rPr>
        </w:r>
        <w:r w:rsidR="00D66D7D">
          <w:rPr>
            <w:noProof/>
            <w:webHidden/>
          </w:rPr>
          <w:fldChar w:fldCharType="separate"/>
        </w:r>
        <w:r w:rsidR="00D66D7D">
          <w:rPr>
            <w:noProof/>
            <w:webHidden/>
          </w:rPr>
          <w:t>77</w:t>
        </w:r>
        <w:r w:rsidR="00D66D7D">
          <w:rPr>
            <w:noProof/>
            <w:webHidden/>
          </w:rPr>
          <w:fldChar w:fldCharType="end"/>
        </w:r>
      </w:hyperlink>
    </w:p>
    <w:p w14:paraId="1E1713FD" w14:textId="7DC194EC"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58" w:history="1">
        <w:r w:rsidR="00D66D7D" w:rsidRPr="00014575">
          <w:rPr>
            <w:rStyle w:val="Hiperligao"/>
            <w:noProof/>
          </w:rPr>
          <w:t>Figura 53 - Visualização do objeto em 3D</w:t>
        </w:r>
        <w:r w:rsidR="00D66D7D">
          <w:rPr>
            <w:noProof/>
            <w:webHidden/>
          </w:rPr>
          <w:tab/>
        </w:r>
        <w:r w:rsidR="00D66D7D">
          <w:rPr>
            <w:noProof/>
            <w:webHidden/>
          </w:rPr>
          <w:fldChar w:fldCharType="begin"/>
        </w:r>
        <w:r w:rsidR="00D66D7D">
          <w:rPr>
            <w:noProof/>
            <w:webHidden/>
          </w:rPr>
          <w:instrText xml:space="preserve"> PAGEREF _Toc506913258 \h </w:instrText>
        </w:r>
        <w:r w:rsidR="00D66D7D">
          <w:rPr>
            <w:noProof/>
            <w:webHidden/>
          </w:rPr>
        </w:r>
        <w:r w:rsidR="00D66D7D">
          <w:rPr>
            <w:noProof/>
            <w:webHidden/>
          </w:rPr>
          <w:fldChar w:fldCharType="separate"/>
        </w:r>
        <w:r w:rsidR="00D66D7D">
          <w:rPr>
            <w:noProof/>
            <w:webHidden/>
          </w:rPr>
          <w:t>78</w:t>
        </w:r>
        <w:r w:rsidR="00D66D7D">
          <w:rPr>
            <w:noProof/>
            <w:webHidden/>
          </w:rPr>
          <w:fldChar w:fldCharType="end"/>
        </w:r>
      </w:hyperlink>
    </w:p>
    <w:p w14:paraId="766689C7" w14:textId="19BDF08C"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59" w:history="1">
        <w:r w:rsidR="00D66D7D" w:rsidRPr="00014575">
          <w:rPr>
            <w:rStyle w:val="Hiperligao"/>
            <w:noProof/>
          </w:rPr>
          <w:t>Figura 54 - Visualização do objeto em 3D</w:t>
        </w:r>
        <w:r w:rsidR="00D66D7D">
          <w:rPr>
            <w:noProof/>
            <w:webHidden/>
          </w:rPr>
          <w:tab/>
        </w:r>
        <w:r w:rsidR="00D66D7D">
          <w:rPr>
            <w:noProof/>
            <w:webHidden/>
          </w:rPr>
          <w:fldChar w:fldCharType="begin"/>
        </w:r>
        <w:r w:rsidR="00D66D7D">
          <w:rPr>
            <w:noProof/>
            <w:webHidden/>
          </w:rPr>
          <w:instrText xml:space="preserve"> PAGEREF _Toc506913259 \h </w:instrText>
        </w:r>
        <w:r w:rsidR="00D66D7D">
          <w:rPr>
            <w:noProof/>
            <w:webHidden/>
          </w:rPr>
        </w:r>
        <w:r w:rsidR="00D66D7D">
          <w:rPr>
            <w:noProof/>
            <w:webHidden/>
          </w:rPr>
          <w:fldChar w:fldCharType="separate"/>
        </w:r>
        <w:r w:rsidR="00D66D7D">
          <w:rPr>
            <w:noProof/>
            <w:webHidden/>
          </w:rPr>
          <w:t>78</w:t>
        </w:r>
        <w:r w:rsidR="00D66D7D">
          <w:rPr>
            <w:noProof/>
            <w:webHidden/>
          </w:rPr>
          <w:fldChar w:fldCharType="end"/>
        </w:r>
      </w:hyperlink>
    </w:p>
    <w:p w14:paraId="56C09253" w14:textId="63699B5C"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60" w:history="1">
        <w:r w:rsidR="00D66D7D" w:rsidRPr="00014575">
          <w:rPr>
            <w:rStyle w:val="Hiperligao"/>
            <w:noProof/>
          </w:rPr>
          <w:t>Figura 55 - Modo de operação Automático</w:t>
        </w:r>
        <w:r w:rsidR="00D66D7D">
          <w:rPr>
            <w:noProof/>
            <w:webHidden/>
          </w:rPr>
          <w:tab/>
        </w:r>
        <w:r w:rsidR="00D66D7D">
          <w:rPr>
            <w:noProof/>
            <w:webHidden/>
          </w:rPr>
          <w:fldChar w:fldCharType="begin"/>
        </w:r>
        <w:r w:rsidR="00D66D7D">
          <w:rPr>
            <w:noProof/>
            <w:webHidden/>
          </w:rPr>
          <w:instrText xml:space="preserve"> PAGEREF _Toc506913260 \h </w:instrText>
        </w:r>
        <w:r w:rsidR="00D66D7D">
          <w:rPr>
            <w:noProof/>
            <w:webHidden/>
          </w:rPr>
        </w:r>
        <w:r w:rsidR="00D66D7D">
          <w:rPr>
            <w:noProof/>
            <w:webHidden/>
          </w:rPr>
          <w:fldChar w:fldCharType="separate"/>
        </w:r>
        <w:r w:rsidR="00D66D7D">
          <w:rPr>
            <w:noProof/>
            <w:webHidden/>
          </w:rPr>
          <w:t>79</w:t>
        </w:r>
        <w:r w:rsidR="00D66D7D">
          <w:rPr>
            <w:noProof/>
            <w:webHidden/>
          </w:rPr>
          <w:fldChar w:fldCharType="end"/>
        </w:r>
      </w:hyperlink>
    </w:p>
    <w:p w14:paraId="34BA5DE2" w14:textId="6F852590"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61" w:history="1">
        <w:r w:rsidR="00D66D7D" w:rsidRPr="00014575">
          <w:rPr>
            <w:rStyle w:val="Hiperligao"/>
            <w:noProof/>
          </w:rPr>
          <w:t>Figura 56 - Modo de Operação Manual</w:t>
        </w:r>
        <w:r w:rsidR="00D66D7D">
          <w:rPr>
            <w:noProof/>
            <w:webHidden/>
          </w:rPr>
          <w:tab/>
        </w:r>
        <w:r w:rsidR="00D66D7D">
          <w:rPr>
            <w:noProof/>
            <w:webHidden/>
          </w:rPr>
          <w:fldChar w:fldCharType="begin"/>
        </w:r>
        <w:r w:rsidR="00D66D7D">
          <w:rPr>
            <w:noProof/>
            <w:webHidden/>
          </w:rPr>
          <w:instrText xml:space="preserve"> PAGEREF _Toc506913261 \h </w:instrText>
        </w:r>
        <w:r w:rsidR="00D66D7D">
          <w:rPr>
            <w:noProof/>
            <w:webHidden/>
          </w:rPr>
        </w:r>
        <w:r w:rsidR="00D66D7D">
          <w:rPr>
            <w:noProof/>
            <w:webHidden/>
          </w:rPr>
          <w:fldChar w:fldCharType="separate"/>
        </w:r>
        <w:r w:rsidR="00D66D7D">
          <w:rPr>
            <w:noProof/>
            <w:webHidden/>
          </w:rPr>
          <w:t>80</w:t>
        </w:r>
        <w:r w:rsidR="00D66D7D">
          <w:rPr>
            <w:noProof/>
            <w:webHidden/>
          </w:rPr>
          <w:fldChar w:fldCharType="end"/>
        </w:r>
      </w:hyperlink>
    </w:p>
    <w:p w14:paraId="6CB077DF" w14:textId="53824326"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62" w:history="1">
        <w:r w:rsidR="00D66D7D" w:rsidRPr="00014575">
          <w:rPr>
            <w:rStyle w:val="Hiperligao"/>
            <w:noProof/>
          </w:rPr>
          <w:t>Figura 57 - Modo de Operação MDI</w:t>
        </w:r>
        <w:r w:rsidR="00D66D7D">
          <w:rPr>
            <w:noProof/>
            <w:webHidden/>
          </w:rPr>
          <w:tab/>
        </w:r>
        <w:r w:rsidR="00D66D7D">
          <w:rPr>
            <w:noProof/>
            <w:webHidden/>
          </w:rPr>
          <w:fldChar w:fldCharType="begin"/>
        </w:r>
        <w:r w:rsidR="00D66D7D">
          <w:rPr>
            <w:noProof/>
            <w:webHidden/>
          </w:rPr>
          <w:instrText xml:space="preserve"> PAGEREF _Toc506913262 \h </w:instrText>
        </w:r>
        <w:r w:rsidR="00D66D7D">
          <w:rPr>
            <w:noProof/>
            <w:webHidden/>
          </w:rPr>
        </w:r>
        <w:r w:rsidR="00D66D7D">
          <w:rPr>
            <w:noProof/>
            <w:webHidden/>
          </w:rPr>
          <w:fldChar w:fldCharType="separate"/>
        </w:r>
        <w:r w:rsidR="00D66D7D">
          <w:rPr>
            <w:noProof/>
            <w:webHidden/>
          </w:rPr>
          <w:t>81</w:t>
        </w:r>
        <w:r w:rsidR="00D66D7D">
          <w:rPr>
            <w:noProof/>
            <w:webHidden/>
          </w:rPr>
          <w:fldChar w:fldCharType="end"/>
        </w:r>
      </w:hyperlink>
    </w:p>
    <w:p w14:paraId="48F39EDF" w14:textId="56272DD4"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63" w:history="1">
        <w:r w:rsidR="00D66D7D" w:rsidRPr="00014575">
          <w:rPr>
            <w:rStyle w:val="Hiperligao"/>
            <w:noProof/>
          </w:rPr>
          <w:t>Figura 58 - Teclado virtual para inserção de linha no modo MDI</w:t>
        </w:r>
        <w:r w:rsidR="00D66D7D">
          <w:rPr>
            <w:noProof/>
            <w:webHidden/>
          </w:rPr>
          <w:tab/>
        </w:r>
        <w:r w:rsidR="00D66D7D">
          <w:rPr>
            <w:noProof/>
            <w:webHidden/>
          </w:rPr>
          <w:fldChar w:fldCharType="begin"/>
        </w:r>
        <w:r w:rsidR="00D66D7D">
          <w:rPr>
            <w:noProof/>
            <w:webHidden/>
          </w:rPr>
          <w:instrText xml:space="preserve"> PAGEREF _Toc506913263 \h </w:instrText>
        </w:r>
        <w:r w:rsidR="00D66D7D">
          <w:rPr>
            <w:noProof/>
            <w:webHidden/>
          </w:rPr>
        </w:r>
        <w:r w:rsidR="00D66D7D">
          <w:rPr>
            <w:noProof/>
            <w:webHidden/>
          </w:rPr>
          <w:fldChar w:fldCharType="separate"/>
        </w:r>
        <w:r w:rsidR="00D66D7D">
          <w:rPr>
            <w:noProof/>
            <w:webHidden/>
          </w:rPr>
          <w:t>81</w:t>
        </w:r>
        <w:r w:rsidR="00D66D7D">
          <w:rPr>
            <w:noProof/>
            <w:webHidden/>
          </w:rPr>
          <w:fldChar w:fldCharType="end"/>
        </w:r>
      </w:hyperlink>
    </w:p>
    <w:p w14:paraId="4522AA67" w14:textId="6D37816D"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64" w:history="1">
        <w:r w:rsidR="00D66D7D" w:rsidRPr="00014575">
          <w:rPr>
            <w:rStyle w:val="Hiperligao"/>
            <w:noProof/>
          </w:rPr>
          <w:t>Figura 59 - Ajuste de Mesa e Iluminação da Câmara</w:t>
        </w:r>
        <w:r w:rsidR="00D66D7D">
          <w:rPr>
            <w:noProof/>
            <w:webHidden/>
          </w:rPr>
          <w:tab/>
        </w:r>
        <w:r w:rsidR="00D66D7D">
          <w:rPr>
            <w:noProof/>
            <w:webHidden/>
          </w:rPr>
          <w:fldChar w:fldCharType="begin"/>
        </w:r>
        <w:r w:rsidR="00D66D7D">
          <w:rPr>
            <w:noProof/>
            <w:webHidden/>
          </w:rPr>
          <w:instrText xml:space="preserve"> PAGEREF _Toc506913264 \h </w:instrText>
        </w:r>
        <w:r w:rsidR="00D66D7D">
          <w:rPr>
            <w:noProof/>
            <w:webHidden/>
          </w:rPr>
        </w:r>
        <w:r w:rsidR="00D66D7D">
          <w:rPr>
            <w:noProof/>
            <w:webHidden/>
          </w:rPr>
          <w:fldChar w:fldCharType="separate"/>
        </w:r>
        <w:r w:rsidR="00D66D7D">
          <w:rPr>
            <w:noProof/>
            <w:webHidden/>
          </w:rPr>
          <w:t>82</w:t>
        </w:r>
        <w:r w:rsidR="00D66D7D">
          <w:rPr>
            <w:noProof/>
            <w:webHidden/>
          </w:rPr>
          <w:fldChar w:fldCharType="end"/>
        </w:r>
      </w:hyperlink>
    </w:p>
    <w:p w14:paraId="5DEFFFA4" w14:textId="5ED435C9"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65" w:history="1">
        <w:r w:rsidR="00D66D7D" w:rsidRPr="00014575">
          <w:rPr>
            <w:rStyle w:val="Hiperligao"/>
            <w:noProof/>
          </w:rPr>
          <w:t>Figura 60 - Desligar partes do equipamento</w:t>
        </w:r>
        <w:r w:rsidR="00D66D7D">
          <w:rPr>
            <w:noProof/>
            <w:webHidden/>
          </w:rPr>
          <w:tab/>
        </w:r>
        <w:r w:rsidR="00D66D7D">
          <w:rPr>
            <w:noProof/>
            <w:webHidden/>
          </w:rPr>
          <w:fldChar w:fldCharType="begin"/>
        </w:r>
        <w:r w:rsidR="00D66D7D">
          <w:rPr>
            <w:noProof/>
            <w:webHidden/>
          </w:rPr>
          <w:instrText xml:space="preserve"> PAGEREF _Toc506913265 \h </w:instrText>
        </w:r>
        <w:r w:rsidR="00D66D7D">
          <w:rPr>
            <w:noProof/>
            <w:webHidden/>
          </w:rPr>
        </w:r>
        <w:r w:rsidR="00D66D7D">
          <w:rPr>
            <w:noProof/>
            <w:webHidden/>
          </w:rPr>
          <w:fldChar w:fldCharType="separate"/>
        </w:r>
        <w:r w:rsidR="00D66D7D">
          <w:rPr>
            <w:noProof/>
            <w:webHidden/>
          </w:rPr>
          <w:t>83</w:t>
        </w:r>
        <w:r w:rsidR="00D66D7D">
          <w:rPr>
            <w:noProof/>
            <w:webHidden/>
          </w:rPr>
          <w:fldChar w:fldCharType="end"/>
        </w:r>
      </w:hyperlink>
    </w:p>
    <w:p w14:paraId="5B2F28B1" w14:textId="21168EAC"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66" w:history="1">
        <w:r w:rsidR="00D66D7D" w:rsidRPr="00014575">
          <w:rPr>
            <w:rStyle w:val="Hiperligao"/>
            <w:noProof/>
          </w:rPr>
          <w:t>Figura 61 - HMI: tabela de execuções</w:t>
        </w:r>
        <w:r w:rsidR="00D66D7D">
          <w:rPr>
            <w:noProof/>
            <w:webHidden/>
          </w:rPr>
          <w:tab/>
        </w:r>
        <w:r w:rsidR="00D66D7D">
          <w:rPr>
            <w:noProof/>
            <w:webHidden/>
          </w:rPr>
          <w:fldChar w:fldCharType="begin"/>
        </w:r>
        <w:r w:rsidR="00D66D7D">
          <w:rPr>
            <w:noProof/>
            <w:webHidden/>
          </w:rPr>
          <w:instrText xml:space="preserve"> PAGEREF _Toc506913266 \h </w:instrText>
        </w:r>
        <w:r w:rsidR="00D66D7D">
          <w:rPr>
            <w:noProof/>
            <w:webHidden/>
          </w:rPr>
        </w:r>
        <w:r w:rsidR="00D66D7D">
          <w:rPr>
            <w:noProof/>
            <w:webHidden/>
          </w:rPr>
          <w:fldChar w:fldCharType="separate"/>
        </w:r>
        <w:r w:rsidR="00D66D7D">
          <w:rPr>
            <w:noProof/>
            <w:webHidden/>
          </w:rPr>
          <w:t>84</w:t>
        </w:r>
        <w:r w:rsidR="00D66D7D">
          <w:rPr>
            <w:noProof/>
            <w:webHidden/>
          </w:rPr>
          <w:fldChar w:fldCharType="end"/>
        </w:r>
      </w:hyperlink>
    </w:p>
    <w:p w14:paraId="3B3900A4" w14:textId="5F97F83C"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67" w:history="1">
        <w:r w:rsidR="00D66D7D" w:rsidRPr="00014575">
          <w:rPr>
            <w:rStyle w:val="Hiperligao"/>
            <w:noProof/>
          </w:rPr>
          <w:t>Figura 62 - HMI: temperaturas de uma execução</w:t>
        </w:r>
        <w:r w:rsidR="00D66D7D">
          <w:rPr>
            <w:noProof/>
            <w:webHidden/>
          </w:rPr>
          <w:tab/>
        </w:r>
        <w:r w:rsidR="00D66D7D">
          <w:rPr>
            <w:noProof/>
            <w:webHidden/>
          </w:rPr>
          <w:fldChar w:fldCharType="begin"/>
        </w:r>
        <w:r w:rsidR="00D66D7D">
          <w:rPr>
            <w:noProof/>
            <w:webHidden/>
          </w:rPr>
          <w:instrText xml:space="preserve"> PAGEREF _Toc506913267 \h </w:instrText>
        </w:r>
        <w:r w:rsidR="00D66D7D">
          <w:rPr>
            <w:noProof/>
            <w:webHidden/>
          </w:rPr>
        </w:r>
        <w:r w:rsidR="00D66D7D">
          <w:rPr>
            <w:noProof/>
            <w:webHidden/>
          </w:rPr>
          <w:fldChar w:fldCharType="separate"/>
        </w:r>
        <w:r w:rsidR="00D66D7D">
          <w:rPr>
            <w:noProof/>
            <w:webHidden/>
          </w:rPr>
          <w:t>85</w:t>
        </w:r>
        <w:r w:rsidR="00D66D7D">
          <w:rPr>
            <w:noProof/>
            <w:webHidden/>
          </w:rPr>
          <w:fldChar w:fldCharType="end"/>
        </w:r>
      </w:hyperlink>
    </w:p>
    <w:p w14:paraId="0905A164" w14:textId="51EA4D85"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25ED114" w14:textId="1F4EC0D7" w:rsidR="00D66D7D" w:rsidRDefault="00553446">
      <w:pPr>
        <w:pStyle w:val="ndicedeilustraes"/>
        <w:tabs>
          <w:tab w:val="right" w:leader="dot" w:pos="9038"/>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506913268" w:history="1">
        <w:r w:rsidR="00D66D7D" w:rsidRPr="002C0513">
          <w:rPr>
            <w:rStyle w:val="Hiperligao"/>
            <w:noProof/>
          </w:rPr>
          <w:t>Tabela 1 - Características dos artigos e casos descritos</w:t>
        </w:r>
        <w:r w:rsidR="00D66D7D">
          <w:rPr>
            <w:noProof/>
            <w:webHidden/>
          </w:rPr>
          <w:tab/>
        </w:r>
        <w:r w:rsidR="00D66D7D">
          <w:rPr>
            <w:noProof/>
            <w:webHidden/>
          </w:rPr>
          <w:fldChar w:fldCharType="begin"/>
        </w:r>
        <w:r w:rsidR="00D66D7D">
          <w:rPr>
            <w:noProof/>
            <w:webHidden/>
          </w:rPr>
          <w:instrText xml:space="preserve"> PAGEREF _Toc506913268 \h </w:instrText>
        </w:r>
        <w:r w:rsidR="00D66D7D">
          <w:rPr>
            <w:noProof/>
            <w:webHidden/>
          </w:rPr>
        </w:r>
        <w:r w:rsidR="00D66D7D">
          <w:rPr>
            <w:noProof/>
            <w:webHidden/>
          </w:rPr>
          <w:fldChar w:fldCharType="separate"/>
        </w:r>
        <w:r w:rsidR="00D66D7D">
          <w:rPr>
            <w:noProof/>
            <w:webHidden/>
          </w:rPr>
          <w:t>45</w:t>
        </w:r>
        <w:r w:rsidR="00D66D7D">
          <w:rPr>
            <w:noProof/>
            <w:webHidden/>
          </w:rPr>
          <w:fldChar w:fldCharType="end"/>
        </w:r>
      </w:hyperlink>
    </w:p>
    <w:p w14:paraId="0A87AD15" w14:textId="0A8A4B9D"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69" w:history="1">
        <w:r w:rsidR="00D66D7D" w:rsidRPr="002C0513">
          <w:rPr>
            <w:rStyle w:val="Hiperligao"/>
            <w:noProof/>
          </w:rPr>
          <w:t>Tabela 2 - Avaliação com SUS (System Usability Scale)</w:t>
        </w:r>
        <w:r w:rsidR="00D66D7D">
          <w:rPr>
            <w:noProof/>
            <w:webHidden/>
          </w:rPr>
          <w:tab/>
        </w:r>
        <w:r w:rsidR="00D66D7D">
          <w:rPr>
            <w:noProof/>
            <w:webHidden/>
          </w:rPr>
          <w:fldChar w:fldCharType="begin"/>
        </w:r>
        <w:r w:rsidR="00D66D7D">
          <w:rPr>
            <w:noProof/>
            <w:webHidden/>
          </w:rPr>
          <w:instrText xml:space="preserve"> PAGEREF _Toc506913269 \h </w:instrText>
        </w:r>
        <w:r w:rsidR="00D66D7D">
          <w:rPr>
            <w:noProof/>
            <w:webHidden/>
          </w:rPr>
        </w:r>
        <w:r w:rsidR="00D66D7D">
          <w:rPr>
            <w:noProof/>
            <w:webHidden/>
          </w:rPr>
          <w:fldChar w:fldCharType="separate"/>
        </w:r>
        <w:r w:rsidR="00D66D7D">
          <w:rPr>
            <w:noProof/>
            <w:webHidden/>
          </w:rPr>
          <w:t>71</w:t>
        </w:r>
        <w:r w:rsidR="00D66D7D">
          <w:rPr>
            <w:noProof/>
            <w:webHidden/>
          </w:rPr>
          <w:fldChar w:fldCharType="end"/>
        </w:r>
      </w:hyperlink>
    </w:p>
    <w:p w14:paraId="1207B6AE" w14:textId="3C4D1F2C" w:rsidR="00D66D7D" w:rsidRDefault="00070034">
      <w:pPr>
        <w:pStyle w:val="ndicedeilustraes"/>
        <w:tabs>
          <w:tab w:val="right" w:leader="dot" w:pos="9038"/>
        </w:tabs>
        <w:rPr>
          <w:rFonts w:eastAsiaTheme="minorEastAsia" w:cstheme="minorBidi"/>
          <w:caps w:val="0"/>
          <w:noProof/>
          <w:sz w:val="22"/>
          <w:szCs w:val="22"/>
          <w:lang w:eastAsia="pt-PT"/>
        </w:rPr>
      </w:pPr>
      <w:hyperlink w:anchor="_Toc506913270" w:history="1">
        <w:r w:rsidR="00D66D7D" w:rsidRPr="002C0513">
          <w:rPr>
            <w:rStyle w:val="Hiperligao"/>
            <w:noProof/>
          </w:rPr>
          <w:t>Tabela 3 - Sugestões de Melhoria dos Utilizadores</w:t>
        </w:r>
        <w:r w:rsidR="00D66D7D">
          <w:rPr>
            <w:noProof/>
            <w:webHidden/>
          </w:rPr>
          <w:tab/>
        </w:r>
        <w:r w:rsidR="00D66D7D">
          <w:rPr>
            <w:noProof/>
            <w:webHidden/>
          </w:rPr>
          <w:fldChar w:fldCharType="begin"/>
        </w:r>
        <w:r w:rsidR="00D66D7D">
          <w:rPr>
            <w:noProof/>
            <w:webHidden/>
          </w:rPr>
          <w:instrText xml:space="preserve"> PAGEREF _Toc506913270 \h </w:instrText>
        </w:r>
        <w:r w:rsidR="00D66D7D">
          <w:rPr>
            <w:noProof/>
            <w:webHidden/>
          </w:rPr>
        </w:r>
        <w:r w:rsidR="00D66D7D">
          <w:rPr>
            <w:noProof/>
            <w:webHidden/>
          </w:rPr>
          <w:fldChar w:fldCharType="separate"/>
        </w:r>
        <w:r w:rsidR="00D66D7D">
          <w:rPr>
            <w:noProof/>
            <w:webHidden/>
          </w:rPr>
          <w:t>72</w:t>
        </w:r>
        <w:r w:rsidR="00D66D7D">
          <w:rPr>
            <w:noProof/>
            <w:webHidden/>
          </w:rPr>
          <w:fldChar w:fldCharType="end"/>
        </w:r>
      </w:hyperlink>
    </w:p>
    <w:p w14:paraId="0905A16B" w14:textId="4FA18457"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0D2E53">
          <w:type w:val="evenPage"/>
          <w:pgSz w:w="11906" w:h="16838" w:code="9"/>
          <w:pgMar w:top="1440" w:right="1440" w:bottom="1440" w:left="1418"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C6FB1"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rsidRPr="002C6FB1" w14:paraId="1F1F2C62" w14:textId="77777777" w:rsidTr="00553446">
        <w:tc>
          <w:tcPr>
            <w:tcW w:w="1242" w:type="dxa"/>
          </w:tcPr>
          <w:p w14:paraId="7BAFA353" w14:textId="60CC2C48"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MI</w:t>
            </w:r>
          </w:p>
        </w:tc>
        <w:tc>
          <w:tcPr>
            <w:tcW w:w="7564" w:type="dxa"/>
          </w:tcPr>
          <w:p w14:paraId="1C19A6C2" w14:textId="1EBE2CD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Human-machine interface (interface homem-máquina)</w:t>
            </w:r>
          </w:p>
        </w:tc>
      </w:tr>
      <w:tr w:rsidR="00A03DDF" w:rsidRPr="002C6FB1" w14:paraId="4EA96178" w14:textId="77777777" w:rsidTr="00553446">
        <w:tc>
          <w:tcPr>
            <w:tcW w:w="1242" w:type="dxa"/>
          </w:tcPr>
          <w:p w14:paraId="09F65F28" w14:textId="6311492F"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AC</w:t>
            </w:r>
          </w:p>
        </w:tc>
        <w:tc>
          <w:tcPr>
            <w:tcW w:w="7564" w:type="dxa"/>
          </w:tcPr>
          <w:p w14:paraId="4BAD33CF" w14:textId="1701DE3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rogrammable Automation Controllers</w:t>
            </w:r>
          </w:p>
        </w:tc>
      </w:tr>
      <w:tr w:rsidR="00A03DDF" w:rsidRPr="002C6FB1" w14:paraId="0042ED6E" w14:textId="77777777" w:rsidTr="00553446">
        <w:tc>
          <w:tcPr>
            <w:tcW w:w="1242" w:type="dxa"/>
          </w:tcPr>
          <w:p w14:paraId="530D0731" w14:textId="0E55F216"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PLC</w:t>
            </w:r>
          </w:p>
        </w:tc>
        <w:tc>
          <w:tcPr>
            <w:tcW w:w="7564" w:type="dxa"/>
          </w:tcPr>
          <w:p w14:paraId="35D9D165" w14:textId="2EF01142"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Programmable Logical Controllers (controlador lógico programável)</w:t>
            </w:r>
          </w:p>
        </w:tc>
      </w:tr>
      <w:tr w:rsidR="00A03DDF" w:rsidRPr="002C6FB1" w14:paraId="24866430" w14:textId="77777777" w:rsidTr="00553446">
        <w:tc>
          <w:tcPr>
            <w:tcW w:w="1242" w:type="dxa"/>
          </w:tcPr>
          <w:p w14:paraId="229B515B" w14:textId="3F561BC0" w:rsidR="00A03DDF" w:rsidRPr="002C6FB1" w:rsidRDefault="00A03DDF" w:rsidP="00AA60D4">
            <w:pPr>
              <w:rPr>
                <w:rStyle w:val="Hiperligao"/>
                <w:noProof/>
                <w:color w:val="auto"/>
                <w:sz w:val="24"/>
                <w:szCs w:val="24"/>
                <w:u w:val="none"/>
                <w:lang w:val="en-US"/>
              </w:rPr>
            </w:pPr>
            <w:r w:rsidRPr="002C6FB1">
              <w:rPr>
                <w:rStyle w:val="Hiperligao"/>
                <w:noProof/>
                <w:color w:val="auto"/>
                <w:sz w:val="24"/>
                <w:szCs w:val="24"/>
                <w:u w:val="none"/>
                <w:lang w:val="en-US"/>
              </w:rPr>
              <w:t>SCADA</w:t>
            </w:r>
          </w:p>
        </w:tc>
        <w:tc>
          <w:tcPr>
            <w:tcW w:w="7564" w:type="dxa"/>
          </w:tcPr>
          <w:p w14:paraId="3B8CD2F9" w14:textId="4B1A69A5" w:rsidR="00A03DDF" w:rsidRPr="002C6FB1" w:rsidRDefault="00A03DDF" w:rsidP="00AA60D4">
            <w:pPr>
              <w:rPr>
                <w:rStyle w:val="Hiperligao"/>
                <w:noProof/>
                <w:color w:val="auto"/>
                <w:sz w:val="24"/>
                <w:szCs w:val="24"/>
                <w:u w:val="none"/>
              </w:rPr>
            </w:pPr>
            <w:r w:rsidRPr="002C6FB1">
              <w:rPr>
                <w:rStyle w:val="Hiperligao"/>
                <w:noProof/>
                <w:color w:val="auto"/>
                <w:sz w:val="24"/>
                <w:szCs w:val="24"/>
                <w:u w:val="none"/>
              </w:rPr>
              <w:t>Supervisory Control and Data Acquisition</w:t>
            </w:r>
            <w:r w:rsidR="00D37FB2" w:rsidRPr="002C6FB1">
              <w:rPr>
                <w:rStyle w:val="Hiperligao"/>
                <w:noProof/>
                <w:color w:val="auto"/>
                <w:sz w:val="24"/>
                <w:szCs w:val="24"/>
                <w:u w:val="none"/>
              </w:rPr>
              <w:t xml:space="preserve"> (Controlo Supervisório e Aquisição de Dados)</w:t>
            </w:r>
          </w:p>
        </w:tc>
      </w:tr>
      <w:tr w:rsidR="00A03DDF" w:rsidRPr="00C06035" w14:paraId="3D35857E" w14:textId="77777777" w:rsidTr="00553446">
        <w:tc>
          <w:tcPr>
            <w:tcW w:w="1242" w:type="dxa"/>
          </w:tcPr>
          <w:p w14:paraId="52BE5516" w14:textId="71AC3D6C"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PC</w:t>
            </w:r>
          </w:p>
        </w:tc>
        <w:tc>
          <w:tcPr>
            <w:tcW w:w="7564" w:type="dxa"/>
          </w:tcPr>
          <w:p w14:paraId="6AD30A0D" w14:textId="17193E7D" w:rsidR="00A03DDF" w:rsidRPr="002C6FB1" w:rsidRDefault="008C65EE" w:rsidP="00AA60D4">
            <w:pPr>
              <w:rPr>
                <w:rStyle w:val="Hiperligao"/>
                <w:noProof/>
                <w:color w:val="auto"/>
                <w:sz w:val="24"/>
                <w:szCs w:val="24"/>
                <w:u w:val="none"/>
                <w:lang w:val="en-US"/>
              </w:rPr>
            </w:pPr>
            <w:r w:rsidRPr="002C6FB1">
              <w:rPr>
                <w:rStyle w:val="Hiperligao"/>
                <w:noProof/>
                <w:color w:val="auto"/>
                <w:sz w:val="24"/>
                <w:szCs w:val="24"/>
                <w:u w:val="none"/>
                <w:lang w:val="en-US"/>
              </w:rPr>
              <w:t>OLE (Object Linking and Embedding) for Process Control</w:t>
            </w:r>
          </w:p>
        </w:tc>
      </w:tr>
      <w:tr w:rsidR="00A03DDF" w:rsidRPr="002C6FB1" w14:paraId="06C72C5B" w14:textId="77777777" w:rsidTr="00553446">
        <w:tc>
          <w:tcPr>
            <w:tcW w:w="1242" w:type="dxa"/>
          </w:tcPr>
          <w:p w14:paraId="494EF47C" w14:textId="4022EEB4"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SS</w:t>
            </w:r>
          </w:p>
        </w:tc>
        <w:tc>
          <w:tcPr>
            <w:tcW w:w="7564" w:type="dxa"/>
          </w:tcPr>
          <w:p w14:paraId="75061E59" w14:textId="6B9FAA5D" w:rsidR="00A03DDF" w:rsidRPr="002C6FB1" w:rsidRDefault="00D848C2" w:rsidP="00AA60D4">
            <w:pPr>
              <w:rPr>
                <w:rStyle w:val="Hiperligao"/>
                <w:noProof/>
                <w:color w:val="auto"/>
                <w:sz w:val="24"/>
                <w:szCs w:val="24"/>
                <w:u w:val="none"/>
                <w:lang w:val="en-US"/>
              </w:rPr>
            </w:pPr>
            <w:r w:rsidRPr="002C6FB1">
              <w:rPr>
                <w:rStyle w:val="Hiperligao"/>
                <w:noProof/>
                <w:color w:val="auto"/>
                <w:sz w:val="24"/>
                <w:szCs w:val="24"/>
                <w:u w:val="none"/>
                <w:lang w:val="en-US"/>
              </w:rPr>
              <w:t>Cascade Stylesheet</w:t>
            </w:r>
          </w:p>
        </w:tc>
      </w:tr>
      <w:tr w:rsidR="00A03DDF" w:rsidRPr="002C6FB1" w14:paraId="162A305F" w14:textId="77777777" w:rsidTr="00553446">
        <w:tc>
          <w:tcPr>
            <w:tcW w:w="1242" w:type="dxa"/>
          </w:tcPr>
          <w:p w14:paraId="21FD4174" w14:textId="49EBD3D7"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NC</w:t>
            </w:r>
          </w:p>
        </w:tc>
        <w:tc>
          <w:tcPr>
            <w:tcW w:w="7564" w:type="dxa"/>
          </w:tcPr>
          <w:p w14:paraId="0BC4C0EE" w14:textId="48B824A5" w:rsidR="00A03DDF" w:rsidRPr="002C6FB1" w:rsidRDefault="0076658B" w:rsidP="00AA60D4">
            <w:pPr>
              <w:rPr>
                <w:rStyle w:val="Hiperligao"/>
                <w:noProof/>
                <w:color w:val="auto"/>
                <w:sz w:val="24"/>
                <w:szCs w:val="24"/>
                <w:u w:val="none"/>
                <w:lang w:val="en-US"/>
              </w:rPr>
            </w:pPr>
            <w:r w:rsidRPr="002C6FB1">
              <w:rPr>
                <w:rStyle w:val="Hiperligao"/>
                <w:noProof/>
                <w:color w:val="auto"/>
                <w:sz w:val="24"/>
                <w:szCs w:val="24"/>
                <w:u w:val="none"/>
                <w:lang w:val="en-US"/>
              </w:rPr>
              <w:t>Comando Numérico Computorizado</w:t>
            </w:r>
          </w:p>
        </w:tc>
      </w:tr>
      <w:tr w:rsidR="00A03DDF" w:rsidRPr="002C6FB1" w14:paraId="4488633E" w14:textId="77777777" w:rsidTr="00553446">
        <w:tc>
          <w:tcPr>
            <w:tcW w:w="1242" w:type="dxa"/>
          </w:tcPr>
          <w:p w14:paraId="6B8E720B" w14:textId="22186288"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C</w:t>
            </w:r>
          </w:p>
        </w:tc>
        <w:tc>
          <w:tcPr>
            <w:tcW w:w="7564" w:type="dxa"/>
          </w:tcPr>
          <w:p w14:paraId="52B9FF6A" w14:textId="54E1EEFB" w:rsidR="00A03DDF" w:rsidRPr="002C6FB1" w:rsidRDefault="00D37FB2" w:rsidP="00AA60D4">
            <w:pPr>
              <w:rPr>
                <w:rStyle w:val="Hiperligao"/>
                <w:noProof/>
                <w:color w:val="auto"/>
                <w:sz w:val="24"/>
                <w:szCs w:val="24"/>
                <w:u w:val="none"/>
                <w:lang w:val="en-US"/>
              </w:rPr>
            </w:pPr>
            <w:r w:rsidRPr="002C6FB1">
              <w:rPr>
                <w:rStyle w:val="Hiperligao"/>
                <w:noProof/>
                <w:color w:val="auto"/>
                <w:sz w:val="24"/>
                <w:szCs w:val="24"/>
                <w:u w:val="none"/>
                <w:lang w:val="en-US"/>
              </w:rPr>
              <w:t>Numeric Control (Controlo Numérico)</w:t>
            </w:r>
          </w:p>
        </w:tc>
      </w:tr>
      <w:tr w:rsidR="0061678A" w:rsidRPr="002C6FB1" w14:paraId="571F7134" w14:textId="77777777" w:rsidTr="00553446">
        <w:tc>
          <w:tcPr>
            <w:tcW w:w="1242" w:type="dxa"/>
          </w:tcPr>
          <w:p w14:paraId="438730D9" w14:textId="44A168EC"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DS</w:t>
            </w:r>
          </w:p>
        </w:tc>
        <w:tc>
          <w:tcPr>
            <w:tcW w:w="7564" w:type="dxa"/>
          </w:tcPr>
          <w:p w14:paraId="3469BA5E" w14:textId="2EB7C6C1" w:rsidR="0061678A" w:rsidRPr="002C6FB1" w:rsidRDefault="0061678A" w:rsidP="00AA60D4">
            <w:pPr>
              <w:rPr>
                <w:rStyle w:val="Hiperligao"/>
                <w:noProof/>
                <w:color w:val="auto"/>
                <w:sz w:val="24"/>
                <w:szCs w:val="24"/>
                <w:u w:val="none"/>
                <w:lang w:val="en-US"/>
              </w:rPr>
            </w:pPr>
            <w:r w:rsidRPr="002C6FB1">
              <w:rPr>
                <w:rStyle w:val="Hiperligao"/>
                <w:noProof/>
                <w:color w:val="auto"/>
                <w:sz w:val="24"/>
                <w:szCs w:val="24"/>
                <w:u w:val="none"/>
                <w:lang w:val="en-US"/>
              </w:rPr>
              <w:t>Automation Device Specification</w:t>
            </w:r>
          </w:p>
        </w:tc>
      </w:tr>
      <w:tr w:rsidR="002D2567" w:rsidRPr="002C6FB1" w14:paraId="5E5667BE" w14:textId="77777777" w:rsidTr="00553446">
        <w:tc>
          <w:tcPr>
            <w:tcW w:w="1242" w:type="dxa"/>
          </w:tcPr>
          <w:p w14:paraId="044C896D" w14:textId="71521ED0"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A</w:t>
            </w:r>
          </w:p>
        </w:tc>
        <w:tc>
          <w:tcPr>
            <w:tcW w:w="7564" w:type="dxa"/>
          </w:tcPr>
          <w:p w14:paraId="0740DC77" w14:textId="7B0691AA" w:rsidR="002D2567" w:rsidRPr="002C6FB1" w:rsidRDefault="002D2567" w:rsidP="00AA60D4">
            <w:pPr>
              <w:rPr>
                <w:rStyle w:val="Hiperligao"/>
                <w:noProof/>
                <w:color w:val="auto"/>
                <w:sz w:val="24"/>
                <w:szCs w:val="24"/>
                <w:u w:val="none"/>
                <w:lang w:val="en-US"/>
              </w:rPr>
            </w:pPr>
            <w:r w:rsidRPr="002C6FB1">
              <w:rPr>
                <w:rStyle w:val="Hiperligao"/>
                <w:noProof/>
                <w:color w:val="auto"/>
                <w:sz w:val="24"/>
                <w:szCs w:val="24"/>
                <w:u w:val="none"/>
                <w:lang w:val="en-US"/>
              </w:rPr>
              <w:t>Realidade Aumentada</w:t>
            </w:r>
          </w:p>
        </w:tc>
      </w:tr>
      <w:tr w:rsidR="002A4EA1" w:rsidRPr="002C6FB1" w14:paraId="672DC896" w14:textId="77777777" w:rsidTr="00553446">
        <w:tc>
          <w:tcPr>
            <w:tcW w:w="1242" w:type="dxa"/>
          </w:tcPr>
          <w:p w14:paraId="52C22BFB" w14:textId="0BB24106"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w:t>
            </w:r>
          </w:p>
        </w:tc>
        <w:tc>
          <w:tcPr>
            <w:tcW w:w="7564" w:type="dxa"/>
          </w:tcPr>
          <w:p w14:paraId="7E1E303E" w14:textId="4D9EAD62"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ecnologias de Informação</w:t>
            </w:r>
          </w:p>
        </w:tc>
      </w:tr>
      <w:tr w:rsidR="002A4EA1" w:rsidRPr="002C6FB1" w14:paraId="1E422883" w14:textId="77777777" w:rsidTr="00553446">
        <w:tc>
          <w:tcPr>
            <w:tcW w:w="1242" w:type="dxa"/>
          </w:tcPr>
          <w:p w14:paraId="2C6509E4" w14:textId="4693BE61" w:rsidR="002A4EA1" w:rsidRPr="002C6FB1" w:rsidRDefault="002A4EA1" w:rsidP="00AA60D4">
            <w:pPr>
              <w:rPr>
                <w:rStyle w:val="Hiperligao"/>
                <w:noProof/>
                <w:color w:val="auto"/>
                <w:sz w:val="24"/>
                <w:szCs w:val="24"/>
                <w:u w:val="none"/>
                <w:lang w:val="en-US"/>
              </w:rPr>
            </w:pPr>
            <w:r w:rsidRPr="002C6FB1">
              <w:rPr>
                <w:rStyle w:val="Hiperligao"/>
                <w:noProof/>
                <w:color w:val="auto"/>
                <w:sz w:val="24"/>
                <w:szCs w:val="24"/>
                <w:u w:val="none"/>
                <w:lang w:val="en-US"/>
              </w:rPr>
              <w:t>TIC</w:t>
            </w:r>
          </w:p>
        </w:tc>
        <w:tc>
          <w:tcPr>
            <w:tcW w:w="7564" w:type="dxa"/>
          </w:tcPr>
          <w:p w14:paraId="3B393F67" w14:textId="46FD9B7C" w:rsidR="002A4EA1" w:rsidRPr="002C6FB1" w:rsidRDefault="002A4EA1" w:rsidP="00AA60D4">
            <w:pPr>
              <w:rPr>
                <w:rStyle w:val="Hiperligao"/>
                <w:noProof/>
                <w:color w:val="auto"/>
                <w:sz w:val="24"/>
                <w:szCs w:val="24"/>
                <w:u w:val="none"/>
              </w:rPr>
            </w:pPr>
            <w:r w:rsidRPr="002C6FB1">
              <w:rPr>
                <w:rStyle w:val="Hiperligao"/>
                <w:noProof/>
                <w:color w:val="auto"/>
                <w:sz w:val="24"/>
                <w:szCs w:val="24"/>
                <w:u w:val="none"/>
              </w:rPr>
              <w:t>Tecnologias de Informação e Comunicaç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1" w:name="_Toc506913166"/>
      <w:r w:rsidRPr="002A4B1A">
        <w:lastRenderedPageBreak/>
        <w:t xml:space="preserve">1. </w:t>
      </w:r>
      <w:r w:rsidR="00952285" w:rsidRPr="002A4B1A">
        <w:t>Introdução</w:t>
      </w:r>
      <w:bookmarkEnd w:id="1"/>
    </w:p>
    <w:p w14:paraId="763F8DD2" w14:textId="60DDA648" w:rsidR="003C014D" w:rsidRDefault="003C014D" w:rsidP="007D66CA">
      <w:pPr>
        <w:pStyle w:val="Cabealho2"/>
        <w:ind w:left="1418" w:hanging="709"/>
      </w:pPr>
      <w:bookmarkStart w:id="2" w:name="_Toc506913167"/>
      <w:r w:rsidRPr="00FC52FE">
        <w:t>1.1 Contexto e Motivação</w:t>
      </w:r>
      <w:bookmarkEnd w:id="2"/>
    </w:p>
    <w:p w14:paraId="67A4DF63" w14:textId="39F3E886" w:rsidR="007169AF" w:rsidRDefault="007169AF" w:rsidP="00882DE1">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rsidR="000231A7">
        <w:t xml:space="preserve"> (</w:t>
      </w:r>
      <w:r w:rsidR="000231A7" w:rsidRPr="000231A7">
        <w:rPr>
          <w:i/>
        </w:rPr>
        <w:t>Human-Machine Interface</w:t>
      </w:r>
      <w:r w:rsidR="000231A7">
        <w:t>)</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882DE1">
      <w:r>
        <w:t xml:space="preserve">Numa perspetiva histórica de evolução das HMIs, é importante referenciar que por volta de 1945 apareceu a primeira interface homem-computador que ficou conhecida como a era da </w:t>
      </w:r>
      <w:r w:rsidRPr="000231A7">
        <w:rPr>
          <w:i/>
        </w:rPr>
        <w:t>Batch Interface</w:t>
      </w:r>
      <w:r w:rsidRPr="00D37FB2">
        <w:t>,</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23AA1F2C" w14:textId="71475097" w:rsidR="00087A14" w:rsidRDefault="007169AF" w:rsidP="00F05FA3">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w:t>
      </w:r>
      <w:r w:rsidR="00882DE1">
        <w:t>olo sobre o mesmo.</w:t>
      </w:r>
    </w:p>
    <w:p w14:paraId="762C991A" w14:textId="77777777" w:rsidR="007169AF" w:rsidRDefault="007169AF" w:rsidP="00F05FA3">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F05FA3">
      <w:pPr>
        <w:ind w:right="-24"/>
      </w:pPr>
      <w:r>
        <w:t xml:space="preserve">O INEGI </w:t>
      </w:r>
      <w:r w:rsidR="00087A14">
        <w:t xml:space="preserve">é um instituto de investigação de Engenharia Mecânica e Gestão Industrial, e </w:t>
      </w:r>
      <w:r>
        <w:t xml:space="preserve">tem, nos últimos anos, </w:t>
      </w:r>
      <w:r w:rsidRPr="008D5FC3">
        <w:t xml:space="preserve">participado e consolidado a sua posição como parceiro da indústria nacional e internacional pela larga experiência e reconhecimento em diversas áreas de </w:t>
      </w:r>
      <w:r w:rsidRPr="008D5FC3">
        <w:lastRenderedPageBreak/>
        <w:t>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F05FA3">
      <w:r>
        <w:t xml:space="preserve">Assim, este projeto de mestrado visa desenvolver uma </w:t>
      </w:r>
      <w:r w:rsidR="00C86779">
        <w:t>HMI</w:t>
      </w:r>
      <w:r w:rsidRPr="00DC6DEE">
        <w:rPr>
          <w:i/>
        </w:rPr>
        <w:t xml:space="preserve"> </w:t>
      </w:r>
      <w:r w:rsidRPr="000231A7">
        <w:rPr>
          <w:i/>
        </w:rPr>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02188F4B" w14:textId="77777777" w:rsidR="00C4003E" w:rsidRDefault="00C4003E">
      <w:pPr>
        <w:rPr>
          <w:smallCaps/>
          <w:sz w:val="28"/>
          <w:szCs w:val="28"/>
        </w:rPr>
      </w:pPr>
      <w:r>
        <w:br w:type="page"/>
      </w:r>
    </w:p>
    <w:p w14:paraId="380EF13D" w14:textId="397CC183" w:rsidR="003C014D" w:rsidRDefault="003C014D" w:rsidP="00C4798E">
      <w:pPr>
        <w:pStyle w:val="Cabealho2"/>
        <w:ind w:firstLine="708"/>
      </w:pPr>
      <w:bookmarkStart w:id="3" w:name="_Toc506913168"/>
      <w:r w:rsidRPr="00FC52FE">
        <w:lastRenderedPageBreak/>
        <w:t>1.</w:t>
      </w:r>
      <w:r w:rsidR="00AA0F54">
        <w:t>2</w:t>
      </w:r>
      <w:r w:rsidRPr="00FC52FE">
        <w:t xml:space="preserve"> </w:t>
      </w:r>
      <w:r w:rsidR="00352309">
        <w:t>Problema</w:t>
      </w:r>
      <w:bookmarkEnd w:id="3"/>
    </w:p>
    <w:p w14:paraId="4CAD5F84" w14:textId="1AF0B77D" w:rsidR="00CD5DF0" w:rsidRDefault="00CD5DF0" w:rsidP="00F05FA3">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F05FA3">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F05FA3">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220B387F" w:rsidR="00D5750E" w:rsidRDefault="00D5750E" w:rsidP="00484F6C">
      <w:pPr>
        <w:pStyle w:val="imagens"/>
        <w:rPr>
          <w:b/>
          <w:bCs/>
          <w:color w:val="4F81BD" w:themeColor="accent1"/>
          <w:szCs w:val="18"/>
        </w:rPr>
      </w:pPr>
      <w:bookmarkStart w:id="4" w:name="_Toc506913206"/>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E37EA4">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4"/>
    </w:p>
    <w:p w14:paraId="66C47444" w14:textId="77777777" w:rsidR="00497D1D" w:rsidRPr="00484F6C" w:rsidRDefault="00497D1D" w:rsidP="00484F6C">
      <w:pPr>
        <w:pStyle w:val="imagens"/>
        <w:rPr>
          <w:b/>
          <w:bCs/>
          <w:color w:val="4F81BD" w:themeColor="accent1"/>
          <w:szCs w:val="18"/>
        </w:rPr>
      </w:pPr>
    </w:p>
    <w:p w14:paraId="2872DD3E" w14:textId="77777777" w:rsidR="00C4003E" w:rsidRDefault="00C4003E">
      <w:pPr>
        <w:rPr>
          <w:smallCaps/>
          <w:sz w:val="28"/>
          <w:szCs w:val="28"/>
        </w:rPr>
      </w:pPr>
      <w:r>
        <w:br w:type="page"/>
      </w:r>
    </w:p>
    <w:p w14:paraId="30BF01C3" w14:textId="54610111" w:rsidR="00AA0F54" w:rsidRDefault="00AA0F54" w:rsidP="00497D1D">
      <w:pPr>
        <w:pStyle w:val="Cabealho2"/>
        <w:ind w:firstLine="708"/>
      </w:pPr>
      <w:bookmarkStart w:id="5" w:name="_Toc506913169"/>
      <w:r w:rsidRPr="00FC52FE">
        <w:lastRenderedPageBreak/>
        <w:t>1.</w:t>
      </w:r>
      <w:r>
        <w:t>3</w:t>
      </w:r>
      <w:r w:rsidRPr="00FC52FE">
        <w:t xml:space="preserve"> Objetivos</w:t>
      </w:r>
      <w:bookmarkEnd w:id="5"/>
    </w:p>
    <w:p w14:paraId="2AB35681" w14:textId="48C41AC2" w:rsidR="00AA0F54" w:rsidRDefault="00AA0F54" w:rsidP="00F05FA3">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F05FA3">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660D40">
      <w:pPr>
        <w:pStyle w:val="PargrafodaLista"/>
        <w:numPr>
          <w:ilvl w:val="0"/>
          <w:numId w:val="3"/>
        </w:numPr>
      </w:pPr>
      <w:r>
        <w:t xml:space="preserve">Desenvolver HMI </w:t>
      </w:r>
      <w:r w:rsidRPr="00413536">
        <w:rPr>
          <w:i/>
        </w:rPr>
        <w:t>Web-based</w:t>
      </w:r>
    </w:p>
    <w:p w14:paraId="237ED861" w14:textId="77777777" w:rsidR="00424AF4" w:rsidRDefault="00424AF4" w:rsidP="00660D40">
      <w:pPr>
        <w:pStyle w:val="PargrafodaLista"/>
        <w:numPr>
          <w:ilvl w:val="0"/>
          <w:numId w:val="3"/>
        </w:numPr>
      </w:pPr>
      <w:r>
        <w:t>Monitorizar e controlar o equipamento e parâmetros do processo em tempo real</w:t>
      </w:r>
    </w:p>
    <w:p w14:paraId="23A53D0C" w14:textId="548FB72D" w:rsidR="00085D14" w:rsidRDefault="00085D14" w:rsidP="00085D14"/>
    <w:p w14:paraId="27714ED0" w14:textId="77777777" w:rsidR="00085D14" w:rsidRDefault="00085D14" w:rsidP="00085D14"/>
    <w:p w14:paraId="2AB3BE08" w14:textId="77777777" w:rsidR="00497D1D" w:rsidRDefault="00497D1D">
      <w:pPr>
        <w:rPr>
          <w:smallCaps/>
          <w:sz w:val="28"/>
          <w:szCs w:val="28"/>
        </w:rPr>
      </w:pPr>
      <w:r>
        <w:br w:type="page"/>
      </w:r>
    </w:p>
    <w:p w14:paraId="5A2B2E46" w14:textId="752772E6" w:rsidR="0070761B" w:rsidRDefault="003C014D" w:rsidP="00497D1D">
      <w:pPr>
        <w:pStyle w:val="Cabealho2"/>
        <w:ind w:firstLine="708"/>
      </w:pPr>
      <w:bookmarkStart w:id="6" w:name="_Toc506913170"/>
      <w:r w:rsidRPr="00FC52FE">
        <w:lastRenderedPageBreak/>
        <w:t>1.</w:t>
      </w:r>
      <w:r w:rsidR="00254247">
        <w:t>4</w:t>
      </w:r>
      <w:r w:rsidRPr="00FC52FE">
        <w:t xml:space="preserve"> Estrutura do Documento</w:t>
      </w:r>
      <w:bookmarkEnd w:id="6"/>
    </w:p>
    <w:p w14:paraId="72345765" w14:textId="70648F39" w:rsidR="00A93AA3" w:rsidRDefault="00A93AA3" w:rsidP="00F05FA3">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F05FA3">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7688EE3C" w:rsidR="001C1CFA" w:rsidRDefault="001C1CFA" w:rsidP="00F05FA3">
      <w:r>
        <w:t xml:space="preserve">O terceiro capítulo apresenta uma proposta de </w:t>
      </w:r>
      <w:r w:rsidR="000334E4">
        <w:t xml:space="preserve">solução, utilizando </w:t>
      </w:r>
      <w:r>
        <w:t xml:space="preserve">como base um protótipo </w:t>
      </w:r>
      <w:r w:rsidR="00203DDB">
        <w:t xml:space="preserve">funcional </w:t>
      </w:r>
      <w:r w:rsidR="000334E4">
        <w:t>já desenvolvido que valida a arquitetura e tecnologias consideradas e planeadas para utilização no desenvolvimento do projeto.</w:t>
      </w:r>
    </w:p>
    <w:p w14:paraId="7E286EC0" w14:textId="6025CF14" w:rsidR="000334E4" w:rsidRDefault="000334E4" w:rsidP="00F05FA3">
      <w:r>
        <w:t xml:space="preserve">No quarto capítulo é apresentado </w:t>
      </w:r>
      <w:r w:rsidR="00722BE4">
        <w:t xml:space="preserve">o </w:t>
      </w:r>
      <w:r w:rsidR="00B075F0">
        <w:t>desenvolvimento da solução proposta</w:t>
      </w:r>
      <w:r w:rsidR="00722BE4">
        <w:t>, sendo que o capítulo começa por descrever a análise e levantamento de requisitos junto dos utilizadores, assim como o desenvolvimento de maquetes, de seguida é apresentada a arquitetura final do sistema, é feita uma avaliação da interface com inclusão de resultados e discussão, e por últim</w:t>
      </w:r>
      <w:r w:rsidR="00413536">
        <w:t>o</w:t>
      </w:r>
      <w:r w:rsidR="00722BE4">
        <w:t xml:space="preserve"> é apresentado o sistema desenvolvido assim como os resultados obtido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rPr>
          <w:smallCaps/>
          <w:spacing w:val="5"/>
          <w:sz w:val="36"/>
          <w:szCs w:val="36"/>
        </w:rPr>
      </w:pPr>
      <w:r>
        <w:br w:type="page"/>
      </w:r>
    </w:p>
    <w:p w14:paraId="0905A185" w14:textId="198D54E1" w:rsidR="00952285" w:rsidRDefault="00B0736C" w:rsidP="00AA60D4">
      <w:pPr>
        <w:pStyle w:val="Cabealho1"/>
      </w:pPr>
      <w:bookmarkStart w:id="7" w:name="_Toc506913171"/>
      <w:r w:rsidRPr="002A4B1A">
        <w:lastRenderedPageBreak/>
        <w:t xml:space="preserve">2. </w:t>
      </w:r>
      <w:r w:rsidR="00C4798E">
        <w:t>Estado da Arte</w:t>
      </w:r>
      <w:bookmarkEnd w:id="7"/>
    </w:p>
    <w:p w14:paraId="0905A187" w14:textId="32CB418E" w:rsidR="00ED1068" w:rsidRDefault="005C576B" w:rsidP="00C4798E">
      <w:pPr>
        <w:pStyle w:val="Cabealho2"/>
        <w:ind w:firstLine="708"/>
      </w:pPr>
      <w:bookmarkStart w:id="8" w:name="_Toc506913172"/>
      <w:r w:rsidRPr="002A4B1A">
        <w:t>2.1 Introdução</w:t>
      </w:r>
      <w:bookmarkEnd w:id="8"/>
    </w:p>
    <w:p w14:paraId="280DF846" w14:textId="24267A3A" w:rsidR="00E11E03" w:rsidRDefault="00E11E03" w:rsidP="00F05FA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 xml:space="preserve">do ponto de vista tecnológico. Os fabricantes </w:t>
      </w:r>
      <w:r w:rsidR="00BF530A">
        <w:t>á procura de</w:t>
      </w:r>
      <w:r w:rsidR="005B4A1A">
        <w:t xml:space="preserve"> reduzir custos, </w:t>
      </w:r>
      <w:r w:rsidR="00BF530A">
        <w:t xml:space="preserve">de </w:t>
      </w:r>
      <w:r w:rsidR="005B4A1A">
        <w:t>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7C101B0D" w:rsidR="005B4A1A" w:rsidRDefault="00E724D7" w:rsidP="00F05FA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10EAB916" w14:textId="3FE67D60" w:rsidR="00A17752" w:rsidRDefault="00A17752" w:rsidP="00E11E03"/>
    <w:p w14:paraId="086494DC" w14:textId="77777777" w:rsidR="00A17752" w:rsidRPr="00E11E03" w:rsidRDefault="00A17752" w:rsidP="00E11E03"/>
    <w:p w14:paraId="0905A18B" w14:textId="1D145C9E" w:rsidR="005C576B" w:rsidRDefault="005C576B" w:rsidP="00C4798E">
      <w:pPr>
        <w:pStyle w:val="Cabealho2"/>
        <w:ind w:firstLine="708"/>
      </w:pPr>
      <w:bookmarkStart w:id="9" w:name="_Toc506913173"/>
      <w:r w:rsidRPr="002A4B1A">
        <w:t xml:space="preserve">2.2 </w:t>
      </w:r>
      <w:r w:rsidR="00C4798E">
        <w:t>Automação</w:t>
      </w:r>
      <w:bookmarkEnd w:id="9"/>
    </w:p>
    <w:p w14:paraId="186F432F" w14:textId="704527D7" w:rsidR="004B3084" w:rsidRDefault="00D00AD8" w:rsidP="00F05FA3">
      <w:r>
        <w:t>A</w:t>
      </w:r>
      <w:r w:rsidR="004B3084">
        <w:t xml:space="preserve"> automação consiste num “processo de controlo e de monitorização de atividades e de tarefas de forma autónoma”</w:t>
      </w:r>
      <w:r w:rsidR="004B3084">
        <w:fldChar w:fldCharType="begin" w:fldLock="1"/>
      </w:r>
      <w:r w:rsidR="00EA54A9">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EA54A9">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6C4ED75F" w14:textId="77777777" w:rsidR="00A17752" w:rsidRDefault="00A17752">
      <w:pPr>
        <w:spacing w:after="200"/>
        <w:rPr>
          <w:smallCaps/>
          <w:sz w:val="28"/>
          <w:szCs w:val="28"/>
        </w:rPr>
      </w:pPr>
      <w:r>
        <w:br w:type="page"/>
      </w:r>
    </w:p>
    <w:p w14:paraId="7BDD2E11" w14:textId="28640884" w:rsidR="00812D32" w:rsidRPr="00F81B92" w:rsidRDefault="00812D32" w:rsidP="00812D32">
      <w:pPr>
        <w:pStyle w:val="Cabealho3"/>
        <w:ind w:firstLine="708"/>
        <w:rPr>
          <w:i w:val="0"/>
        </w:rPr>
      </w:pPr>
      <w:bookmarkStart w:id="10" w:name="_Toc506913174"/>
      <w:r w:rsidRPr="00F81B92">
        <w:rPr>
          <w:i w:val="0"/>
        </w:rPr>
        <w:lastRenderedPageBreak/>
        <w:t>2.</w:t>
      </w:r>
      <w:r>
        <w:rPr>
          <w:i w:val="0"/>
        </w:rPr>
        <w:t>2</w:t>
      </w:r>
      <w:r w:rsidRPr="00F81B92">
        <w:rPr>
          <w:i w:val="0"/>
        </w:rPr>
        <w:t xml:space="preserve">.1 </w:t>
      </w:r>
      <w:r>
        <w:rPr>
          <w:i w:val="0"/>
        </w:rPr>
        <w:t>História</w:t>
      </w:r>
      <w:bookmarkEnd w:id="10"/>
    </w:p>
    <w:p w14:paraId="6DC4BA75" w14:textId="07E0138A" w:rsidR="004B3084" w:rsidRDefault="004B3084" w:rsidP="00F05FA3">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EA54A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F05FA3">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7162ED0" w14:textId="6B83B599" w:rsidR="004B3084" w:rsidRDefault="00283EBD" w:rsidP="00F05FA3">
      <w:r>
        <w:t>Em 1920</w:t>
      </w:r>
      <w:r w:rsidR="004B3084">
        <w:t xml:space="preserve"> surgem sistemas automáticos de produção com uma maior rapidez na execução de tarefas e intervenção humana mínima, espelhados nas linhas de montag</w:t>
      </w:r>
      <w:r w:rsidR="00323315">
        <w:t>em arquitetadas por Henry Ford.</w:t>
      </w:r>
    </w:p>
    <w:p w14:paraId="190EB1AA" w14:textId="77777777" w:rsidR="004B3084" w:rsidRDefault="004B3084" w:rsidP="00F05FA3">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F05FA3">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F05FA3">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F05FA3">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4F83CDD0" w14:textId="77777777" w:rsidR="00323315" w:rsidRDefault="00323315">
      <w:pPr>
        <w:rPr>
          <w:smallCaps/>
          <w:sz w:val="28"/>
          <w:szCs w:val="28"/>
        </w:rPr>
      </w:pPr>
      <w:r>
        <w:br w:type="page"/>
      </w:r>
    </w:p>
    <w:p w14:paraId="45AADF57" w14:textId="5CF14E71" w:rsidR="002E0689" w:rsidRPr="002E0689" w:rsidRDefault="002E0689" w:rsidP="002E0689">
      <w:pPr>
        <w:pStyle w:val="Cabealho3"/>
        <w:ind w:firstLine="708"/>
        <w:rPr>
          <w:i w:val="0"/>
        </w:rPr>
      </w:pPr>
      <w:bookmarkStart w:id="11" w:name="_Toc506913175"/>
      <w:r w:rsidRPr="00F81B92">
        <w:rPr>
          <w:i w:val="0"/>
        </w:rPr>
        <w:lastRenderedPageBreak/>
        <w:t>2.</w:t>
      </w:r>
      <w:r>
        <w:rPr>
          <w:i w:val="0"/>
        </w:rPr>
        <w:t>2</w:t>
      </w:r>
      <w:r w:rsidRPr="00F81B92">
        <w:rPr>
          <w:i w:val="0"/>
        </w:rPr>
        <w:t>.</w:t>
      </w:r>
      <w:r>
        <w:rPr>
          <w:i w:val="0"/>
        </w:rPr>
        <w:t>2</w:t>
      </w:r>
      <w:r w:rsidRPr="00F81B92">
        <w:rPr>
          <w:i w:val="0"/>
        </w:rPr>
        <w:t xml:space="preserve"> </w:t>
      </w:r>
      <w:r>
        <w:rPr>
          <w:i w:val="0"/>
        </w:rPr>
        <w:t>Objetivos</w:t>
      </w:r>
      <w:bookmarkEnd w:id="11"/>
    </w:p>
    <w:p w14:paraId="2512DB33" w14:textId="5088D4B4" w:rsidR="00183692" w:rsidRDefault="00183692" w:rsidP="00F05FA3">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1067B542" w14:textId="0065EE2A" w:rsidR="00B0638D" w:rsidRDefault="00307B2D" w:rsidP="00323315">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209493AD" w14:textId="43A8C228" w:rsidR="00272D65" w:rsidRDefault="002F7EEE" w:rsidP="00F05FA3">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F05FA3">
      <w:r>
        <w:t>Assim, podemos sintetizar os principais objetivos da automação em:</w:t>
      </w:r>
    </w:p>
    <w:p w14:paraId="52592B37" w14:textId="3E6053AB" w:rsidR="00272D65" w:rsidRDefault="00272D65" w:rsidP="00660D40">
      <w:pPr>
        <w:pStyle w:val="PargrafodaLista"/>
        <w:numPr>
          <w:ilvl w:val="0"/>
          <w:numId w:val="4"/>
        </w:numPr>
      </w:pPr>
      <w:r>
        <w:t>Diminuição dos custos</w:t>
      </w:r>
    </w:p>
    <w:p w14:paraId="4D6D41E8" w14:textId="049F4E18" w:rsidR="00272D65" w:rsidRDefault="00272D65" w:rsidP="00660D40">
      <w:pPr>
        <w:pStyle w:val="PargrafodaLista"/>
        <w:numPr>
          <w:ilvl w:val="0"/>
          <w:numId w:val="4"/>
        </w:numPr>
      </w:pPr>
      <w:r>
        <w:t>Aumento de produtividade e flexibilidade</w:t>
      </w:r>
    </w:p>
    <w:p w14:paraId="6E83953B" w14:textId="6697FA24" w:rsidR="00272D65" w:rsidRDefault="00272D65" w:rsidP="00660D40">
      <w:pPr>
        <w:pStyle w:val="PargrafodaLista"/>
        <w:numPr>
          <w:ilvl w:val="0"/>
          <w:numId w:val="4"/>
        </w:numPr>
      </w:pPr>
      <w:r>
        <w:t>Melhoria da qualidade</w:t>
      </w:r>
    </w:p>
    <w:p w14:paraId="2F6C94B4" w14:textId="77777777" w:rsidR="00272D65" w:rsidRDefault="00272D65" w:rsidP="00660D40">
      <w:pPr>
        <w:pStyle w:val="PargrafodaLista"/>
        <w:numPr>
          <w:ilvl w:val="0"/>
          <w:numId w:val="4"/>
        </w:numPr>
      </w:pPr>
      <w:r>
        <w:t>Inovação do ponto de vista tecnológico</w:t>
      </w:r>
    </w:p>
    <w:p w14:paraId="6F641F4D" w14:textId="19FD66CD" w:rsidR="00272D65" w:rsidRDefault="00272D65" w:rsidP="00660D40">
      <w:pPr>
        <w:pStyle w:val="PargrafodaLista"/>
        <w:numPr>
          <w:ilvl w:val="0"/>
          <w:numId w:val="4"/>
        </w:numPr>
      </w:pPr>
      <w:r>
        <w:t>Integração</w:t>
      </w:r>
    </w:p>
    <w:p w14:paraId="6C699521" w14:textId="30153A7D" w:rsidR="002F7EEE" w:rsidRDefault="002F7EEE">
      <w:pPr>
        <w:spacing w:after="200"/>
        <w:rPr>
          <w:b/>
          <w:u w:val="single"/>
        </w:rPr>
      </w:pPr>
    </w:p>
    <w:p w14:paraId="08F23BAB" w14:textId="77777777" w:rsidR="00323315" w:rsidRDefault="00323315">
      <w:pPr>
        <w:rPr>
          <w:smallCaps/>
          <w:sz w:val="28"/>
          <w:szCs w:val="28"/>
        </w:rPr>
      </w:pPr>
      <w:r>
        <w:br w:type="page"/>
      </w:r>
    </w:p>
    <w:p w14:paraId="06C827E8" w14:textId="64C8D6DD" w:rsidR="002E0689" w:rsidRPr="002E0689" w:rsidRDefault="002E0689" w:rsidP="002E0689">
      <w:pPr>
        <w:pStyle w:val="Cabealho3"/>
        <w:ind w:firstLine="708"/>
        <w:rPr>
          <w:i w:val="0"/>
        </w:rPr>
      </w:pPr>
      <w:bookmarkStart w:id="12" w:name="_Toc506913176"/>
      <w:r w:rsidRPr="00F81B92">
        <w:rPr>
          <w:i w:val="0"/>
        </w:rPr>
        <w:lastRenderedPageBreak/>
        <w:t>2.</w:t>
      </w:r>
      <w:r>
        <w:rPr>
          <w:i w:val="0"/>
        </w:rPr>
        <w:t>2</w:t>
      </w:r>
      <w:r w:rsidRPr="00F81B92">
        <w:rPr>
          <w:i w:val="0"/>
        </w:rPr>
        <w:t>.</w:t>
      </w:r>
      <w:r>
        <w:rPr>
          <w:i w:val="0"/>
        </w:rPr>
        <w:t>3</w:t>
      </w:r>
      <w:r w:rsidRPr="00F81B92">
        <w:rPr>
          <w:i w:val="0"/>
        </w:rPr>
        <w:t xml:space="preserve"> </w:t>
      </w:r>
      <w:r>
        <w:rPr>
          <w:i w:val="0"/>
        </w:rPr>
        <w:t>Componentes</w:t>
      </w:r>
      <w:bookmarkEnd w:id="12"/>
    </w:p>
    <w:p w14:paraId="7F2752C6" w14:textId="65E91100" w:rsidR="001123E1" w:rsidRDefault="001123E1" w:rsidP="00F05FA3">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w:t>
      </w:r>
      <w:r w:rsidR="00323315">
        <w:t>ores e as unidades industriais.</w:t>
      </w:r>
    </w:p>
    <w:p w14:paraId="6C7A4D72" w14:textId="2ED5FE91" w:rsidR="001123E1" w:rsidRDefault="001123E1" w:rsidP="00F05FA3">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EA54A9">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w:t>
      </w:r>
      <w:r w:rsidR="00511924" w:rsidRPr="00282712">
        <w:rPr>
          <w:i/>
        </w:rPr>
        <w:t>inputs</w:t>
      </w:r>
      <w:r w:rsidR="00511924">
        <w:t xml:space="preserve"> e </w:t>
      </w:r>
      <w:r w:rsidR="00511924" w:rsidRPr="00282712">
        <w:rPr>
          <w:i/>
        </w:rPr>
        <w:t>outputs</w:t>
      </w:r>
      <w:r w:rsidR="00511924">
        <w:t>) de processos, sistemas distribu</w:t>
      </w:r>
      <w:r w:rsidR="00E42088">
        <w:t>ídos e controlo de rede.</w:t>
      </w:r>
    </w:p>
    <w:p w14:paraId="427F6A30" w14:textId="5DD18933" w:rsidR="00511924" w:rsidRDefault="00511924" w:rsidP="00F05FA3">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7A6F732C">
            <wp:extent cx="4011678" cy="28384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047517" cy="2863808"/>
                    </a:xfrm>
                    <a:prstGeom prst="rect">
                      <a:avLst/>
                    </a:prstGeom>
                  </pic:spPr>
                </pic:pic>
              </a:graphicData>
            </a:graphic>
          </wp:inline>
        </w:drawing>
      </w:r>
    </w:p>
    <w:p w14:paraId="3B815D04" w14:textId="1D0A082D" w:rsidR="008B4041" w:rsidRDefault="00E42088" w:rsidP="00E42088">
      <w:pPr>
        <w:pStyle w:val="Legenda"/>
        <w:jc w:val="center"/>
      </w:pPr>
      <w:bookmarkStart w:id="13" w:name="_Toc506913207"/>
      <w:r>
        <w:t xml:space="preserve">Figura </w:t>
      </w:r>
      <w:r w:rsidR="00070034">
        <w:fldChar w:fldCharType="begin"/>
      </w:r>
      <w:r w:rsidR="00070034">
        <w:instrText xml:space="preserve"> SEQ Figura \* ARABIC </w:instrText>
      </w:r>
      <w:r w:rsidR="00070034">
        <w:fldChar w:fldCharType="separate"/>
      </w:r>
      <w:r w:rsidR="00E37EA4">
        <w:rPr>
          <w:noProof/>
        </w:rPr>
        <w:t>2</w:t>
      </w:r>
      <w:r w:rsidR="00070034">
        <w:rPr>
          <w:noProof/>
        </w:rPr>
        <w:fldChar w:fldCharType="end"/>
      </w:r>
      <w:r w:rsidR="0084336E">
        <w:t xml:space="preserve"> - Exemplo de um PLC do fabricante </w:t>
      </w:r>
      <w:r>
        <w:t>Omron</w:t>
      </w:r>
      <w:r w:rsidR="008B4041">
        <w:t>.</w:t>
      </w:r>
      <w:bookmarkEnd w:id="13"/>
      <w:r w:rsidR="008B4041">
        <w:t xml:space="preserve"> </w:t>
      </w:r>
    </w:p>
    <w:p w14:paraId="0FE7B270" w14:textId="6A182647" w:rsidR="00E42088" w:rsidRDefault="008B4041" w:rsidP="00E42088">
      <w:pPr>
        <w:pStyle w:val="Legenda"/>
        <w:jc w:val="center"/>
      </w:pPr>
      <w:r>
        <w:t xml:space="preserve">Fonte: </w:t>
      </w:r>
      <w:r w:rsidRPr="00352EA1">
        <w:rPr>
          <w:b w:val="0"/>
          <w:noProof/>
        </w:rPr>
        <w:t>https://industrial.omron.pt/pt/products/cp1h</w:t>
      </w:r>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6EF8B26D" w:rsidR="001123E1" w:rsidRDefault="001123E1" w:rsidP="00F05FA3">
      <w:r>
        <w:lastRenderedPageBreak/>
        <w:t xml:space="preserve">Uma HMI é “uma interface gráfica de utilizador para controlo industrial, que permite visualização, controlo, diagnóstico e gestão de processos”. </w:t>
      </w:r>
      <w:r>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 "schema" : "https://github.com/citation-style-language/schema/raw/master/csl-citation.json" }</w:instrText>
      </w:r>
      <w:r>
        <w:fldChar w:fldCharType="separate"/>
      </w:r>
      <w:r w:rsidRPr="00FF43AE">
        <w:rPr>
          <w:noProof/>
        </w:rPr>
        <w:t>(Dias &amp; Fonseca, 2015, p. 16)</w:t>
      </w:r>
      <w:r>
        <w:fldChar w:fldCharType="end"/>
      </w:r>
    </w:p>
    <w:p w14:paraId="0076AD20" w14:textId="4181742F" w:rsidR="00B40F47" w:rsidRDefault="001123E1" w:rsidP="00F05FA3">
      <w:r>
        <w:t xml:space="preserve">A HMI deve estar conectada a outros componentes de </w:t>
      </w:r>
      <w:r w:rsidRPr="00282712">
        <w:rPr>
          <w:i/>
        </w:rPr>
        <w:t>hardware</w:t>
      </w:r>
      <w:r>
        <w:t xml:space="preserve"> de forma a garantir a comunicação com o mesmo e assim</w:t>
      </w:r>
      <w:r w:rsidR="00323315">
        <w:t xml:space="preserve"> perfazer o sistema industrial.</w:t>
      </w:r>
    </w:p>
    <w:p w14:paraId="02335813" w14:textId="7EFB0EE0" w:rsidR="007A5D49" w:rsidRDefault="007A5D49" w:rsidP="00F05FA3">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42F3D827">
            <wp:extent cx="3470988" cy="1863919"/>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961" cy="1889144"/>
                    </a:xfrm>
                    <a:prstGeom prst="rect">
                      <a:avLst/>
                    </a:prstGeom>
                  </pic:spPr>
                </pic:pic>
              </a:graphicData>
            </a:graphic>
          </wp:inline>
        </w:drawing>
      </w:r>
    </w:p>
    <w:p w14:paraId="5A692636" w14:textId="359B2EBB" w:rsidR="002C11EA" w:rsidRDefault="005D606F" w:rsidP="005D606F">
      <w:pPr>
        <w:pStyle w:val="Legenda"/>
        <w:jc w:val="center"/>
      </w:pPr>
      <w:bookmarkStart w:id="14" w:name="_Toc506913208"/>
      <w:r>
        <w:t xml:space="preserve">Figura </w:t>
      </w:r>
      <w:r w:rsidR="00070034">
        <w:fldChar w:fldCharType="begin"/>
      </w:r>
      <w:r w:rsidR="00070034">
        <w:instrText xml:space="preserve"> SEQ Figura \* ARABIC </w:instrText>
      </w:r>
      <w:r w:rsidR="00070034">
        <w:fldChar w:fldCharType="separate"/>
      </w:r>
      <w:r w:rsidR="00E37EA4">
        <w:rPr>
          <w:noProof/>
        </w:rPr>
        <w:t>3</w:t>
      </w:r>
      <w:r w:rsidR="00070034">
        <w:rPr>
          <w:noProof/>
        </w:rPr>
        <w:fldChar w:fldCharType="end"/>
      </w:r>
      <w:r>
        <w:t xml:space="preserve"> - Sensores </w:t>
      </w:r>
      <w:r w:rsidR="002C11EA">
        <w:t xml:space="preserve">de proximidade </w:t>
      </w:r>
      <w:r>
        <w:t>do fabricante OMRON</w:t>
      </w:r>
      <w:r w:rsidR="002C11EA">
        <w:t>.</w:t>
      </w:r>
      <w:bookmarkEnd w:id="14"/>
      <w:r w:rsidR="002C11EA">
        <w:t xml:space="preserve"> </w:t>
      </w:r>
    </w:p>
    <w:p w14:paraId="5918076C" w14:textId="3DAABEDE" w:rsidR="005D606F" w:rsidRPr="00352EA1" w:rsidRDefault="002C11EA" w:rsidP="005D606F">
      <w:pPr>
        <w:pStyle w:val="Legenda"/>
        <w:jc w:val="center"/>
        <w:rPr>
          <w:b w:val="0"/>
          <w:noProof/>
        </w:rPr>
      </w:pPr>
      <w:r>
        <w:t xml:space="preserve">Fonte: </w:t>
      </w:r>
      <w:r w:rsidRPr="00352EA1">
        <w:rPr>
          <w:b w:val="0"/>
          <w:noProof/>
        </w:rPr>
        <w:t>https://industrial.omron.ca/en/products/e2b</w:t>
      </w:r>
    </w:p>
    <w:p w14:paraId="3800F53A" w14:textId="61B16494" w:rsidR="008B1B8C" w:rsidRDefault="008B1B8C" w:rsidP="008B1B8C"/>
    <w:p w14:paraId="6D6C6CC3" w14:textId="050B510B" w:rsidR="008B1B8C" w:rsidRDefault="008B1B8C" w:rsidP="008B1B8C"/>
    <w:p w14:paraId="1E30B517" w14:textId="77601D56" w:rsidR="001744F4" w:rsidRDefault="00282712" w:rsidP="00F05FA3">
      <w:r>
        <w:t>As unidades industriais,</w:t>
      </w:r>
      <w:r w:rsidR="001744F4">
        <w:t xml:space="preserve"> também conhecidas como </w:t>
      </w:r>
      <w:r w:rsidR="001744F4" w:rsidRPr="00282712">
        <w:rPr>
          <w:i/>
        </w:rPr>
        <w:t>drives</w:t>
      </w:r>
      <w:r w:rsidR="001744F4">
        <w:t xml:space="preserve"> industriais, são “controladores de motores utilizados para operações de controlo otimizado de motores” </w:t>
      </w:r>
      <w:r w:rsidR="001744F4">
        <w:fldChar w:fldCharType="begin" w:fldLock="1"/>
      </w:r>
      <w:r w:rsidR="00EA54A9">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 "schema" : "https://github.com/citation-style-language/schema/raw/master/csl-citation.json" }</w:instrText>
      </w:r>
      <w:r w:rsidR="001744F4">
        <w:fldChar w:fldCharType="separate"/>
      </w:r>
      <w:r w:rsidR="001744F4" w:rsidRPr="001744F4">
        <w:rPr>
          <w:noProof/>
        </w:rPr>
        <w:t>(Dias &amp; Fonseca, 2015, p. 17)</w:t>
      </w:r>
      <w:r w:rsidR="001744F4">
        <w:fldChar w:fldCharType="end"/>
      </w:r>
      <w:r w:rsidR="001744F4">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lastRenderedPageBreak/>
        <w:drawing>
          <wp:inline distT="0" distB="0" distL="0" distR="0" wp14:anchorId="0E79704A" wp14:editId="31F3B0BB">
            <wp:extent cx="4030824" cy="207139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5">
                      <a:extLst>
                        <a:ext uri="{28A0092B-C50C-407E-A947-70E740481C1C}">
                          <a14:useLocalDpi xmlns:a14="http://schemas.microsoft.com/office/drawing/2010/main" val="0"/>
                        </a:ext>
                      </a:extLst>
                    </a:blip>
                    <a:stretch>
                      <a:fillRect/>
                    </a:stretch>
                  </pic:blipFill>
                  <pic:spPr>
                    <a:xfrm>
                      <a:off x="0" y="0"/>
                      <a:ext cx="4047195" cy="2079808"/>
                    </a:xfrm>
                    <a:prstGeom prst="rect">
                      <a:avLst/>
                    </a:prstGeom>
                  </pic:spPr>
                </pic:pic>
              </a:graphicData>
            </a:graphic>
          </wp:inline>
        </w:drawing>
      </w:r>
    </w:p>
    <w:p w14:paraId="50F6E665" w14:textId="4E9135A6" w:rsidR="00AD1C94" w:rsidRDefault="00656E03" w:rsidP="00656E03">
      <w:pPr>
        <w:pStyle w:val="Legenda"/>
        <w:jc w:val="center"/>
      </w:pPr>
      <w:bookmarkStart w:id="15" w:name="_Toc506913209"/>
      <w:r>
        <w:t xml:space="preserve">Figura </w:t>
      </w:r>
      <w:r w:rsidR="00070034">
        <w:fldChar w:fldCharType="begin"/>
      </w:r>
      <w:r w:rsidR="00070034">
        <w:instrText xml:space="preserve"> SEQ Figura \* ARABIC </w:instrText>
      </w:r>
      <w:r w:rsidR="00070034">
        <w:fldChar w:fldCharType="separate"/>
      </w:r>
      <w:r w:rsidR="00E37EA4">
        <w:rPr>
          <w:noProof/>
        </w:rPr>
        <w:t>4</w:t>
      </w:r>
      <w:r w:rsidR="00070034">
        <w:rPr>
          <w:noProof/>
        </w:rPr>
        <w:fldChar w:fldCharType="end"/>
      </w:r>
      <w:r>
        <w:t xml:space="preserve"> - </w:t>
      </w:r>
      <w:r w:rsidR="00AD1C94">
        <w:t>D</w:t>
      </w:r>
      <w:r>
        <w:t>rives industriais</w:t>
      </w:r>
      <w:r w:rsidR="00AD1C94">
        <w:t xml:space="preserve"> do fabricante Beckhoff.</w:t>
      </w:r>
      <w:bookmarkEnd w:id="15"/>
      <w:r w:rsidR="00AD1C94">
        <w:t xml:space="preserve"> </w:t>
      </w:r>
    </w:p>
    <w:p w14:paraId="0DC3F40D" w14:textId="19A102D8" w:rsidR="00656E03" w:rsidRPr="008B1B8C" w:rsidRDefault="00AD1C94" w:rsidP="00656E03">
      <w:pPr>
        <w:pStyle w:val="Legenda"/>
        <w:jc w:val="center"/>
      </w:pPr>
      <w:r>
        <w:t xml:space="preserve">Fonte: </w:t>
      </w:r>
      <w:r w:rsidRPr="00352EA1">
        <w:rPr>
          <w:b w:val="0"/>
          <w:noProof/>
        </w:rPr>
        <w:t>https://www.beckhoff.com/english.asp?drive_technology/ax5000.htm</w:t>
      </w:r>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rPr>
          <w:smallCaps/>
          <w:sz w:val="28"/>
          <w:szCs w:val="28"/>
        </w:rPr>
      </w:pPr>
      <w:r>
        <w:br w:type="page"/>
      </w:r>
    </w:p>
    <w:p w14:paraId="0DC935EC" w14:textId="5BBDDF4A" w:rsidR="002E0689" w:rsidRPr="002E0689" w:rsidRDefault="002E0689" w:rsidP="002E0689">
      <w:pPr>
        <w:pStyle w:val="Cabealho3"/>
        <w:ind w:firstLine="708"/>
        <w:rPr>
          <w:i w:val="0"/>
        </w:rPr>
      </w:pPr>
      <w:bookmarkStart w:id="16" w:name="_Toc506913177"/>
      <w:r w:rsidRPr="00F81B92">
        <w:rPr>
          <w:i w:val="0"/>
        </w:rPr>
        <w:lastRenderedPageBreak/>
        <w:t>2.</w:t>
      </w:r>
      <w:r>
        <w:rPr>
          <w:i w:val="0"/>
        </w:rPr>
        <w:t>2</w:t>
      </w:r>
      <w:r w:rsidRPr="00F81B92">
        <w:rPr>
          <w:i w:val="0"/>
        </w:rPr>
        <w:t>.</w:t>
      </w:r>
      <w:r>
        <w:rPr>
          <w:i w:val="0"/>
        </w:rPr>
        <w:t>4</w:t>
      </w:r>
      <w:r w:rsidRPr="00F81B92">
        <w:rPr>
          <w:i w:val="0"/>
        </w:rPr>
        <w:t xml:space="preserve"> </w:t>
      </w:r>
      <w:r>
        <w:rPr>
          <w:i w:val="0"/>
        </w:rPr>
        <w:t>Software para Automação</w:t>
      </w:r>
      <w:bookmarkEnd w:id="16"/>
    </w:p>
    <w:p w14:paraId="5C884E2D" w14:textId="7586B27E" w:rsidR="005B278B" w:rsidRDefault="005B278B" w:rsidP="00F05FA3">
      <w:r>
        <w:t xml:space="preserve">Para o contínuo caminho em crescendo da implementação de sistemas de automação na indústria, </w:t>
      </w:r>
      <w:r w:rsidR="00855EE6">
        <w:t xml:space="preserve">tem sido imperativa </w:t>
      </w:r>
      <w:r>
        <w:t xml:space="preserve">a utilização de </w:t>
      </w:r>
      <w:r w:rsidRPr="00DF6317">
        <w:rPr>
          <w:i/>
        </w:rPr>
        <w:t>hardware</w:t>
      </w:r>
      <w:r>
        <w:t xml:space="preserve"> de controlo e de </w:t>
      </w:r>
      <w:r w:rsidRPr="00DF6317">
        <w:rPr>
          <w:i/>
        </w:rPr>
        <w:t>software</w:t>
      </w:r>
      <w:r>
        <w:t xml:space="preserve"> especificamente desenhado para atuar sobre o mesmo. </w:t>
      </w:r>
    </w:p>
    <w:p w14:paraId="37D5E01E" w14:textId="67DD13F2" w:rsidR="005B278B" w:rsidRDefault="005B278B" w:rsidP="00F05FA3">
      <w:r>
        <w:t xml:space="preserve">O </w:t>
      </w:r>
      <w:r w:rsidRPr="00DF6317">
        <w:rPr>
          <w:i/>
        </w:rPr>
        <w:t>hardware</w:t>
      </w:r>
      <w:r>
        <w:t xml:space="preserv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EA54A9">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F05FA3">
      <w:r>
        <w:t xml:space="preserve">O </w:t>
      </w:r>
      <w:r w:rsidRPr="00DF6317">
        <w:rPr>
          <w:i/>
        </w:rPr>
        <w:t>software</w:t>
      </w:r>
      <w:r>
        <w:t xml:space="preserv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 xml:space="preserve">ara tal, na prática, devem estabelecer linhas de comunicação eficientes com componentes de </w:t>
      </w:r>
      <w:r w:rsidR="00855EE6" w:rsidRPr="00DF6317">
        <w:rPr>
          <w:i/>
        </w:rPr>
        <w:t>hardware</w:t>
      </w:r>
      <w:r w:rsidR="00855EE6">
        <w:t xml:space="preserve"> como</w:t>
      </w:r>
      <w:r w:rsidR="004C6DEC">
        <w:t xml:space="preserve"> os PLCs, PACs, Servo Motores ou Módulos de </w:t>
      </w:r>
      <w:r w:rsidR="004C6DEC" w:rsidRPr="00DF6317">
        <w:rPr>
          <w:i/>
        </w:rPr>
        <w:t>Input</w:t>
      </w:r>
      <w:r w:rsidR="004C6DEC">
        <w:t xml:space="preserve"> e </w:t>
      </w:r>
      <w:r w:rsidR="004C6DEC" w:rsidRPr="00DF6317">
        <w:rPr>
          <w:i/>
        </w:rPr>
        <w:t>Output</w:t>
      </w:r>
      <w:r w:rsidR="004C6DEC">
        <w:t>.</w:t>
      </w:r>
    </w:p>
    <w:p w14:paraId="58D49877" w14:textId="77777777" w:rsidR="0072014E" w:rsidRDefault="0072014E" w:rsidP="00F05FA3">
      <w:r>
        <w:t xml:space="preserve">Existem atualmente no mercado vários casos de sucesso de </w:t>
      </w:r>
      <w:r w:rsidRPr="002A2834">
        <w:rPr>
          <w:i/>
        </w:rPr>
        <w:t>software</w:t>
      </w:r>
      <w:r>
        <w:t xml:space="preserv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660D40">
      <w:pPr>
        <w:pStyle w:val="PargrafodaLista"/>
        <w:numPr>
          <w:ilvl w:val="0"/>
          <w:numId w:val="5"/>
        </w:numPr>
      </w:pPr>
      <w:r>
        <w:t xml:space="preserve">Twincat, que é um </w:t>
      </w:r>
      <w:r w:rsidRPr="002A2834">
        <w:rPr>
          <w:i/>
        </w:rPr>
        <w:t>software</w:t>
      </w:r>
      <w:r>
        <w:t xml:space="preserv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6">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2E60E393" w14:textId="7CBB78CC" w:rsidR="00391C8B" w:rsidRDefault="00702B29" w:rsidP="00702B29">
      <w:pPr>
        <w:pStyle w:val="Legenda"/>
        <w:jc w:val="center"/>
      </w:pPr>
      <w:bookmarkStart w:id="17" w:name="_Toc506913210"/>
      <w:r>
        <w:t xml:space="preserve">Figura </w:t>
      </w:r>
      <w:r w:rsidR="00070034">
        <w:fldChar w:fldCharType="begin"/>
      </w:r>
      <w:r w:rsidR="00070034">
        <w:instrText xml:space="preserve"> SEQ Figura \* ARABIC </w:instrText>
      </w:r>
      <w:r w:rsidR="00070034">
        <w:fldChar w:fldCharType="separate"/>
      </w:r>
      <w:r w:rsidR="00E37EA4">
        <w:rPr>
          <w:noProof/>
        </w:rPr>
        <w:t>5</w:t>
      </w:r>
      <w:r w:rsidR="00070034">
        <w:rPr>
          <w:noProof/>
        </w:rPr>
        <w:fldChar w:fldCharType="end"/>
      </w:r>
      <w:r>
        <w:t xml:space="preserve"> - Ambiente de desenvolvimento Twincat 3</w:t>
      </w:r>
      <w:r w:rsidR="00391C8B">
        <w:t>.</w:t>
      </w:r>
      <w:bookmarkEnd w:id="17"/>
      <w:r w:rsidR="00391C8B">
        <w:t xml:space="preserve"> </w:t>
      </w:r>
    </w:p>
    <w:p w14:paraId="305DA8B0" w14:textId="76622636" w:rsidR="00702B29" w:rsidRDefault="00391C8B" w:rsidP="00702B29">
      <w:pPr>
        <w:pStyle w:val="Legenda"/>
        <w:jc w:val="center"/>
      </w:pPr>
      <w:r>
        <w:t xml:space="preserve">Fonte: </w:t>
      </w:r>
      <w:r w:rsidRPr="00391C8B">
        <w:rPr>
          <w:b w:val="0"/>
          <w:noProof/>
        </w:rPr>
        <w:t>https://www.beckhoff.com/english.asp?twincat/twincat-3-xa-language-support-iec-61131-3.htm?id=1893323818933250</w:t>
      </w:r>
    </w:p>
    <w:p w14:paraId="14D708FF" w14:textId="77777777" w:rsidR="00702B29" w:rsidRDefault="00702B29" w:rsidP="00702B29"/>
    <w:p w14:paraId="35452530" w14:textId="648B38AF" w:rsidR="00890803" w:rsidRDefault="00890803" w:rsidP="00660D40">
      <w:pPr>
        <w:pStyle w:val="PargrafodaLista"/>
        <w:numPr>
          <w:ilvl w:val="0"/>
          <w:numId w:val="2"/>
        </w:numPr>
        <w:ind w:left="714" w:hanging="357"/>
      </w:pPr>
      <w:r>
        <w:t xml:space="preserve">SIMATIC STEP 7, que é um </w:t>
      </w:r>
      <w:r w:rsidRPr="002A2834">
        <w:rPr>
          <w:i/>
        </w:rPr>
        <w:t>software</w:t>
      </w:r>
      <w:r>
        <w:t xml:space="preserve"> para controladores do fabricante Siemens e fornece um ambiente gráfico </w:t>
      </w:r>
      <w:r w:rsidRPr="002A2834">
        <w:rPr>
          <w:i/>
        </w:rPr>
        <w:t>user-friendly</w:t>
      </w:r>
      <w:r>
        <w:t xml:space="preserve"> para o utilizador criar projetos, converter projetos de versões anteriores e efetuar migrações. A evolução que este </w:t>
      </w:r>
      <w:r w:rsidRPr="002A2834">
        <w:rPr>
          <w:i/>
        </w:rPr>
        <w:t>software</w:t>
      </w:r>
      <w:r>
        <w:t xml:space="preserv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7">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EFC527C" w14:textId="595A331C" w:rsidR="00391C8B" w:rsidRDefault="00702B29" w:rsidP="00702B29">
      <w:pPr>
        <w:pStyle w:val="Legenda"/>
        <w:jc w:val="center"/>
      </w:pPr>
      <w:bookmarkStart w:id="18" w:name="_Toc506913211"/>
      <w:r>
        <w:t xml:space="preserve">Figura </w:t>
      </w:r>
      <w:r w:rsidR="00070034">
        <w:fldChar w:fldCharType="begin"/>
      </w:r>
      <w:r w:rsidR="00070034">
        <w:instrText xml:space="preserve"> SEQ Figura \* ARABIC </w:instrText>
      </w:r>
      <w:r w:rsidR="00070034">
        <w:fldChar w:fldCharType="separate"/>
      </w:r>
      <w:r w:rsidR="00E37EA4">
        <w:rPr>
          <w:noProof/>
        </w:rPr>
        <w:t>6</w:t>
      </w:r>
      <w:r w:rsidR="00070034">
        <w:rPr>
          <w:noProof/>
        </w:rPr>
        <w:fldChar w:fldCharType="end"/>
      </w:r>
      <w:r>
        <w:t xml:space="preserve"> - Ambiente de desenvolvimento SIMATIC STEP 7</w:t>
      </w:r>
      <w:r w:rsidR="00391C8B">
        <w:t>.</w:t>
      </w:r>
      <w:bookmarkEnd w:id="18"/>
      <w:r w:rsidR="00391C8B">
        <w:t xml:space="preserve"> </w:t>
      </w:r>
    </w:p>
    <w:p w14:paraId="7D5C0762" w14:textId="7231E3C8" w:rsidR="00702B29" w:rsidRDefault="00391C8B" w:rsidP="00702B29">
      <w:pPr>
        <w:pStyle w:val="Legenda"/>
        <w:jc w:val="center"/>
      </w:pPr>
      <w:r>
        <w:t xml:space="preserve">Fonte: </w:t>
      </w:r>
      <w:r w:rsidRPr="00391C8B">
        <w:rPr>
          <w:b w:val="0"/>
          <w:noProof/>
        </w:rPr>
        <w:t>http://www.vr-master.com/simatic-controller-siemens-automation-software.htm</w:t>
      </w:r>
    </w:p>
    <w:p w14:paraId="45E63FAB" w14:textId="77777777" w:rsidR="00702B29" w:rsidRDefault="00702B29" w:rsidP="00702B29"/>
    <w:p w14:paraId="7DEE8B62" w14:textId="0C2EE139" w:rsidR="00890803" w:rsidRDefault="00890803" w:rsidP="00660D40">
      <w:pPr>
        <w:pStyle w:val="PargrafodaLista"/>
        <w:numPr>
          <w:ilvl w:val="0"/>
          <w:numId w:val="2"/>
        </w:numPr>
        <w:ind w:left="714" w:hanging="357"/>
      </w:pPr>
      <w:r>
        <w:t xml:space="preserve">PL7, é um </w:t>
      </w:r>
      <w:r w:rsidRPr="002A2834">
        <w:rPr>
          <w:i/>
        </w:rPr>
        <w:t>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568718AA" w14:textId="435FA939" w:rsidR="00ED2D3A" w:rsidRDefault="00702B29" w:rsidP="00702B29">
      <w:pPr>
        <w:pStyle w:val="Legenda"/>
        <w:jc w:val="center"/>
      </w:pPr>
      <w:bookmarkStart w:id="19" w:name="_Toc506913212"/>
      <w:r>
        <w:t xml:space="preserve">Figura </w:t>
      </w:r>
      <w:r w:rsidR="00070034">
        <w:fldChar w:fldCharType="begin"/>
      </w:r>
      <w:r w:rsidR="00070034">
        <w:instrText xml:space="preserve"> SEQ Figura \* ARABIC </w:instrText>
      </w:r>
      <w:r w:rsidR="00070034">
        <w:fldChar w:fldCharType="separate"/>
      </w:r>
      <w:r w:rsidR="00E37EA4">
        <w:rPr>
          <w:noProof/>
        </w:rPr>
        <w:t>7</w:t>
      </w:r>
      <w:r w:rsidR="00070034">
        <w:rPr>
          <w:noProof/>
        </w:rPr>
        <w:fldChar w:fldCharType="end"/>
      </w:r>
      <w:r>
        <w:t xml:space="preserve"> - Ambiente de desenvolvimento PL7</w:t>
      </w:r>
      <w:r w:rsidR="00ED2D3A">
        <w:t>.</w:t>
      </w:r>
      <w:bookmarkEnd w:id="19"/>
      <w:r w:rsidR="00ED2D3A">
        <w:t xml:space="preserve"> </w:t>
      </w:r>
    </w:p>
    <w:p w14:paraId="19191EF1" w14:textId="01F6076A" w:rsidR="00702B29" w:rsidRDefault="00ED2D3A" w:rsidP="00702B29">
      <w:pPr>
        <w:pStyle w:val="Legenda"/>
        <w:jc w:val="center"/>
      </w:pPr>
      <w:r>
        <w:t xml:space="preserve">Fonte: </w:t>
      </w:r>
      <w:r w:rsidRPr="00ED2D3A">
        <w:rPr>
          <w:b w:val="0"/>
          <w:noProof/>
        </w:rPr>
        <w:t>http://www.elec-intro.com/cms/plus/view.php?aid=11169</w:t>
      </w:r>
    </w:p>
    <w:p w14:paraId="2D4168E5" w14:textId="6F2AFFFE" w:rsidR="00431CC3" w:rsidRDefault="00431CC3" w:rsidP="004C6DEC"/>
    <w:p w14:paraId="05D30674" w14:textId="3EA1451B" w:rsidR="009667DD" w:rsidRDefault="009667DD" w:rsidP="00F05FA3">
      <w:r>
        <w:t xml:space="preserve">A utilização de </w:t>
      </w:r>
      <w:r w:rsidRPr="002A2834">
        <w:rPr>
          <w:i/>
        </w:rPr>
        <w:t>software</w:t>
      </w:r>
      <w:r>
        <w:t xml:space="preserv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w:t>
      </w:r>
      <w:r w:rsidRPr="002A2834">
        <w:rPr>
          <w:i/>
        </w:rPr>
        <w:t>input</w:t>
      </w:r>
      <w:r>
        <w:t xml:space="preserve"> e </w:t>
      </w:r>
      <w:r w:rsidRPr="002A2834">
        <w:rPr>
          <w:i/>
        </w:rPr>
        <w:t>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6060EFE0" w14:textId="4758F65F" w:rsidR="001A7A59" w:rsidRPr="00A17752" w:rsidRDefault="002F7EEE" w:rsidP="00A17752">
      <w:pPr>
        <w:spacing w:after="200"/>
        <w:rPr>
          <w:smallCaps/>
          <w:sz w:val="28"/>
          <w:szCs w:val="28"/>
        </w:rPr>
      </w:pPr>
      <w:r>
        <w:br w:type="page"/>
      </w:r>
    </w:p>
    <w:p w14:paraId="62913D64" w14:textId="117ACD24" w:rsidR="001A7A59" w:rsidRDefault="00B06E68" w:rsidP="008A7CA1">
      <w:pPr>
        <w:pStyle w:val="Cabealho2"/>
        <w:ind w:firstLine="708"/>
      </w:pPr>
      <w:bookmarkStart w:id="20" w:name="_Toc506913178"/>
      <w:r w:rsidRPr="002A4B1A">
        <w:lastRenderedPageBreak/>
        <w:t>2.</w:t>
      </w:r>
      <w:r w:rsidR="00F00E8B">
        <w:t>3</w:t>
      </w:r>
      <w:r w:rsidRPr="002A4B1A">
        <w:t xml:space="preserve"> </w:t>
      </w:r>
      <w:r>
        <w:t>Indústria 4.0</w:t>
      </w:r>
      <w:bookmarkEnd w:id="20"/>
    </w:p>
    <w:p w14:paraId="6448C5B4" w14:textId="2E7CED35" w:rsidR="00B06E68" w:rsidRDefault="00B06E68" w:rsidP="00F05FA3">
      <w:r>
        <w:t>Esta evolução tecnológica a vários níveis leva-no</w:t>
      </w:r>
      <w:r w:rsidR="008A7CA1">
        <w:t>s até ao termo “Indústria 4.0”,</w:t>
      </w:r>
      <w:r>
        <w:t xml:space="preserve"> também referenciada com</w:t>
      </w:r>
      <w:r w:rsidR="008A7CA1">
        <w:t xml:space="preserve">o “quarta revolução industrial”, </w:t>
      </w:r>
      <w:r>
        <w:t xml:space="preserve">consiste numa combinação de várias inovações do ponto de vista tecnológico que estão a transformar os setores da energia e da indústria de produção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 "schema" : "https://github.com/citation-style-language/schema/raw/master/csl-citation.json" }</w:instrText>
      </w:r>
      <w:r>
        <w:fldChar w:fldCharType="separate"/>
      </w:r>
      <w:r w:rsidRPr="00950659">
        <w:rPr>
          <w:noProof/>
        </w:rPr>
        <w:t>(Boone, 2017)</w:t>
      </w:r>
      <w:r>
        <w:fldChar w:fldCharType="end"/>
      </w:r>
      <w:r>
        <w:t xml:space="preserve">. Inovações como robótica avançada, </w:t>
      </w:r>
      <w:r w:rsidRPr="006F3DB5">
        <w:rPr>
          <w:i/>
        </w:rPr>
        <w:t>cloud computing</w:t>
      </w:r>
      <w:r w:rsidR="006F3DB5">
        <w:t xml:space="preserve"> (computação na nuvem)</w:t>
      </w:r>
      <w:r>
        <w:t>, inteligência artificial, dispositivos móveis (</w:t>
      </w:r>
      <w:r w:rsidRPr="006F3DB5">
        <w:rPr>
          <w:i/>
        </w:rPr>
        <w:t>smartphones</w:t>
      </w:r>
      <w:r>
        <w:t xml:space="preserve">, </w:t>
      </w:r>
      <w:r w:rsidRPr="006F3DB5">
        <w:rPr>
          <w:i/>
        </w:rPr>
        <w:t>tablets</w:t>
      </w:r>
      <w:r>
        <w:t xml:space="preserve">,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19">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4EB8B705" w:rsidR="00CA336D" w:rsidRDefault="00B06E68" w:rsidP="00B06E68">
      <w:pPr>
        <w:pStyle w:val="Legenda"/>
        <w:jc w:val="center"/>
      </w:pPr>
      <w:bookmarkStart w:id="21" w:name="_Toc506913213"/>
      <w:r>
        <w:t xml:space="preserve">Figura </w:t>
      </w:r>
      <w:r w:rsidR="00070034">
        <w:fldChar w:fldCharType="begin"/>
      </w:r>
      <w:r w:rsidR="00070034">
        <w:instrText xml:space="preserve"> SEQ Figura \* ARABIC </w:instrText>
      </w:r>
      <w:r w:rsidR="00070034">
        <w:fldChar w:fldCharType="separate"/>
      </w:r>
      <w:r w:rsidR="00E37EA4">
        <w:rPr>
          <w:noProof/>
        </w:rPr>
        <w:t>8</w:t>
      </w:r>
      <w:r w:rsidR="00070034">
        <w:rPr>
          <w:noProof/>
        </w:rPr>
        <w:fldChar w:fldCharType="end"/>
      </w:r>
      <w:r>
        <w:t xml:space="preserve"> - Indústria 4.0</w:t>
      </w:r>
      <w:bookmarkEnd w:id="21"/>
      <w:r w:rsidR="006E0ACE">
        <w:t xml:space="preserve"> </w:t>
      </w:r>
    </w:p>
    <w:p w14:paraId="264E6C65" w14:textId="58FACADE" w:rsidR="00B06E68" w:rsidRDefault="006E0ACE" w:rsidP="00B06E68">
      <w:pPr>
        <w:pStyle w:val="Legenda"/>
        <w:jc w:val="center"/>
      </w:pPr>
      <w:r>
        <w:t xml:space="preserve">Fonte: </w:t>
      </w:r>
      <w:r w:rsidRPr="00C12A70">
        <w:rPr>
          <w:b w:val="0"/>
          <w:noProof/>
        </w:rPr>
        <w:t>https://endeavor.org.br/industria-4-0-oportunidades-de-negocio-de-uma-revolucao-que-esta-em-curso/</w:t>
      </w:r>
    </w:p>
    <w:p w14:paraId="29A1389B" w14:textId="77777777" w:rsidR="00B06E68" w:rsidRDefault="00B06E68" w:rsidP="00B06E68"/>
    <w:p w14:paraId="29056AF3" w14:textId="0A075517" w:rsidR="00B06E68" w:rsidRDefault="00B06E68" w:rsidP="00F05FA3">
      <w:r>
        <w:t>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w:t>
      </w:r>
      <w:r w:rsidR="006F3DB5">
        <w:t xml:space="preserve"> o conceito de </w:t>
      </w:r>
      <w:r w:rsidR="006F3DB5" w:rsidRPr="006F3DB5">
        <w:rPr>
          <w:i/>
        </w:rPr>
        <w:t>smart factories</w:t>
      </w:r>
      <w:r>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w:t>
      </w:r>
      <w:r w:rsidR="00BD3E6B">
        <w:t xml:space="preserve"> considerada uma </w:t>
      </w:r>
      <w:r w:rsidR="00BD3E6B" w:rsidRPr="00BD3E6B">
        <w:rPr>
          <w:i/>
        </w:rPr>
        <w:t>smart factory</w:t>
      </w:r>
      <w:r>
        <w:t xml:space="preserve"> deve incluir </w:t>
      </w:r>
      <w:r w:rsidR="008A7CA1">
        <w:t xml:space="preserve">os seguintes fatores, </w:t>
      </w:r>
      <w:r>
        <w:t xml:space="preserve"> </w:t>
      </w:r>
      <w:r>
        <w:lastRenderedPageBreak/>
        <w:t xml:space="preserve">interoperabilidade, transparência na informação, assistência técnica e tomada de decisões descentralizada </w:t>
      </w:r>
      <w:r>
        <w:fldChar w:fldCharType="begin" w:fldLock="1"/>
      </w:r>
      <w:r w:rsidR="00EA54A9">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0FADA3BC" w:rsidR="006F59C2" w:rsidRDefault="00B06E68" w:rsidP="006F59C2">
      <w:pPr>
        <w:pStyle w:val="Legenda"/>
        <w:jc w:val="center"/>
      </w:pPr>
      <w:bookmarkStart w:id="22" w:name="_Toc506913214"/>
      <w:r>
        <w:t xml:space="preserve">Figura </w:t>
      </w:r>
      <w:r w:rsidR="00070034">
        <w:fldChar w:fldCharType="begin"/>
      </w:r>
      <w:r w:rsidR="00070034">
        <w:instrText xml:space="preserve"> SEQ Figura \* ARABIC </w:instrText>
      </w:r>
      <w:r w:rsidR="00070034">
        <w:fldChar w:fldCharType="separate"/>
      </w:r>
      <w:r w:rsidR="00E37EA4">
        <w:rPr>
          <w:noProof/>
        </w:rPr>
        <w:t>9</w:t>
      </w:r>
      <w:r w:rsidR="00070034">
        <w:rPr>
          <w:noProof/>
        </w:rPr>
        <w:fldChar w:fldCharType="end"/>
      </w:r>
      <w:r>
        <w:t xml:space="preserve"> - Fábrica Inteligente</w:t>
      </w:r>
      <w:bookmarkEnd w:id="22"/>
      <w:r w:rsidR="006F59C2">
        <w:t xml:space="preserve"> </w:t>
      </w:r>
    </w:p>
    <w:p w14:paraId="7A88BA30" w14:textId="2D275AB7" w:rsidR="006F59C2" w:rsidRPr="00C12A70" w:rsidRDefault="006F59C2" w:rsidP="006F59C2">
      <w:pPr>
        <w:pStyle w:val="Legenda"/>
        <w:jc w:val="center"/>
        <w:rPr>
          <w:b w:val="0"/>
          <w:noProof/>
        </w:rPr>
      </w:pPr>
      <w:r>
        <w:t>Fonte:</w:t>
      </w:r>
      <w:r w:rsidRPr="006F59C2">
        <w:t xml:space="preserve"> </w:t>
      </w:r>
      <w:r w:rsidRPr="00C12A70">
        <w:rPr>
          <w:b w:val="0"/>
          <w:noProof/>
        </w:rPr>
        <w:t>https://www.linkedin.com/pulse/building-digital-smart-factory-lars-ulph-beng/</w:t>
      </w:r>
    </w:p>
    <w:p w14:paraId="6BAAB80B" w14:textId="77777777" w:rsidR="00BD3E6B" w:rsidRDefault="00BD3E6B" w:rsidP="00F05FA3"/>
    <w:p w14:paraId="743CCDAE" w14:textId="3344A640" w:rsidR="00B06E68" w:rsidRDefault="00B06E68" w:rsidP="00F05FA3">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F05FA3">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F05FA3">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70E03ADA" w14:textId="0A258D70" w:rsidR="00C4798E" w:rsidRDefault="00C4798E" w:rsidP="007D2B0F">
      <w:pPr>
        <w:pStyle w:val="Cabealho2"/>
        <w:ind w:firstLine="708"/>
      </w:pPr>
      <w:bookmarkStart w:id="23" w:name="_Toc506913179"/>
      <w:r w:rsidRPr="002A4B1A">
        <w:lastRenderedPageBreak/>
        <w:t>2.</w:t>
      </w:r>
      <w:r w:rsidR="00F00E8B">
        <w:t>4</w:t>
      </w:r>
      <w:r w:rsidRPr="002A4B1A">
        <w:t xml:space="preserve"> </w:t>
      </w:r>
      <w:r w:rsidR="00B06E68">
        <w:t>Tecnologias de Suporte</w:t>
      </w:r>
      <w:bookmarkEnd w:id="23"/>
    </w:p>
    <w:p w14:paraId="5D84E731" w14:textId="08571FD2" w:rsidR="00332D48" w:rsidRDefault="00A623E4" w:rsidP="00F05FA3">
      <w:r>
        <w:t>Atualmente a web é um universo em crescimento de páginas e aplicações interligadas. Há arm</w:t>
      </w:r>
      <w:r w:rsidR="002B230A">
        <w:t>azenamento e partilha de vídeos e</w:t>
      </w:r>
      <w:r>
        <w:t xml:space="preserve"> de fotos, há conteúdo intera</w:t>
      </w:r>
      <w:r w:rsidR="00DF41BF">
        <w:t xml:space="preserve">tivo, há monitorização em tempo </w:t>
      </w:r>
      <w:r>
        <w:t xml:space="preserve">real de forma remota, há acessos via dispositivos móveis como </w:t>
      </w:r>
      <w:r w:rsidRPr="00DF41BF">
        <w:rPr>
          <w:i/>
        </w:rPr>
        <w:t>smartphones</w:t>
      </w:r>
      <w:r>
        <w:t xml:space="preserve"> ou </w:t>
      </w:r>
      <w:r w:rsidRPr="00DF41BF">
        <w:rPr>
          <w:i/>
        </w:rPr>
        <w:t>tablets</w:t>
      </w:r>
      <w:r>
        <w:t xml:space="preserve">, etc. Tudo isto é possibilitado pela interação de tecnologias da web e através da evolução dos </w:t>
      </w:r>
      <w:r w:rsidRPr="00DF41BF">
        <w:rPr>
          <w:i/>
        </w:rPr>
        <w:t>browsers</w:t>
      </w:r>
      <w:r>
        <w:t xml:space="preserve">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bookmarkStart w:id="24" w:name="_Toc506913180"/>
      <w:r w:rsidRPr="00F81B92">
        <w:rPr>
          <w:i w:val="0"/>
        </w:rPr>
        <w:t>2.</w:t>
      </w:r>
      <w:r w:rsidR="00F00E8B">
        <w:rPr>
          <w:i w:val="0"/>
        </w:rPr>
        <w:t>4</w:t>
      </w:r>
      <w:r w:rsidRPr="00F81B92">
        <w:rPr>
          <w:i w:val="0"/>
        </w:rPr>
        <w:t xml:space="preserve">.1 </w:t>
      </w:r>
      <w:r>
        <w:rPr>
          <w:i w:val="0"/>
        </w:rPr>
        <w:t>Redes e Internet</w:t>
      </w:r>
      <w:bookmarkEnd w:id="24"/>
    </w:p>
    <w:p w14:paraId="6981DBF1" w14:textId="7A557DFD" w:rsidR="00AC6557" w:rsidRDefault="00AC6557" w:rsidP="00F05FA3">
      <w:r>
        <w:t>Fo</w:t>
      </w:r>
      <w:r w:rsidR="00396B72">
        <w:t>i</w:t>
      </w:r>
      <w:r>
        <w:t xml:space="preserve"> </w:t>
      </w:r>
      <w:r w:rsidR="00396B72">
        <w:t>durante os</w:t>
      </w:r>
      <w:r>
        <w:t xml:space="preserve"> anos da Guerra Fria que </w:t>
      </w:r>
      <w:r w:rsidR="00396B72">
        <w:t xml:space="preserve">começaram a ser </w:t>
      </w:r>
      <w:r>
        <w:t>introduzi</w:t>
      </w:r>
      <w:r w:rsidR="00396B72">
        <w:t>dos</w:t>
      </w:r>
      <w:r>
        <w:t xml:space="preserve"> os computadores como ferramentas de comunicação e controlo de informações </w:t>
      </w:r>
      <w:r>
        <w:fldChar w:fldCharType="begin" w:fldLock="1"/>
      </w:r>
      <w:r w:rsidR="00EA54A9">
        <w:instrText>ADDIN CSL_CITATION { "citationItems" : [ { "id" : "ITEM-1", "itemData" : { "author" : [ { "dropping-particle" : "", "family" : "Edwards", "given" : "Paul N.", "non-dropping-particle" : "", "parse-names" : false, "suffix" : "" } ], "id" : "ITEM-1", "issued" : { "date-parts" : [ [ "1996" ] ] }, "title" : "The Closed World", "type" : "book" }, "uris" : [ "http://www.mendeley.com/documents/?uuid=af74ccdf-a8ff-4901-85d3-045d69c859fe", "http://www.mendeley.com/documents/?uuid=6a892717-a455-4cbb-9711-acacf94ae867" ] } ], "mendeley" : { "formattedCitation" : "(Edwards, 1996)", "plainTextFormattedCitation" : "(Edwards, 1996)", "previouslyFormattedCitation" : "(Edwards, 1996)" }, "properties" : {  }, "schema" : "https://github.com/citation-style-language/schema/raw/master/csl-citation.json" }</w:instrText>
      </w:r>
      <w:r>
        <w:fldChar w:fldCharType="separate"/>
      </w:r>
      <w:r w:rsidRPr="00AC6557">
        <w:rPr>
          <w:noProof/>
        </w:rPr>
        <w:t>(Edwards, 1996)</w:t>
      </w:r>
      <w:r>
        <w:fldChar w:fldCharType="end"/>
      </w:r>
      <w:r>
        <w:t>.</w:t>
      </w:r>
    </w:p>
    <w:p w14:paraId="468772DF" w14:textId="6A639A1A" w:rsidR="004124B2" w:rsidRDefault="007D1FE6" w:rsidP="00F05FA3">
      <w:r>
        <w:t xml:space="preserve">Em </w:t>
      </w:r>
      <w:r w:rsidR="00EE6CDC">
        <w:t>1957 os Estados Unidos criaram a</w:t>
      </w:r>
      <w:r>
        <w:t xml:space="preserve"> ARPA (Advanced Research Projects Agency)</w:t>
      </w:r>
      <w:r w:rsidR="00C62F84">
        <w:t>, um</w:t>
      </w:r>
      <w:r w:rsidR="00EE6CDC">
        <w:t>a</w:t>
      </w:r>
      <w:r w:rsidR="00C62F84">
        <w:t xml:space="preserve"> </w:t>
      </w:r>
      <w:r w:rsidR="00EE6CDC">
        <w:t>agência</w:t>
      </w:r>
      <w:r w:rsidR="00C62F84">
        <w:t xml:space="preserve">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xml:space="preserve">, dado que </w:t>
      </w:r>
      <w:r w:rsidR="00C4516E">
        <w:t>havia suspeições acerca</w:t>
      </w:r>
      <w:r w:rsidR="00E46E24">
        <w:t xml:space="preserve"> </w:t>
      </w:r>
      <w:r w:rsidR="00C4516E">
        <w:t>d</w:t>
      </w:r>
      <w:r w:rsidR="00E46E24">
        <w:t xml:space="preserve">a possibilidade de sofrerem um ataque inimigo. </w:t>
      </w:r>
    </w:p>
    <w:p w14:paraId="52202426" w14:textId="171172A7" w:rsidR="007D1FE6" w:rsidRDefault="004124B2" w:rsidP="00F05FA3">
      <w:r>
        <w:t xml:space="preserve">A rede de comunicações devia ser robusta, pois era necessário que a mesma garantisse que a comunicação fluía </w:t>
      </w:r>
      <w:r w:rsidR="00440BBE">
        <w:t xml:space="preserve">sem problemas entre as regiões não afetadas, em caso de ataque nuclear. </w:t>
      </w:r>
      <w:r w:rsidR="00E46E24">
        <w:t>E</w:t>
      </w:r>
      <w:r w:rsidR="004664ED">
        <w:t>s</w:t>
      </w:r>
      <w:r w:rsidR="00440BBE">
        <w:t>t</w:t>
      </w:r>
      <w:r w:rsidR="004664ED">
        <w:t xml:space="preserve">a rede </w:t>
      </w:r>
      <w:r w:rsidR="00294B18">
        <w:t>foi designada de</w:t>
      </w:r>
      <w:r w:rsidR="005C33E9">
        <w:t xml:space="preserve"> ARPANET </w:t>
      </w:r>
      <w:r w:rsidR="005C33E9">
        <w:fldChar w:fldCharType="begin" w:fldLock="1"/>
      </w:r>
      <w:r w:rsidR="00EA54A9">
        <w:instrText>ADDIN CSL_CITATION { "citationItems" : [ { "id" : "ITEM-1", "itemData" : { "DOI" : "10.1109/MITP.2014.32", "ISSN" : "1520-9202 VO  - 16", "author" : [ { "dropping-particle" : "", "family" : "Strawn", "given" : "G", "non-dropping-particle" : "", "parse-names" : false, "suffix" : "" } ], "container-title" : "IT Professional", "id" : "ITEM-1", "issue" : "3", "issued" : { "date-parts" : [ [ "2014" ] ] }, "page" : "66-68", "title" : "Masterminds of the Arpanet", "type" : "article-journal", "volume" : "16" }, "uris" : [ "http://www.mendeley.com/documents/?uuid=c7825baa-a4c6-47e5-98c1-0f04580f2dc8", "http://www.mendeley.com/documents/?uuid=514e93e5-81ba-4a56-9f2d-55d619810091" ] } ], "mendeley" : { "formattedCitation" : "(Strawn, 2014)", "plainTextFormattedCitation" : "(Strawn, 2014)", "previouslyFormattedCitation" : "(Strawn, 2014)" }, "properties" : {  }, "schema" : "https://github.com/citation-style-language/schema/raw/master/csl-citation.json" }</w:instrText>
      </w:r>
      <w:r w:rsidR="005C33E9">
        <w:fldChar w:fldCharType="separate"/>
      </w:r>
      <w:r w:rsidR="005C33E9" w:rsidRPr="005C33E9">
        <w:rPr>
          <w:noProof/>
        </w:rPr>
        <w:t>(Strawn, 2014)</w:t>
      </w:r>
      <w:r w:rsidR="005C33E9">
        <w:fldChar w:fldCharType="end"/>
      </w:r>
      <w:r w:rsidR="005C33E9">
        <w:t>.</w:t>
      </w:r>
    </w:p>
    <w:p w14:paraId="781DBF07" w14:textId="2886595E" w:rsidR="00C62F84" w:rsidRDefault="004664ED" w:rsidP="00F05FA3">
      <w:r>
        <w:t xml:space="preserve">A ARPANET </w:t>
      </w:r>
      <w:r w:rsidR="00A04FF1">
        <w:t xml:space="preserve">utilizava </w:t>
      </w:r>
      <w:r w:rsidR="007D40E2">
        <w:t xml:space="preserve">o protocolo TCP/IP para transmissão de dados, </w:t>
      </w:r>
      <w:r w:rsidR="00A04FF1">
        <w:t>no qual a informação era dividida em pequenos pacotes juntamente com o endereço do destinatário e informação que permite a reconstrução da mensagem original.</w:t>
      </w:r>
      <w:r w:rsidR="00C4516E">
        <w:t xml:space="preserve"> </w:t>
      </w:r>
    </w:p>
    <w:p w14:paraId="451F322E" w14:textId="6A92D095" w:rsidR="00C4516E" w:rsidRDefault="00C4516E" w:rsidP="00F05FA3">
      <w:r>
        <w:t xml:space="preserve">A evolução da rede foi gradual, </w:t>
      </w:r>
      <w:r w:rsidR="002303A5">
        <w:t xml:space="preserve">pois </w:t>
      </w:r>
      <w:r>
        <w:t>aos pouco</w:t>
      </w:r>
      <w:r w:rsidR="002303A5">
        <w:t>s</w:t>
      </w:r>
      <w:r>
        <w:t xml:space="preserve"> foram sendo ligados cada vez mais nodos</w:t>
      </w:r>
      <w:r w:rsidR="002303A5">
        <w:t xml:space="preserve"> e em 1975 havia já 57 nodos conectados.</w:t>
      </w:r>
    </w:p>
    <w:p w14:paraId="1D58CE4E" w14:textId="21058E9F" w:rsidR="002303A5" w:rsidRDefault="002303A5" w:rsidP="00A623E4"/>
    <w:p w14:paraId="799B7533" w14:textId="77777777" w:rsidR="002303A5" w:rsidRDefault="002303A5" w:rsidP="007E2A22">
      <w:pPr>
        <w:keepNext/>
        <w:jc w:val="center"/>
      </w:pPr>
      <w:r>
        <w:rPr>
          <w:noProof/>
          <w:lang w:eastAsia="pt-PT"/>
        </w:rPr>
        <w:lastRenderedPageBreak/>
        <w:drawing>
          <wp:inline distT="0" distB="0" distL="0" distR="0" wp14:anchorId="7DBA733C" wp14:editId="64227E07">
            <wp:extent cx="4581331" cy="2977258"/>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panet.jpg"/>
                    <pic:cNvPicPr/>
                  </pic:nvPicPr>
                  <pic:blipFill>
                    <a:blip r:embed="rId21">
                      <a:extLst>
                        <a:ext uri="{28A0092B-C50C-407E-A947-70E740481C1C}">
                          <a14:useLocalDpi xmlns:a14="http://schemas.microsoft.com/office/drawing/2010/main" val="0"/>
                        </a:ext>
                      </a:extLst>
                    </a:blip>
                    <a:stretch>
                      <a:fillRect/>
                    </a:stretch>
                  </pic:blipFill>
                  <pic:spPr>
                    <a:xfrm>
                      <a:off x="0" y="0"/>
                      <a:ext cx="4592329" cy="2984405"/>
                    </a:xfrm>
                    <a:prstGeom prst="rect">
                      <a:avLst/>
                    </a:prstGeom>
                  </pic:spPr>
                </pic:pic>
              </a:graphicData>
            </a:graphic>
          </wp:inline>
        </w:drawing>
      </w:r>
    </w:p>
    <w:p w14:paraId="6B168780" w14:textId="1B2FA2F3" w:rsidR="002303A5" w:rsidRDefault="002303A5" w:rsidP="002303A5">
      <w:pPr>
        <w:pStyle w:val="Legenda"/>
        <w:jc w:val="center"/>
      </w:pPr>
      <w:bookmarkStart w:id="25" w:name="_Toc506913215"/>
      <w:r>
        <w:t xml:space="preserve">Figura </w:t>
      </w:r>
      <w:r w:rsidR="00070034">
        <w:fldChar w:fldCharType="begin"/>
      </w:r>
      <w:r w:rsidR="00070034">
        <w:instrText xml:space="preserve"> SEQ Figura \* ARABIC </w:instrText>
      </w:r>
      <w:r w:rsidR="00070034">
        <w:fldChar w:fldCharType="separate"/>
      </w:r>
      <w:r w:rsidR="00E37EA4">
        <w:rPr>
          <w:noProof/>
        </w:rPr>
        <w:t>10</w:t>
      </w:r>
      <w:r w:rsidR="00070034">
        <w:rPr>
          <w:noProof/>
        </w:rPr>
        <w:fldChar w:fldCharType="end"/>
      </w:r>
      <w:r>
        <w:t xml:space="preserve"> - Evolução da Arpanet.</w:t>
      </w:r>
      <w:bookmarkEnd w:id="25"/>
      <w:r>
        <w:t xml:space="preserve"> </w:t>
      </w:r>
    </w:p>
    <w:p w14:paraId="6D3D3656" w14:textId="77895889" w:rsidR="002303A5" w:rsidRDefault="002303A5" w:rsidP="002303A5">
      <w:pPr>
        <w:pStyle w:val="Legenda"/>
        <w:jc w:val="center"/>
      </w:pPr>
      <w:r>
        <w:t>Fonte:</w:t>
      </w:r>
      <w:r w:rsidRPr="002303A5">
        <w:t xml:space="preserve"> </w:t>
      </w:r>
      <w:r w:rsidRPr="00C12A70">
        <w:rPr>
          <w:b w:val="0"/>
          <w:noProof/>
        </w:rPr>
        <w:t>http://theconversation.com/how-the-internet-was-born-from-the-arpanet-to-the-internet-68072</w:t>
      </w:r>
    </w:p>
    <w:p w14:paraId="5A8E5A14" w14:textId="5AA9599E" w:rsidR="00494FAB" w:rsidRDefault="00494FAB" w:rsidP="00A623E4"/>
    <w:p w14:paraId="581BAD83" w14:textId="1DD253C2" w:rsidR="00DA5E85" w:rsidRDefault="00E46E24" w:rsidP="00F05FA3">
      <w:r>
        <w:t xml:space="preserve">O ataque inimigo acabou por não acontecer, mas já tinham sido dados </w:t>
      </w:r>
      <w:r w:rsidR="007D40E2">
        <w:t xml:space="preserve">os primeiros </w:t>
      </w:r>
      <w:r>
        <w:t xml:space="preserve">passos para a criação do que é hoje a </w:t>
      </w:r>
      <w:r w:rsidR="00770A24">
        <w:t>web</w:t>
      </w:r>
      <w:r w:rsidR="00CE2DCE">
        <w:t>.</w:t>
      </w:r>
    </w:p>
    <w:p w14:paraId="4F3AAEAC" w14:textId="21FF4712" w:rsidR="00B60ABE" w:rsidRDefault="00B60ABE" w:rsidP="00F05FA3">
      <w:r>
        <w:t>Com o aparecimento das redes na indústria e com a chegada dos microprocessadores ao chão de fábrica, a visão existente até então sobre estas mudou bastante. As redes passaram a permitir uma comunicação rápida e confiável entre equipamentos e também a utilização de padrões estratégicos, que se tornaram fatores essenciais naquilo que é a produtividade industrial de hoje.</w:t>
      </w:r>
    </w:p>
    <w:p w14:paraId="59564E76" w14:textId="5042E541" w:rsidR="00B43EEC" w:rsidRDefault="00AF285C" w:rsidP="00F05FA3">
      <w:r>
        <w:t xml:space="preserve">A introdução das redes em ambiente industrial aconteceu na década de 1960 através dos sinais elétricos analógicos </w:t>
      </w:r>
      <w:r>
        <w:fldChar w:fldCharType="begin" w:fldLock="1"/>
      </w:r>
      <w:r w:rsidR="00EA54A9">
        <w:instrText>ADDIN CSL_CITATION { "citationItems" : [ { "id" : "ITEM-1", "itemData" : { "author" : [ { "dropping-particle" : "", "family" : "Nogueira", "given" : "Thiago", "non-dropping-particle" : "", "parse-names" : false, "suffix" : "" } ], "id" : "ITEM-1", "issued" : { "date-parts" : [ [ "2009" ] ] }, "title" : "REDES DE COMUNICA\u00c7\u00c3O PARA SISTEMAS DE AUTOMA\u00c7\u00c3O INDUSTRIAL", "type" : "thesis" }, "uris" : [ "http://www.mendeley.com/documents/?uuid=cf4146a1-418d-4059-8c4f-ff0651118b14", "http://www.mendeley.com/documents/?uuid=1537a715-7c78-4bc3-a031-24f67fd1f6d7" ] } ], "mendeley" : { "formattedCitation" : "(Nogueira, 2009)", "plainTextFormattedCitation" : "(Nogueira, 2009)", "previouslyFormattedCitation" : "(Nogueira, 2009)" }, "properties" : {  }, "schema" : "https://github.com/citation-style-language/schema/raw/master/csl-citation.json" }</w:instrText>
      </w:r>
      <w:r>
        <w:fldChar w:fldCharType="separate"/>
      </w:r>
      <w:r w:rsidRPr="00AF285C">
        <w:rPr>
          <w:noProof/>
        </w:rPr>
        <w:t>(Nogueira, 2009)</w:t>
      </w:r>
      <w:r>
        <w:fldChar w:fldCharType="end"/>
      </w:r>
      <w:r>
        <w:t xml:space="preserve"> e permitiu que houvesse uma substituição dos tubos utilizados para transmissão pneumática, reduzindo assim o custo de instalação dos sistemas e respetivo tempo de transmissão dos sinais.</w:t>
      </w:r>
    </w:p>
    <w:p w14:paraId="4488F637" w14:textId="5BAC088B" w:rsidR="00AC5019" w:rsidRDefault="00AC5019" w:rsidP="00F05FA3">
      <w:r>
        <w:t>Atualmente existem redes industriais que se ligam inclusive a sistemas de gestão das empresas ou a sistemas supervisórios e que permitem uma grande transparência do fluxo de informação pois qualquer pessoa da hierarquia pode aceder a informação do chão de fábrica em tempo real.</w:t>
      </w:r>
    </w:p>
    <w:p w14:paraId="38B5A664" w14:textId="77777777" w:rsidR="00A17752" w:rsidRDefault="00A17752">
      <w:pPr>
        <w:spacing w:after="200"/>
        <w:rPr>
          <w:iCs/>
          <w:smallCaps/>
          <w:spacing w:val="5"/>
          <w:sz w:val="26"/>
          <w:szCs w:val="26"/>
        </w:rPr>
      </w:pPr>
      <w:r>
        <w:rPr>
          <w:i/>
        </w:rPr>
        <w:br w:type="page"/>
      </w:r>
    </w:p>
    <w:p w14:paraId="40EAA7D9" w14:textId="0A11AD75" w:rsidR="00D148DE" w:rsidRPr="00CE2DCE" w:rsidRDefault="00B06E68" w:rsidP="00CE2DCE">
      <w:pPr>
        <w:pStyle w:val="Cabealho3"/>
        <w:ind w:firstLine="708"/>
        <w:rPr>
          <w:i w:val="0"/>
        </w:rPr>
      </w:pPr>
      <w:bookmarkStart w:id="26" w:name="_Toc506913181"/>
      <w:r w:rsidRPr="00F81B92">
        <w:rPr>
          <w:i w:val="0"/>
        </w:rPr>
        <w:lastRenderedPageBreak/>
        <w:t>2.</w:t>
      </w:r>
      <w:r w:rsidR="00F00E8B">
        <w:rPr>
          <w:i w:val="0"/>
        </w:rPr>
        <w:t>4</w:t>
      </w:r>
      <w:r w:rsidRPr="00F81B92">
        <w:rPr>
          <w:i w:val="0"/>
        </w:rPr>
        <w:t>.</w:t>
      </w:r>
      <w:r w:rsidR="00F00E8B">
        <w:rPr>
          <w:i w:val="0"/>
        </w:rPr>
        <w:t>2</w:t>
      </w:r>
      <w:r w:rsidRPr="00F81B92">
        <w:rPr>
          <w:i w:val="0"/>
        </w:rPr>
        <w:t xml:space="preserve"> </w:t>
      </w:r>
      <w:r>
        <w:rPr>
          <w:i w:val="0"/>
        </w:rPr>
        <w:t>Tecnologias Web</w:t>
      </w:r>
      <w:bookmarkEnd w:id="26"/>
    </w:p>
    <w:p w14:paraId="09E9848D" w14:textId="059D70C1" w:rsidR="002B230A" w:rsidRDefault="00667F04" w:rsidP="00F05FA3">
      <w:r>
        <w:t>Com o crescimento e disseminação das redes de computadores a nível mundial, um conjunto de tecnologias e ferramentas emergiram, tornando-se uma necessidade constante a sua melhoria e evolução. Um desses casos foi o</w:t>
      </w:r>
      <w:r w:rsidR="00C43A27">
        <w:t xml:space="preserve"> HTTP (HyperText Transfer Protocol)</w:t>
      </w:r>
      <w:r>
        <w:t>, que</w:t>
      </w:r>
      <w:r w:rsidR="00C43A27">
        <w:t xml:space="preserve"> é </w:t>
      </w:r>
      <w:r w:rsidR="003077F5">
        <w:t>um</w:t>
      </w:r>
      <w:r w:rsidR="00C43A27">
        <w:t xml:space="preserve"> protocolo</w:t>
      </w:r>
      <w:r w:rsidR="003077F5">
        <w:t xml:space="preserve"> de comunicação baseado em pedidos (</w:t>
      </w:r>
      <w:r w:rsidR="003077F5" w:rsidRPr="0033183A">
        <w:rPr>
          <w:i/>
        </w:rPr>
        <w:t>Requests</w:t>
      </w:r>
      <w:r w:rsidR="003077F5">
        <w:t>) e respostas (</w:t>
      </w:r>
      <w:r w:rsidR="003077F5" w:rsidRPr="0033183A">
        <w:rPr>
          <w:i/>
        </w:rPr>
        <w:t>Responses</w:t>
      </w:r>
      <w:r w:rsidR="003077F5">
        <w:t>) e é a</w:t>
      </w:r>
      <w:r w:rsidR="00C43A27">
        <w:t xml:space="preserve"> base da web</w:t>
      </w:r>
      <w:r w:rsidR="00197635">
        <w:t xml:space="preserve"> </w:t>
      </w:r>
      <w:r w:rsidR="00197635">
        <w:fldChar w:fldCharType="begin" w:fldLock="1"/>
      </w:r>
      <w:r w:rsidR="00EA54A9">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http://www.mendeley.com/documents/?uuid=c9ad1f54-d009-4933-bc18-8703321f8c80" ] } ], "mendeley" : { "formattedCitation" : "(Berners-Lee, 1991)", "plainTextFormattedCitation" : "(Berners-Lee, 1991)", "previouslyFormattedCitation" : "(Berners-Lee, 1991)" }, "properties" : {  }, "schema" : "https://github.com/citation-style-language/schema/raw/master/csl-citation.json" }</w:instrText>
      </w:r>
      <w:r w:rsidR="00197635">
        <w:fldChar w:fldCharType="separate"/>
      </w:r>
      <w:r w:rsidR="00197635" w:rsidRPr="00197635">
        <w:rPr>
          <w:noProof/>
        </w:rPr>
        <w:t>(Berners-Lee, 1991)</w:t>
      </w:r>
      <w:r w:rsidR="00197635">
        <w:fldChar w:fldCharType="end"/>
      </w:r>
      <w:r w:rsidR="00C43A27">
        <w:t xml:space="preserve">. Foi inventado por Tim Bertners-Lee </w:t>
      </w:r>
      <w:r w:rsidR="00283EBD">
        <w:t>em</w:t>
      </w:r>
      <w:r w:rsidR="00C43A27">
        <w:t xml:space="preserve"> 1990</w:t>
      </w:r>
      <w:r w:rsidR="00197635">
        <w:t xml:space="preserve"> </w:t>
      </w:r>
      <w:r w:rsidR="00C43A27">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1C331CD8" w:rsidR="003077F5" w:rsidRDefault="003077F5" w:rsidP="003077F5">
      <w:pPr>
        <w:pStyle w:val="Legenda"/>
        <w:jc w:val="center"/>
      </w:pPr>
      <w:bookmarkStart w:id="27" w:name="_Toc506913216"/>
      <w:r>
        <w:t xml:space="preserve">Figura </w:t>
      </w:r>
      <w:r w:rsidR="00070034">
        <w:fldChar w:fldCharType="begin"/>
      </w:r>
      <w:r w:rsidR="00070034">
        <w:instrText xml:space="preserve"> S</w:instrText>
      </w:r>
      <w:r w:rsidR="00070034">
        <w:instrText xml:space="preserve">EQ Figura \* ARABIC </w:instrText>
      </w:r>
      <w:r w:rsidR="00070034">
        <w:fldChar w:fldCharType="separate"/>
      </w:r>
      <w:r w:rsidR="00E37EA4">
        <w:rPr>
          <w:noProof/>
        </w:rPr>
        <w:t>11</w:t>
      </w:r>
      <w:r w:rsidR="00070034">
        <w:rPr>
          <w:noProof/>
        </w:rPr>
        <w:fldChar w:fldCharType="end"/>
      </w:r>
      <w:r>
        <w:t xml:space="preserve"> - Arquitetura do protocolo HTTP</w:t>
      </w:r>
      <w:bookmarkEnd w:id="27"/>
    </w:p>
    <w:p w14:paraId="207830BC" w14:textId="6B598E4D" w:rsidR="00E2273C" w:rsidRDefault="00E2273C" w:rsidP="00A623E4"/>
    <w:p w14:paraId="3F024C5C" w14:textId="04C4918F" w:rsidR="00E2273C" w:rsidRDefault="00C43A27" w:rsidP="00F05FA3">
      <w:r>
        <w:t xml:space="preserve">Em 1997 foi publicada a primeira versão </w:t>
      </w:r>
      <w:r w:rsidR="00504392">
        <w:t>standard</w:t>
      </w:r>
      <w:r>
        <w:t xml:space="preserve"> do protocolo HTTP, a versão HTTP/1.1 que serviu para clarificar algumas ambiguidades e trazer algumas vantagens, como a reutilização de conexões, as respostas partidas em “pedaços” ou a negociação de conteúdo entre cliente e servido</w:t>
      </w:r>
      <w:r w:rsidR="0044027C">
        <w:t>r (como o idioma, por exemplo).</w:t>
      </w:r>
    </w:p>
    <w:p w14:paraId="6FAC1041" w14:textId="02CD6125" w:rsidR="00E2273C" w:rsidRDefault="00E2273C" w:rsidP="00F05FA3">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w:t>
      </w:r>
      <w:r w:rsidR="0039567A">
        <w:t>ssão encriptada sobre o mesmo, de nome</w:t>
      </w:r>
      <w:r w:rsidR="00A863B0">
        <w:t xml:space="preserve"> SSL.</w:t>
      </w:r>
      <w:r w:rsidR="0039567A">
        <w:t xml:space="preserve"> Entretanto, este sofreu algumas evoluções</w:t>
      </w:r>
      <w:r w:rsidR="00A863B0">
        <w:t xml:space="preserve"> e eventualmente passou a ser TLS.</w:t>
      </w:r>
    </w:p>
    <w:p w14:paraId="48B36C67" w14:textId="6E22041C" w:rsidR="00E2273C" w:rsidRDefault="00A863B0" w:rsidP="00F05FA3">
      <w:r>
        <w:t>Esta alteração permitiu que as mensagens trocadas entre cliente e servidor no protocolo HTTP passassem a ser encriptadas, sendo assim garantida a autenticidade e a proteção das mesmas. Esta é a base do aparecimento do q</w:t>
      </w:r>
      <w:r w:rsidR="0044027C">
        <w:t>ue é conhecido hoje como HTTPS.</w:t>
      </w:r>
    </w:p>
    <w:p w14:paraId="6C883795" w14:textId="611BE7CA" w:rsidR="00C474B5" w:rsidRDefault="00C474B5" w:rsidP="00F05FA3">
      <w:r>
        <w:t xml:space="preserve">Em </w:t>
      </w:r>
      <w:r w:rsidR="00617E8B">
        <w:t>Maio</w:t>
      </w:r>
      <w:r>
        <w:t xml:space="preserve"> de 2015 foi publicada a </w:t>
      </w:r>
      <w:r w:rsidR="007D2FA8">
        <w:t xml:space="preserve">versão </w:t>
      </w:r>
      <w:r w:rsidR="007D2FA8" w:rsidRPr="00C47E1E">
        <w:rPr>
          <w:i/>
        </w:rPr>
        <w:t>standard</w:t>
      </w:r>
      <w:r>
        <w:t xml:space="preserve"> mais recente do protocolo HTTP, </w:t>
      </w:r>
      <w:r w:rsidR="006247A9">
        <w:t>o</w:t>
      </w:r>
      <w:r>
        <w:t xml:space="preserve"> HTTP/2. Esta versão trouxe algumas diferenças em relação á anterior, como o facto de </w:t>
      </w:r>
      <w:r>
        <w:lastRenderedPageBreak/>
        <w:t xml:space="preserve">permitir um servidor popular a cache do cliente, ou o facto de ser um protocolo multiplexado, isto é, permite </w:t>
      </w:r>
      <w:r w:rsidR="00D37FB2">
        <w:t>pedidos</w:t>
      </w:r>
      <w:r>
        <w:t xml:space="preserve"> paralelos na mesma conexão.</w:t>
      </w:r>
    </w:p>
    <w:p w14:paraId="1D1CE6E4" w14:textId="26322BE1" w:rsidR="00C43A27" w:rsidRDefault="00A335C5" w:rsidP="00A623E4">
      <w:r>
        <w:t xml:space="preserve">O </w:t>
      </w:r>
      <w:r w:rsidRPr="00C47E1E">
        <w:rPr>
          <w:i/>
        </w:rPr>
        <w:t>feedback</w:t>
      </w:r>
      <w:r>
        <w:t xml:space="preserve"> acerca da implementação do HTTP/2 nos websites tem sido positivo, dado que até Junho de 2017, 14.7% dos mesmos já estavam a utilizar esta versão do protocolo </w:t>
      </w:r>
      <w:r>
        <w:fldChar w:fldCharType="begin" w:fldLock="1"/>
      </w:r>
      <w:r w:rsidR="00EA54A9">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 "schema" : "https://github.com/citation-style-language/schema/raw/master/csl-citation.json" }</w:instrText>
      </w:r>
      <w:r>
        <w:fldChar w:fldCharType="separate"/>
      </w:r>
      <w:r w:rsidR="00EA54A9" w:rsidRPr="00EA54A9">
        <w:rPr>
          <w:noProof/>
        </w:rPr>
        <w:t>(“HTTP/2 Usage,” 2017)</w:t>
      </w:r>
      <w:r>
        <w:fldChar w:fldCharType="end"/>
      </w:r>
      <w:r>
        <w:t>.</w:t>
      </w:r>
    </w:p>
    <w:p w14:paraId="61BBD0C0" w14:textId="5D9A64C9" w:rsidR="00590D93" w:rsidRDefault="00A335C5" w:rsidP="00F05FA3">
      <w:r>
        <w:t>O protocolo HTTP está em constante evolução e novas capacidades e funcionalidades estão a ser testadas para serem integradas, que prova que o HTTP tem uma forte capacidade de ser extensível apesar de manter a simpl</w:t>
      </w:r>
      <w:r w:rsidR="0044027C">
        <w:t>icidade para a qual foi criado.</w:t>
      </w:r>
    </w:p>
    <w:p w14:paraId="0DAA57BB" w14:textId="769A3738" w:rsidR="00C85865" w:rsidRDefault="00BF77A9" w:rsidP="00F05FA3">
      <w:r>
        <w:t>Outro caso de tecnologias que emergiram com a disseminação da rede de computadores a nível mundial e se tornaram necessidades foram as linguagens de programação orientadas para a web</w:t>
      </w:r>
      <w:r w:rsidR="000748B5">
        <w:t>, que são as responsáveis por permitir que os utilizadores visualizem conte</w:t>
      </w:r>
      <w:r w:rsidR="002358E3">
        <w:t xml:space="preserve">údos de </w:t>
      </w:r>
      <w:r w:rsidR="002358E3" w:rsidRPr="00C47E1E">
        <w:rPr>
          <w:i/>
        </w:rPr>
        <w:t>websites</w:t>
      </w:r>
      <w:r w:rsidR="002358E3">
        <w:t xml:space="preserve"> e</w:t>
      </w:r>
      <w:r w:rsidR="000748B5">
        <w:t xml:space="preserve"> executem fun</w:t>
      </w:r>
      <w:r w:rsidR="002358E3">
        <w:t>cionalidades dentro dos mesmos</w:t>
      </w:r>
      <w:r>
        <w:t>. Estas</w:t>
      </w:r>
      <w:r w:rsidR="00D148DE">
        <w:t xml:space="preserve"> sofreram uma evolução enorme desde o seu aparecimento</w:t>
      </w:r>
      <w:r w:rsidR="00C17573">
        <w:t>, que permitiram que a web se transformasse na poderosíssima ferramenta que é hoje</w:t>
      </w:r>
      <w:r w:rsidR="00D148DE">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63EFABC6" w14:textId="77777777" w:rsidR="00E94D90" w:rsidRDefault="00C17573" w:rsidP="00F05FA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06925720" w14:textId="3FBF09AE" w:rsidR="001535EB" w:rsidRDefault="00C17573" w:rsidP="00A623E4">
      <w:r>
        <w:t>O HTML é uma linguagem baseada em etiquetas (</w:t>
      </w:r>
      <w:r w:rsidR="00406535">
        <w:t>ou “</w:t>
      </w:r>
      <w:r>
        <w:t>tags</w:t>
      </w:r>
      <w:r w:rsidR="00406535">
        <w:t>”</w:t>
      </w:r>
      <w:r>
        <w:t xml:space="preserve">)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xml:space="preserve">, o </w:t>
      </w:r>
      <w:r w:rsidR="00C47E1E" w:rsidRPr="00C47E1E">
        <w:rPr>
          <w:i/>
        </w:rPr>
        <w:t>browser</w:t>
      </w:r>
      <w:r>
        <w:t xml:space="preserve"> consegue </w:t>
      </w:r>
      <w:r w:rsidR="00085F33">
        <w:t>disponibilizar ao utilizador</w:t>
      </w:r>
      <w:r>
        <w:t xml:space="preserve"> o seu conteúdo, que </w:t>
      </w:r>
      <w:r w:rsidR="008B39C5">
        <w:t xml:space="preserve">pode </w:t>
      </w:r>
      <w:r>
        <w:t>inclui</w:t>
      </w:r>
      <w:r w:rsidR="008B39C5">
        <w:t>r</w:t>
      </w:r>
      <w:r>
        <w:t xml:space="preserve"> texto</w:t>
      </w:r>
      <w:r w:rsidR="008B39C5">
        <w:t>s</w:t>
      </w:r>
      <w:r>
        <w:t>, imagens, vídeo</w:t>
      </w:r>
      <w:r w:rsidR="008B39C5">
        <w:t>s</w:t>
      </w:r>
      <w:r>
        <w:t>, etc.</w:t>
      </w:r>
      <w:r w:rsidR="004D1B01">
        <w:t xml:space="preserve"> O HTML vai na versão 5.0 e está muito relacionado com as CSS, que são folhas de estilo que descrevem como os elementos HTML serão disponibilizados no </w:t>
      </w:r>
      <w:r w:rsidR="00840378" w:rsidRPr="00C47E1E">
        <w:rPr>
          <w:i/>
        </w:rPr>
        <w:t>browser</w:t>
      </w:r>
      <w:r w:rsidR="004D1B01">
        <w:t>, do ponto de vista estético e organizacional.</w:t>
      </w:r>
    </w:p>
    <w:p w14:paraId="0BA0C9AD" w14:textId="567BF3F3" w:rsidR="00866650" w:rsidRDefault="00866650" w:rsidP="00F05FA3">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w:t>
      </w:r>
      <w:r w:rsidRPr="00C47E1E">
        <w:rPr>
          <w:i/>
        </w:rPr>
        <w:t>browser</w:t>
      </w:r>
      <w:r>
        <w:t xml:space="preserve"> popular, o Netscape, sentiu a necessidade de expandir a web, de encontrar uma forma que a tornasse mais interativa, mais dinâmica. A web, que era estática na altura, precisava de uma forma de </w:t>
      </w:r>
      <w:r w:rsidR="00035428">
        <w:t xml:space="preserve">interagir dinamicamente com o conteúdo que exibia, precisava de uma </w:t>
      </w:r>
      <w:r w:rsidR="00035428">
        <w:lastRenderedPageBreak/>
        <w:t xml:space="preserve">linguagem de </w:t>
      </w:r>
      <w:r w:rsidR="00035428" w:rsidRPr="00C47E1E">
        <w:rPr>
          <w:i/>
        </w:rPr>
        <w:t>scripting</w:t>
      </w:r>
      <w:r w:rsidR="00035428">
        <w:t xml:space="preserve">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4DCEE83A" w:rsidR="00035428" w:rsidRDefault="00035428" w:rsidP="00F05FA3">
      <w:r>
        <w:t>O Javascript é uma linguagem de programação</w:t>
      </w:r>
      <w:r w:rsidR="000F1CC9">
        <w:t xml:space="preserve"> que nasceu como</w:t>
      </w:r>
      <w:r>
        <w:t xml:space="preserve"> </w:t>
      </w:r>
      <w:r w:rsidRPr="00C47E1E">
        <w:rPr>
          <w:i/>
        </w:rPr>
        <w:t>client-side</w:t>
      </w:r>
      <w:r>
        <w:t xml:space="preserve">, que significa que o código fonte </w:t>
      </w:r>
      <w:r w:rsidR="000F1CC9">
        <w:t>era</w:t>
      </w:r>
      <w:r>
        <w:t xml:space="preserve"> processado no </w:t>
      </w:r>
      <w:r w:rsidRPr="00C47E1E">
        <w:rPr>
          <w:i/>
        </w:rPr>
        <w:t>browser</w:t>
      </w:r>
      <w:r>
        <w:t xml:space="preserve"> e não num servidor web, ou seja, uma função javascript pode ser executada após uma </w:t>
      </w:r>
      <w:r w:rsidR="00F44D58">
        <w:t>página web</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EDCDC90" w14:textId="434EFA5D" w:rsidR="00AE7921" w:rsidRDefault="00035428" w:rsidP="00F05FA3">
      <w:r>
        <w:t>O Javascript evoluiu bastante e nos dias que correm já se estendem a outras funcionalidades bem mais complexas do que a validação de formulários</w:t>
      </w:r>
      <w:r w:rsidR="000F1CC9">
        <w:t xml:space="preserve">, inclusivé </w:t>
      </w:r>
      <w:r w:rsidR="00C47E1E">
        <w:t>existem</w:t>
      </w:r>
      <w:r w:rsidR="000F1CC9">
        <w:t xml:space="preserve"> servidores web baseados em Javascript</w:t>
      </w:r>
      <w:r w:rsidR="0044027C">
        <w:t>.</w:t>
      </w:r>
    </w:p>
    <w:p w14:paraId="4FF631D9" w14:textId="561C5957" w:rsidR="00AE7921" w:rsidRDefault="00AE7921" w:rsidP="00F05FA3">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2DE5A0B1" w14:textId="7AB3E43D" w:rsidR="00F44D58" w:rsidRDefault="00AE7921" w:rsidP="00AE7921">
      <w:pPr>
        <w:pStyle w:val="Legenda"/>
        <w:jc w:val="center"/>
      </w:pPr>
      <w:bookmarkStart w:id="28" w:name="_Toc506913217"/>
      <w:r>
        <w:t xml:space="preserve">Figura </w:t>
      </w:r>
      <w:r w:rsidR="00070034">
        <w:fldChar w:fldCharType="begin"/>
      </w:r>
      <w:r w:rsidR="00070034">
        <w:instrText xml:space="preserve"> SEQ Figura \* ARABIC </w:instrText>
      </w:r>
      <w:r w:rsidR="00070034">
        <w:fldChar w:fldCharType="separate"/>
      </w:r>
      <w:r w:rsidR="00E37EA4">
        <w:rPr>
          <w:noProof/>
        </w:rPr>
        <w:t>12</w:t>
      </w:r>
      <w:r w:rsidR="00070034">
        <w:rPr>
          <w:noProof/>
        </w:rPr>
        <w:fldChar w:fldCharType="end"/>
      </w:r>
      <w:r>
        <w:t xml:space="preserve"> </w:t>
      </w:r>
      <w:r w:rsidR="00223116">
        <w:t>–</w:t>
      </w:r>
      <w:r>
        <w:t xml:space="preserve"> </w:t>
      </w:r>
      <w:r w:rsidR="00223116">
        <w:t xml:space="preserve">Lado cliente </w:t>
      </w:r>
      <w:r>
        <w:t>da web</w:t>
      </w:r>
      <w:r w:rsidR="00F44D58">
        <w:t>.</w:t>
      </w:r>
      <w:bookmarkEnd w:id="28"/>
      <w:r w:rsidR="00F44D58">
        <w:t xml:space="preserve"> </w:t>
      </w:r>
    </w:p>
    <w:p w14:paraId="547AD69C" w14:textId="5D62AF22" w:rsidR="00035428" w:rsidRDefault="00F44D58" w:rsidP="00AE7921">
      <w:pPr>
        <w:pStyle w:val="Legenda"/>
        <w:jc w:val="center"/>
      </w:pPr>
      <w:r>
        <w:t xml:space="preserve">Fonte: </w:t>
      </w:r>
      <w:r w:rsidRPr="00F44D58">
        <w:rPr>
          <w:b w:val="0"/>
          <w:noProof/>
        </w:rPr>
        <w:t>http://bulbulcse.com/2016/06/02/html-vs-css-2/</w:t>
      </w:r>
    </w:p>
    <w:p w14:paraId="29EDB1A2" w14:textId="253FCF4A" w:rsidR="00866650" w:rsidRDefault="00866650" w:rsidP="00A623E4"/>
    <w:p w14:paraId="1C0020BA" w14:textId="1EF39BAE" w:rsidR="00AE7921" w:rsidRDefault="00AE7921" w:rsidP="00F05FA3">
      <w:r>
        <w:t xml:space="preserve">No entanto, convém também fazer referência ao lado servidor da web. O </w:t>
      </w:r>
      <w:r w:rsidR="00BD7012">
        <w:t>c</w:t>
      </w:r>
      <w:r>
        <w:t xml:space="preserve">liente envia pedidos para um servidor onde podem estar alojados </w:t>
      </w:r>
      <w:r w:rsidRPr="00BD7012">
        <w:rPr>
          <w:i/>
        </w:rPr>
        <w:t>scripts</w:t>
      </w:r>
      <w:r>
        <w:t xml:space="preserve">, cálculos, algoritmos capazes </w:t>
      </w:r>
      <w:r>
        <w:lastRenderedPageBreak/>
        <w:t>de tratar do pedido efetuado e devolver uma resposta. Esse lado pode também ser complementado por bases de dados para armazenar informação.</w:t>
      </w:r>
    </w:p>
    <w:p w14:paraId="00FCD235" w14:textId="2554DBDC" w:rsidR="00CD1F8F" w:rsidRDefault="00982D1C" w:rsidP="00F05FA3">
      <w:r>
        <w:t xml:space="preserve">Nos primórdios da web o </w:t>
      </w:r>
      <w:r w:rsidRPr="00BD7012">
        <w:rPr>
          <w:i/>
        </w:rPr>
        <w:t>scripting</w:t>
      </w:r>
      <w:r>
        <w:t xml:space="preserve">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w:t>
      </w:r>
      <w:r w:rsidRPr="00683FB3">
        <w:rPr>
          <w:i/>
        </w:rPr>
        <w:t>scripts</w:t>
      </w:r>
      <w:r>
        <w:t xml:space="preserve">. Exemplos disso são linguagens como ASP, JSP, Perl, PHP, NodeJS, entre outras, que se encontram já </w:t>
      </w:r>
      <w:r w:rsidR="0044027C">
        <w:t>bastante disseminadas pela web.</w:t>
      </w:r>
    </w:p>
    <w:p w14:paraId="4D067913" w14:textId="0F3C62E7" w:rsidR="00CD1F8F" w:rsidRDefault="00CD1F8F" w:rsidP="00F05FA3">
      <w:r>
        <w:t>Assim, temos os componente</w:t>
      </w:r>
      <w:r w:rsidR="00223116">
        <w:t>s</w:t>
      </w:r>
      <w:r>
        <w:t xml:space="preserve"> fundamentais para a arquitetura base de uma aplicação orientada para a web:</w:t>
      </w:r>
    </w:p>
    <w:p w14:paraId="34D4B37D" w14:textId="0B85E444" w:rsidR="00CD1F8F" w:rsidRDefault="00CD1F8F" w:rsidP="00660D40">
      <w:pPr>
        <w:pStyle w:val="PargrafodaLista"/>
        <w:numPr>
          <w:ilvl w:val="0"/>
          <w:numId w:val="2"/>
        </w:numPr>
      </w:pPr>
      <w:r>
        <w:t xml:space="preserve">Cliente – São os </w:t>
      </w:r>
      <w:r w:rsidRPr="00683FB3">
        <w:rPr>
          <w:i/>
        </w:rPr>
        <w:t>browsers</w:t>
      </w:r>
      <w:r>
        <w:t xml:space="preserve"> e um conjunto de tecnologias renderizadas e executadas pelos mesmos (HTML, CSS e Javascript)</w:t>
      </w:r>
    </w:p>
    <w:p w14:paraId="2A92B8EE" w14:textId="215613C3" w:rsidR="00CD1F8F" w:rsidRDefault="00CD1F8F" w:rsidP="00660D40">
      <w:pPr>
        <w:pStyle w:val="PargrafodaLista"/>
        <w:numPr>
          <w:ilvl w:val="0"/>
          <w:numId w:val="2"/>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DFA107B" w:rsidR="00CD1F8F" w:rsidRDefault="00CD1F8F" w:rsidP="00CD1F8F">
      <w:pPr>
        <w:pStyle w:val="Legenda"/>
        <w:jc w:val="center"/>
      </w:pPr>
      <w:bookmarkStart w:id="29" w:name="_Toc506913218"/>
      <w:r>
        <w:t xml:space="preserve">Figura </w:t>
      </w:r>
      <w:r w:rsidR="00070034">
        <w:fldChar w:fldCharType="begin"/>
      </w:r>
      <w:r w:rsidR="00070034">
        <w:instrText xml:space="preserve"> SEQ Figura \* ARABIC </w:instrText>
      </w:r>
      <w:r w:rsidR="00070034">
        <w:fldChar w:fldCharType="separate"/>
      </w:r>
      <w:r w:rsidR="00E37EA4">
        <w:rPr>
          <w:noProof/>
        </w:rPr>
        <w:t>13</w:t>
      </w:r>
      <w:r w:rsidR="00070034">
        <w:rPr>
          <w:noProof/>
        </w:rPr>
        <w:fldChar w:fldCharType="end"/>
      </w:r>
      <w:r>
        <w:t xml:space="preserve"> - Arquitetura base de aplicações web</w:t>
      </w:r>
      <w:bookmarkEnd w:id="29"/>
    </w:p>
    <w:p w14:paraId="56AA12A1" w14:textId="4C9D2B1C" w:rsidR="00CD1F8F" w:rsidRDefault="00CD1F8F" w:rsidP="00CD1F8F"/>
    <w:p w14:paraId="5B179EAA" w14:textId="03FBDEF1" w:rsidR="00CD1F8F" w:rsidRDefault="00CD1F8F" w:rsidP="00F05FA3">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1EE55655" w14:textId="3EF419AC" w:rsidR="0081617B" w:rsidRPr="00C701D5" w:rsidRDefault="00F00E8B" w:rsidP="00C701D5">
      <w:pPr>
        <w:pStyle w:val="Cabealho3"/>
        <w:ind w:firstLine="708"/>
        <w:rPr>
          <w:i w:val="0"/>
        </w:rPr>
      </w:pPr>
      <w:bookmarkStart w:id="30" w:name="_Toc506913182"/>
      <w:r>
        <w:rPr>
          <w:i w:val="0"/>
        </w:rPr>
        <w:lastRenderedPageBreak/>
        <w:t>2.4</w:t>
      </w:r>
      <w:r w:rsidR="0081617B" w:rsidRPr="00F81B92">
        <w:rPr>
          <w:i w:val="0"/>
        </w:rPr>
        <w:t>.</w:t>
      </w:r>
      <w:r>
        <w:rPr>
          <w:i w:val="0"/>
        </w:rPr>
        <w:t>3</w:t>
      </w:r>
      <w:r w:rsidR="0081617B" w:rsidRPr="00F81B92">
        <w:rPr>
          <w:i w:val="0"/>
        </w:rPr>
        <w:t xml:space="preserve"> </w:t>
      </w:r>
      <w:r w:rsidR="0081617B">
        <w:rPr>
          <w:i w:val="0"/>
        </w:rPr>
        <w:t>Cloud Computing</w:t>
      </w:r>
      <w:bookmarkEnd w:id="30"/>
    </w:p>
    <w:p w14:paraId="6F2EDDBE" w14:textId="1F3F4F0D" w:rsidR="0081617B" w:rsidRDefault="0081617B" w:rsidP="00F05FA3">
      <w:r>
        <w:t xml:space="preserve">Outro paradigma tecnológico que emergiu ao longo dos últimos anos e teve a capacidade de mudar a forma como são fornecidos os serviços de TI é o </w:t>
      </w:r>
      <w:r w:rsidRPr="00294DC8">
        <w:rPr>
          <w:i/>
        </w:rPr>
        <w:t>Cloud Computing</w:t>
      </w:r>
      <w:r w:rsidR="00294DC8">
        <w:rPr>
          <w:i/>
        </w:rPr>
        <w:t xml:space="preserve"> </w:t>
      </w:r>
      <w:r w:rsidR="00294DC8" w:rsidRPr="00294DC8">
        <w:t>(computação em nuvem)</w:t>
      </w:r>
      <w:r>
        <w:t>.</w:t>
      </w:r>
    </w:p>
    <w:p w14:paraId="73FDBEB4" w14:textId="592D5D81" w:rsidR="0081617B" w:rsidRDefault="0081617B" w:rsidP="00F05FA3">
      <w:r>
        <w:t xml:space="preserve">O </w:t>
      </w:r>
      <w:r w:rsidRPr="00294DC8">
        <w:rPr>
          <w:i/>
        </w:rPr>
        <w:t>Cloud Computing</w:t>
      </w:r>
      <w:r>
        <w:t xml:space="preserve"> consiste em “mover serviços, poder computacional ou dados para uma localização transparente, interna ou externa á organização em instalações centralizadas ou contratadas”</w:t>
      </w:r>
      <w:r>
        <w:fldChar w:fldCharType="begin" w:fldLock="1"/>
      </w:r>
      <w:r w:rsidR="00EA54A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 "schema" : "https://github.com/citation-style-language/schema/raw/master/csl-citation.json" }</w:instrText>
      </w:r>
      <w:r>
        <w:fldChar w:fldCharType="separate"/>
      </w:r>
      <w:r w:rsidR="00EA54A9" w:rsidRPr="00EA54A9">
        <w:rPr>
          <w:noProof/>
        </w:rPr>
        <w:t>(“Cloud Computing: An Overview,” 2009)</w:t>
      </w:r>
      <w:r>
        <w:fldChar w:fldCharType="end"/>
      </w:r>
      <w:r>
        <w:t xml:space="preserve">. </w:t>
      </w:r>
    </w:p>
    <w:p w14:paraId="6889E2D1" w14:textId="77777777" w:rsidR="0081617B" w:rsidRDefault="0081617B" w:rsidP="00F05FA3">
      <w:r>
        <w:t xml:space="preserve">Este paradigma traz alguns benefícios como a capacidade de multiutilização a larga-escala que acaba por trazer vantagens económicas muito significativas, o facto de ser baseado num modelo de </w:t>
      </w:r>
      <w:r w:rsidRPr="00294DC8">
        <w:rPr>
          <w:i/>
        </w:rPr>
        <w:t>self-service</w:t>
      </w:r>
      <w:r>
        <w:t xml:space="preserv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5C85A3DC">
            <wp:extent cx="3200400" cy="1956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14776" cy="1964997"/>
                    </a:xfrm>
                    <a:prstGeom prst="rect">
                      <a:avLst/>
                    </a:prstGeom>
                  </pic:spPr>
                </pic:pic>
              </a:graphicData>
            </a:graphic>
          </wp:inline>
        </w:drawing>
      </w:r>
    </w:p>
    <w:p w14:paraId="76A41598" w14:textId="0FF1F4D2" w:rsidR="0081617B" w:rsidRDefault="0081617B" w:rsidP="0081617B">
      <w:pPr>
        <w:pStyle w:val="Legenda"/>
        <w:jc w:val="center"/>
      </w:pPr>
      <w:bookmarkStart w:id="31" w:name="_Toc506913219"/>
      <w:r>
        <w:t xml:space="preserve">Figura </w:t>
      </w:r>
      <w:r w:rsidR="00070034">
        <w:fldChar w:fldCharType="begin"/>
      </w:r>
      <w:r w:rsidR="00070034">
        <w:instrText xml:space="preserve"> SEQ Figura \* ARABIC </w:instrText>
      </w:r>
      <w:r w:rsidR="00070034">
        <w:fldChar w:fldCharType="separate"/>
      </w:r>
      <w:r w:rsidR="00E37EA4">
        <w:rPr>
          <w:noProof/>
        </w:rPr>
        <w:t>14</w:t>
      </w:r>
      <w:r w:rsidR="00070034">
        <w:rPr>
          <w:noProof/>
        </w:rPr>
        <w:fldChar w:fldCharType="end"/>
      </w:r>
      <w:r>
        <w:t xml:space="preserve"> - Arquitetura Cloud Computing</w:t>
      </w:r>
      <w:bookmarkEnd w:id="31"/>
    </w:p>
    <w:p w14:paraId="3B5DB005" w14:textId="57BC8DF2" w:rsidR="0081617B" w:rsidRDefault="0081617B" w:rsidP="0081617B"/>
    <w:p w14:paraId="00D09EF1" w14:textId="412F5A41" w:rsidR="00AE7921" w:rsidRDefault="0081617B" w:rsidP="00A623E4">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2E0B6334" w14:textId="77777777" w:rsidR="00294DC8" w:rsidRDefault="00294DC8">
      <w:pPr>
        <w:rPr>
          <w:iCs/>
          <w:smallCaps/>
          <w:spacing w:val="5"/>
          <w:sz w:val="26"/>
          <w:szCs w:val="26"/>
        </w:rPr>
      </w:pPr>
      <w:r>
        <w:rPr>
          <w:i/>
        </w:rPr>
        <w:br w:type="page"/>
      </w:r>
    </w:p>
    <w:p w14:paraId="545E7B60" w14:textId="5E74486D" w:rsidR="0081617B" w:rsidRPr="00C701D5" w:rsidRDefault="00F00E8B" w:rsidP="00C701D5">
      <w:pPr>
        <w:pStyle w:val="Cabealho3"/>
        <w:ind w:firstLine="708"/>
        <w:rPr>
          <w:i w:val="0"/>
        </w:rPr>
      </w:pPr>
      <w:bookmarkStart w:id="32" w:name="_Toc506913183"/>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bookmarkEnd w:id="32"/>
    </w:p>
    <w:p w14:paraId="2BE1C33F" w14:textId="77777777" w:rsidR="00136454" w:rsidRDefault="00136454" w:rsidP="00F05FA3">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F05FA3">
      <w:r>
        <w:t xml:space="preserve">Uma HMI pode-se descrever como uma combinação entre componentes de </w:t>
      </w:r>
      <w:r w:rsidRPr="00244A0E">
        <w:rPr>
          <w:i/>
        </w:rPr>
        <w:t>hardware</w:t>
      </w:r>
      <w:r>
        <w:t xml:space="preserve"> e </w:t>
      </w:r>
      <w:r w:rsidRPr="00244A0E">
        <w:rPr>
          <w:i/>
        </w:rPr>
        <w:t>software</w:t>
      </w:r>
      <w:r>
        <w:t xml:space="preserv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280F2CDD" w:rsidR="00136454" w:rsidRDefault="00136454" w:rsidP="00136454">
      <w:pPr>
        <w:pStyle w:val="Legenda"/>
        <w:jc w:val="center"/>
        <w:rPr>
          <w:lang w:val="en-US"/>
        </w:rPr>
      </w:pPr>
      <w:bookmarkStart w:id="33" w:name="_Toc506913220"/>
      <w:r w:rsidRPr="00682B6F">
        <w:rPr>
          <w:lang w:val="en-US"/>
        </w:rPr>
        <w:t xml:space="preserve">Figura </w:t>
      </w:r>
      <w:r>
        <w:fldChar w:fldCharType="begin"/>
      </w:r>
      <w:r w:rsidRPr="00682B6F">
        <w:rPr>
          <w:lang w:val="en-US"/>
        </w:rPr>
        <w:instrText xml:space="preserve"> SEQ Figura \* ARABIC </w:instrText>
      </w:r>
      <w:r>
        <w:fldChar w:fldCharType="separate"/>
      </w:r>
      <w:r w:rsidR="00E37EA4">
        <w:rPr>
          <w:noProof/>
          <w:lang w:val="en-US"/>
        </w:rPr>
        <w:t>15</w:t>
      </w:r>
      <w:r>
        <w:rPr>
          <w:noProof/>
        </w:rPr>
        <w:fldChar w:fldCharType="end"/>
      </w:r>
      <w:r w:rsidRPr="00682B6F">
        <w:rPr>
          <w:lang w:val="en-US"/>
        </w:rPr>
        <w:t xml:space="preserve"> - Human-Machine Interface.</w:t>
      </w:r>
      <w:bookmarkEnd w:id="33"/>
    </w:p>
    <w:p w14:paraId="2247028E" w14:textId="77777777" w:rsidR="00136454" w:rsidRPr="00611D3C" w:rsidRDefault="00136454" w:rsidP="00136454">
      <w:pPr>
        <w:pStyle w:val="Legenda"/>
        <w:jc w:val="center"/>
        <w:rPr>
          <w:lang w:val="en-US"/>
        </w:rPr>
      </w:pPr>
      <w:r w:rsidRPr="00611D3C">
        <w:rPr>
          <w:lang w:val="en-US"/>
        </w:rPr>
        <w:t xml:space="preserve"> Fonte: </w:t>
      </w:r>
      <w:r w:rsidRPr="009A2428">
        <w:rPr>
          <w:b w:val="0"/>
          <w:noProof/>
          <w:lang w:val="en-US"/>
        </w:rPr>
        <w:t>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F05FA3">
      <w:r>
        <w:t xml:space="preserve">Uma HMI deve ter em consideração fatores como a segurança, ergonomia, os </w:t>
      </w:r>
      <w:r w:rsidRPr="00776AAB">
        <w:rPr>
          <w:i/>
        </w:rPr>
        <w:t>standards</w:t>
      </w:r>
      <w:r>
        <w:t xml:space="preserve"> da indústria, uma clara definição dos requisitos funcionais, o nível de conhecimento do operador, etc. </w:t>
      </w:r>
    </w:p>
    <w:p w14:paraId="35F9B41B" w14:textId="77777777" w:rsidR="00776AAB" w:rsidRDefault="00776AAB">
      <w:r>
        <w:br w:type="page"/>
      </w:r>
    </w:p>
    <w:p w14:paraId="5A329A1F" w14:textId="78B795C6" w:rsidR="00136454" w:rsidRDefault="00136454" w:rsidP="00F05FA3">
      <w:r>
        <w:lastRenderedPageBreak/>
        <w:t>É essencial que a HMI desenvolvida responda claramente às seguintes questões:</w:t>
      </w:r>
    </w:p>
    <w:p w14:paraId="624F8362" w14:textId="77777777" w:rsidR="00136454" w:rsidRDefault="00136454" w:rsidP="00660D40">
      <w:pPr>
        <w:pStyle w:val="PargrafodaLista"/>
        <w:numPr>
          <w:ilvl w:val="0"/>
          <w:numId w:val="6"/>
        </w:numPr>
      </w:pPr>
      <w:r>
        <w:t>Quantas e quais serão as funções controladas pela interface?</w:t>
      </w:r>
    </w:p>
    <w:p w14:paraId="1F702490" w14:textId="77777777" w:rsidR="00136454" w:rsidRDefault="00136454" w:rsidP="00660D40">
      <w:pPr>
        <w:pStyle w:val="PargrafodaLista"/>
        <w:numPr>
          <w:ilvl w:val="0"/>
          <w:numId w:val="6"/>
        </w:numPr>
      </w:pPr>
      <w:r>
        <w:t xml:space="preserve">Como será controlada cada função? Existem diversas possibilidades como botões, </w:t>
      </w:r>
      <w:r w:rsidRPr="00776AAB">
        <w:rPr>
          <w:i/>
        </w:rPr>
        <w:t>switches</w:t>
      </w:r>
      <w:r>
        <w:t>, etc.</w:t>
      </w:r>
    </w:p>
    <w:p w14:paraId="2C37799C" w14:textId="77777777" w:rsidR="00136454" w:rsidRDefault="00136454" w:rsidP="00660D40">
      <w:pPr>
        <w:pStyle w:val="PargrafodaLista"/>
        <w:numPr>
          <w:ilvl w:val="0"/>
          <w:numId w:val="6"/>
        </w:numPr>
      </w:pPr>
      <w:r>
        <w:t xml:space="preserve">Qual o tipo de </w:t>
      </w:r>
      <w:r w:rsidRPr="00776AAB">
        <w:rPr>
          <w:i/>
        </w:rPr>
        <w:t>feedback</w:t>
      </w:r>
      <w:r>
        <w:t xml:space="preserve"> a dar ao operador que melhor serve o propósito quando este está a executar funções na HMI?</w:t>
      </w:r>
    </w:p>
    <w:p w14:paraId="67413295" w14:textId="77777777" w:rsidR="00136454" w:rsidRDefault="00136454" w:rsidP="00660D40">
      <w:pPr>
        <w:pStyle w:val="PargrafodaLista"/>
        <w:numPr>
          <w:ilvl w:val="0"/>
          <w:numId w:val="6"/>
        </w:numPr>
      </w:pPr>
      <w:r>
        <w:t>Para cada função na HMI, o operador necessita de obter que informação prévia?</w:t>
      </w:r>
    </w:p>
    <w:p w14:paraId="331A873F" w14:textId="0C0A9436" w:rsidR="00136454" w:rsidRDefault="00136454" w:rsidP="00F05FA3">
      <w:pPr>
        <w:spacing w:after="200"/>
      </w:pPr>
      <w:r w:rsidRPr="00F05FA3">
        <w:rPr>
          <w:lang w:val="en-US"/>
        </w:rPr>
        <w:t>Segundo artigo divulgado pela revista “Control Engineering”</w:t>
      </w:r>
      <w:r>
        <w:fldChar w:fldCharType="begin" w:fldLock="1"/>
      </w:r>
      <w:r w:rsidR="00EA54A9" w:rsidRPr="00F05FA3">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 "schema" : "https://github.com/citation-style-language/schema/raw/master/csl-citation.json" }</w:instrText>
      </w:r>
      <w:r>
        <w:fldChar w:fldCharType="separate"/>
      </w:r>
      <w:r w:rsidR="00EA54A9" w:rsidRPr="00F05FA3">
        <w:rPr>
          <w:noProof/>
          <w:lang w:val="en-US"/>
        </w:rPr>
        <w:t xml:space="preserve">(“How to best design an HMI system: a proper interface between a machine and its human operator greatly impacts efficiency and ease of use and should promote a harmonized connection between the two. </w:t>
      </w:r>
      <w:r w:rsidR="00EA54A9" w:rsidRPr="00EA54A9">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1BC3597A" w14:textId="77777777" w:rsidR="00136454" w:rsidRPr="00652F6E" w:rsidRDefault="00136454" w:rsidP="00660D40">
      <w:pPr>
        <w:pStyle w:val="PargrafodaLista"/>
        <w:numPr>
          <w:ilvl w:val="0"/>
          <w:numId w:val="7"/>
        </w:numPr>
        <w:spacing w:after="200"/>
      </w:pPr>
      <w:r w:rsidRPr="00776AAB">
        <w:rPr>
          <w:i/>
        </w:rPr>
        <w:t>Panel Layout</w:t>
      </w:r>
      <w:r w:rsidRPr="00652F6E">
        <w:t>: o ecrã deve ser desenhado para fornecer ao operador grupos de informação relacionada de uma forma previsível e consistente.</w:t>
      </w:r>
    </w:p>
    <w:p w14:paraId="304C4BC7" w14:textId="77777777" w:rsidR="00136454" w:rsidRPr="00F05FA3" w:rsidRDefault="00136454" w:rsidP="00660D40">
      <w:pPr>
        <w:pStyle w:val="PargrafodaLista"/>
        <w:numPr>
          <w:ilvl w:val="0"/>
          <w:numId w:val="7"/>
        </w:numPr>
        <w:spacing w:after="200"/>
        <w:rPr>
          <w:lang w:val="en-US"/>
        </w:rPr>
      </w:pPr>
      <w:r w:rsidRPr="00F05FA3">
        <w:rPr>
          <w:lang w:val="en-US"/>
        </w:rPr>
        <w:t>Seleção de componentes da HMI</w:t>
      </w:r>
    </w:p>
    <w:p w14:paraId="7A03DC71" w14:textId="77777777" w:rsidR="00136454" w:rsidRPr="00652F6E" w:rsidRDefault="00136454" w:rsidP="00660D40">
      <w:pPr>
        <w:pStyle w:val="PargrafodaLista"/>
        <w:numPr>
          <w:ilvl w:val="0"/>
          <w:numId w:val="7"/>
        </w:numPr>
        <w:spacing w:after="200"/>
      </w:pPr>
      <w:r w:rsidRPr="00652F6E">
        <w:t xml:space="preserve">Esquema de cores: a chave para um esquema de cores eficiente é a simplicidade. Demasiadas cores devem ser evitadas e o modelo do semáforo para ações chave pode ser usado, como vermelho para </w:t>
      </w:r>
      <w:r w:rsidRPr="00776AAB">
        <w:rPr>
          <w:i/>
        </w:rPr>
        <w:t>Stop</w:t>
      </w:r>
      <w:r w:rsidRPr="00652F6E">
        <w:t>, amarelo para avisos e verde para OK/</w:t>
      </w:r>
      <w:r w:rsidRPr="00776AAB">
        <w:rPr>
          <w:i/>
        </w:rPr>
        <w:t>Start</w:t>
      </w:r>
      <w:r w:rsidRPr="00652F6E">
        <w:t>.</w:t>
      </w:r>
    </w:p>
    <w:p w14:paraId="012CE260" w14:textId="77777777" w:rsidR="00136454" w:rsidRPr="00652F6E" w:rsidRDefault="00136454" w:rsidP="00660D40">
      <w:pPr>
        <w:pStyle w:val="PargrafodaLista"/>
        <w:numPr>
          <w:ilvl w:val="0"/>
          <w:numId w:val="7"/>
        </w:numPr>
        <w:spacing w:after="200"/>
      </w:pPr>
      <w:r w:rsidRPr="00776AAB">
        <w:rPr>
          <w:i/>
        </w:rPr>
        <w:t>Feedback</w:t>
      </w:r>
      <w:r w:rsidRPr="00652F6E">
        <w:t xml:space="preserve">: o </w:t>
      </w:r>
      <w:r w:rsidRPr="00776AAB">
        <w:rPr>
          <w:i/>
        </w:rPr>
        <w:t>Feedback</w:t>
      </w:r>
      <w:r w:rsidRPr="00652F6E">
        <w:t xml:space="preserve"> é crítico para a eficiência e eficácia do operador e este pode ser visual, sonoro, tátil ou uma combinação destes.</w:t>
      </w:r>
    </w:p>
    <w:p w14:paraId="31F53226" w14:textId="6851DE91" w:rsidR="00136454" w:rsidRPr="00F05FA3" w:rsidRDefault="00136454" w:rsidP="00660D40">
      <w:pPr>
        <w:pStyle w:val="PargrafodaLista"/>
        <w:numPr>
          <w:ilvl w:val="0"/>
          <w:numId w:val="7"/>
        </w:numPr>
        <w:spacing w:after="200"/>
        <w:rPr>
          <w:lang w:val="en-US"/>
        </w:rPr>
      </w:pPr>
      <w:r w:rsidRPr="00F05FA3">
        <w:rPr>
          <w:lang w:val="en-US"/>
        </w:rPr>
        <w:t>Considerações de segurança</w:t>
      </w:r>
    </w:p>
    <w:p w14:paraId="27D44E86" w14:textId="77777777" w:rsidR="00445329" w:rsidRPr="008D34C8" w:rsidRDefault="00445329" w:rsidP="00445329">
      <w:pPr>
        <w:pStyle w:val="PargrafodaLista"/>
        <w:spacing w:after="160" w:line="259" w:lineRule="auto"/>
      </w:pPr>
    </w:p>
    <w:p w14:paraId="2691BB44" w14:textId="77777777" w:rsidR="00136454" w:rsidRPr="00652F6E" w:rsidRDefault="00136454" w:rsidP="00F05FA3">
      <w:pPr>
        <w:spacing w:after="200"/>
      </w:pPr>
      <w:r w:rsidRPr="00652F6E">
        <w:t>Uma HMI deve ter a capacidade de comunicar com o sistema/equipamento que está debaixo do seu controlo, assim como outros sistemas/equipamentos que estejam possivelmente relacionados.</w:t>
      </w:r>
    </w:p>
    <w:p w14:paraId="40CC3E60" w14:textId="1B5B130B" w:rsidR="00136454" w:rsidRPr="00C7195A" w:rsidRDefault="00136454" w:rsidP="00F05FA3">
      <w:pPr>
        <w:spacing w:after="200"/>
      </w:pPr>
      <w:r w:rsidRPr="00C7195A">
        <w:t xml:space="preserve">De realçar ainda a importância da perceção do ambiente físico a que a HMI estará exposta, situações como exposição a altas temperaturas, contacto com líquidos, humidade, devem ser consideradas para fornecer a melhor e mais adequada </w:t>
      </w:r>
      <w:r w:rsidR="00C7195A" w:rsidRPr="00C7195A">
        <w:t>proteção à mesma.</w:t>
      </w:r>
    </w:p>
    <w:p w14:paraId="7681AD35" w14:textId="77777777" w:rsidR="00136454" w:rsidRPr="00652F6E" w:rsidRDefault="00136454" w:rsidP="00F05FA3">
      <w:pPr>
        <w:spacing w:after="200"/>
      </w:pPr>
      <w:r w:rsidRPr="00652F6E">
        <w:t xml:space="preserve">Ainda o mesmo artigo refere que uma interface apropriada entre a máquina e o operador humano tem um grande impacto na eficiência e na facilidade de uso da mesma, e deve promover uma ligação harmoniosa entre ambos, constatando também que uma HMI para </w:t>
      </w:r>
      <w:r w:rsidRPr="00652F6E">
        <w:lastRenderedPageBreak/>
        <w:t xml:space="preserve">ser confiável e fornecer um desempenho seguro, eficiente e intuitivo depende da aplicação das melhores práticas de engenharia no </w:t>
      </w:r>
      <w:r w:rsidRPr="00830EA7">
        <w:rPr>
          <w:i/>
        </w:rPr>
        <w:t>design</w:t>
      </w:r>
      <w:r w:rsidRPr="00652F6E">
        <w:t>, na produção, nos testes e nos processos de garantia de qualidade.</w:t>
      </w:r>
    </w:p>
    <w:p w14:paraId="63D47A85" w14:textId="77777777" w:rsidR="0081617B" w:rsidRDefault="0081617B" w:rsidP="00A623E4"/>
    <w:p w14:paraId="4E399014" w14:textId="08F28FB0" w:rsidR="00336E5E" w:rsidRPr="00C7195A" w:rsidRDefault="000101DC" w:rsidP="00C7195A">
      <w:pPr>
        <w:pStyle w:val="Cabealho3"/>
        <w:ind w:firstLine="708"/>
        <w:rPr>
          <w:i w:val="0"/>
        </w:rPr>
      </w:pPr>
      <w:bookmarkStart w:id="34" w:name="_Toc506913184"/>
      <w:r w:rsidRPr="00F81B92">
        <w:rPr>
          <w:i w:val="0"/>
        </w:rPr>
        <w:t>2.</w:t>
      </w:r>
      <w:r w:rsidR="00F00E8B">
        <w:rPr>
          <w:i w:val="0"/>
        </w:rPr>
        <w:t>4.5</w:t>
      </w:r>
      <w:r w:rsidRPr="00F81B92">
        <w:rPr>
          <w:i w:val="0"/>
        </w:rPr>
        <w:t xml:space="preserve"> </w:t>
      </w:r>
      <w:r>
        <w:rPr>
          <w:i w:val="0"/>
        </w:rPr>
        <w:t>Realidade Aumentada</w:t>
      </w:r>
      <w:bookmarkEnd w:id="34"/>
    </w:p>
    <w:p w14:paraId="2230C96C" w14:textId="5C20CD4C" w:rsidR="00336E5E" w:rsidRPr="00652F6E" w:rsidRDefault="002C7E4B" w:rsidP="00F05FA3">
      <w:r w:rsidRPr="00652F6E">
        <w:t>No</w:t>
      </w:r>
      <w:r w:rsidR="00E0684E" w:rsidRPr="00652F6E">
        <w:t xml:space="preserve"> largo espectro das TI há várias áreas que têm vindo a emergir para além do foro da investigação. Vários ramos têm vindo a ser aposta quer na indústria, quer num contexto mais empresarial, devido ao seu estado de maturaç</w:t>
      </w:r>
      <w:r w:rsidR="00FB1535" w:rsidRPr="00652F6E">
        <w:t>ão</w:t>
      </w:r>
      <w:r w:rsidR="00E0684E" w:rsidRPr="00652F6E">
        <w:t xml:space="preserve"> que pode já ser suficientemente sólido para valer o risco</w:t>
      </w:r>
      <w:r w:rsidR="00FB1535" w:rsidRPr="00652F6E">
        <w:t xml:space="preserve"> e aos benefícios que podem trazer</w:t>
      </w:r>
      <w:r w:rsidR="00E0684E" w:rsidRPr="00652F6E">
        <w:t>.</w:t>
      </w:r>
    </w:p>
    <w:p w14:paraId="3F837629" w14:textId="72E285A9" w:rsidR="00FB1535" w:rsidRPr="00652F6E" w:rsidRDefault="00FB1535" w:rsidP="00F05FA3">
      <w:r w:rsidRPr="00F05FA3">
        <w:t xml:space="preserve">Um destes casos é a Realidade Aumentada, </w:t>
      </w:r>
      <w:r w:rsidR="00AC6B69" w:rsidRPr="00F05FA3">
        <w:t xml:space="preserve">que pode ser definida como “qualquer tecnologia que insere interfaces digitais no mundo real” </w:t>
      </w:r>
      <w:r w:rsidR="00534740" w:rsidRPr="00F05FA3">
        <w:rPr>
          <w:lang w:val="en-US"/>
        </w:rPr>
        <w:fldChar w:fldCharType="begin" w:fldLock="1"/>
      </w:r>
      <w:r w:rsidR="00EA54A9" w:rsidRPr="00F05FA3">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 "schema" : "https://github.com/citation-style-language/schema/raw/master/csl-citation.json" }</w:instrText>
      </w:r>
      <w:r w:rsidR="00534740" w:rsidRPr="00F05FA3">
        <w:rPr>
          <w:lang w:val="en-US"/>
        </w:rPr>
        <w:fldChar w:fldCharType="separate"/>
      </w:r>
      <w:r w:rsidR="00534740" w:rsidRPr="00F05FA3">
        <w:rPr>
          <w:noProof/>
        </w:rPr>
        <w:t>(Mohn, 2015)</w:t>
      </w:r>
      <w:r w:rsidR="00534740" w:rsidRPr="00F05FA3">
        <w:rPr>
          <w:lang w:val="en-US"/>
        </w:rPr>
        <w:fldChar w:fldCharType="end"/>
      </w:r>
      <w:r w:rsidR="00534740" w:rsidRPr="00F05FA3">
        <w:t xml:space="preserve">. </w:t>
      </w:r>
      <w:r w:rsidR="00534740" w:rsidRPr="00652F6E">
        <w:t>Tipicamente são utilizados acessó</w:t>
      </w:r>
      <w:r w:rsidR="00D37FB2" w:rsidRPr="00652F6E">
        <w:t xml:space="preserve">rios como óculos ou </w:t>
      </w:r>
      <w:r w:rsidR="00D37FB2" w:rsidRPr="00830EA7">
        <w:rPr>
          <w:i/>
        </w:rPr>
        <w:t>smartphones</w:t>
      </w:r>
      <w:r w:rsidR="00534740" w:rsidRPr="00652F6E">
        <w:t xml:space="preserve"> para projetar estas interfaces digitais no mundo real.</w:t>
      </w:r>
    </w:p>
    <w:p w14:paraId="69983A60" w14:textId="4D408FE3" w:rsidR="00260277" w:rsidRPr="00C7195A" w:rsidRDefault="00534740" w:rsidP="00A623E4">
      <w:r w:rsidRPr="00652F6E">
        <w:t xml:space="preserve">Os primeiros </w:t>
      </w:r>
      <w:r w:rsidR="00C060DB" w:rsidRPr="00652F6E">
        <w:t>dispositivos disponibilizados para o público</w:t>
      </w:r>
      <w:r w:rsidRPr="00652F6E">
        <w:t xml:space="preserve"> e que não foram direcionados para os jogos de computador ou consolas surgiram</w:t>
      </w:r>
      <w:r w:rsidR="00C060DB" w:rsidRPr="00652F6E">
        <w:t xml:space="preserve"> </w:t>
      </w:r>
      <w:r w:rsidR="00273FBF" w:rsidRPr="00652F6E">
        <w:t>em</w:t>
      </w:r>
      <w:r w:rsidR="00C060DB" w:rsidRPr="00652F6E">
        <w:t xml:space="preserve"> 2012 com o aparecimento dos Google Glass, que foram desenhados </w:t>
      </w:r>
      <w:r w:rsidR="007E34F3" w:rsidRPr="00652F6E">
        <w:t>para munir os utilizadores de</w:t>
      </w:r>
      <w:r w:rsidR="00C060DB" w:rsidRPr="00652F6E">
        <w:t xml:space="preserve"> interfaces digitais que os permitissem interagir de forma similar a que interagimos hoje com um </w:t>
      </w:r>
      <w:r w:rsidR="00C060DB" w:rsidRPr="00830EA7">
        <w:rPr>
          <w:i/>
        </w:rPr>
        <w:t>smartphone</w:t>
      </w:r>
      <w:r w:rsidR="00C060DB" w:rsidRPr="00652F6E">
        <w:t xml:space="preserve">, ou seja tirar fotografias, procurar direções, etc. </w:t>
      </w:r>
      <w:r w:rsidR="00C060DB" w:rsidRPr="00C7195A">
        <w:t>No entanto, o</w:t>
      </w:r>
      <w:r w:rsidR="00D37FB2" w:rsidRPr="00C7195A">
        <w:t>s</w:t>
      </w:r>
      <w:r w:rsidR="00C060DB" w:rsidRPr="00C7195A">
        <w:t xml:space="preserve"> Google Glass não se revelaram um sucesso apesar das grandes</w:t>
      </w:r>
      <w:r w:rsidR="00D37FB2" w:rsidRPr="00C7195A">
        <w:t xml:space="preserve"> empresas</w:t>
      </w:r>
      <w:r w:rsidR="00C060DB" w:rsidRPr="00C7195A">
        <w:t xml:space="preserve"> tecnológicas acreditarem que os acessórios tecnológicos como óculos, relógios ou pulseiras se tornariam eventualmente partes normais do dia a dia na sociedade.</w:t>
      </w:r>
    </w:p>
    <w:p w14:paraId="3F5CDFC5" w14:textId="7A9D6E14" w:rsidR="009F57FF" w:rsidRPr="00652F6E" w:rsidRDefault="007023E8" w:rsidP="00F05FA3">
      <w:r w:rsidRPr="00652F6E">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rsidRPr="00652F6E">
        <w:t xml:space="preserve">também </w:t>
      </w:r>
      <w:r w:rsidRPr="00652F6E">
        <w:t>computacionalmente poderosos o suficiente para proporcionarem a sensação de realidade. O desempenho da tecnologia de Reali</w:t>
      </w:r>
      <w:r w:rsidR="00271318" w:rsidRPr="00652F6E">
        <w:t xml:space="preserve">dade Aumentada é, neste momento, </w:t>
      </w:r>
      <w:r w:rsidRPr="00652F6E">
        <w:t>uma das características na qual as empresas estão a investir para tornarem possível uma integração com o mundo real o mais suave e natural poss</w:t>
      </w:r>
      <w:r w:rsidR="007E34F3" w:rsidRPr="00652F6E">
        <w:t>ível. Apesar disto vários setor</w:t>
      </w:r>
      <w:r w:rsidR="009F57FF" w:rsidRPr="00652F6E">
        <w:t xml:space="preserve">es da indústria têm vindo a apostar na integração de produtos de Realidade Aumentada, como são o caso do turismo onde já existem aplicações para </w:t>
      </w:r>
      <w:r w:rsidR="009F57FF" w:rsidRPr="00830EA7">
        <w:rPr>
          <w:i/>
        </w:rPr>
        <w:t>smartphone</w:t>
      </w:r>
      <w:r w:rsidR="009F57FF" w:rsidRPr="00652F6E">
        <w:t xml:space="preserve"> capazes de dar informação ao utilizador acerca da realidade captada na câmara, ou o setor da indústria de produção onde </w:t>
      </w:r>
      <w:r w:rsidR="00271318" w:rsidRPr="00652F6E">
        <w:t>aplicações</w:t>
      </w:r>
      <w:r w:rsidR="009F57FF" w:rsidRPr="00652F6E">
        <w:t xml:space="preserve"> para </w:t>
      </w:r>
      <w:r w:rsidR="009F57FF" w:rsidRPr="00830EA7">
        <w:rPr>
          <w:i/>
        </w:rPr>
        <w:t>smartphone</w:t>
      </w:r>
      <w:r w:rsidR="009F57FF" w:rsidRPr="00652F6E">
        <w:t xml:space="preserve"> ajuda</w:t>
      </w:r>
      <w:r w:rsidR="00271318" w:rsidRPr="00652F6E">
        <w:t>m</w:t>
      </w:r>
      <w:r w:rsidR="009F57FF" w:rsidRPr="00652F6E">
        <w:t xml:space="preserve"> trabalhadores </w:t>
      </w:r>
      <w:r w:rsidR="009F57FF" w:rsidRPr="00652F6E">
        <w:lastRenderedPageBreak/>
        <w:t>de armazé</w:t>
      </w:r>
      <w:r w:rsidR="00271318" w:rsidRPr="00652F6E">
        <w:t>ns</w:t>
      </w:r>
      <w:r w:rsidR="009F57FF" w:rsidRPr="00652F6E">
        <w:t xml:space="preserve"> a localizar objetos e orden</w:t>
      </w:r>
      <w:r w:rsidR="00271318" w:rsidRPr="00652F6E">
        <w:t>ar pacotes, ou o setor da saúde</w:t>
      </w:r>
      <w:r w:rsidR="009F57FF" w:rsidRPr="00652F6E">
        <w:t xml:space="preserve"> onde criaram uma plataforma suportada por vídeo chamada Viipar que funciona via Google Glass e ajuda </w:t>
      </w:r>
      <w:r w:rsidR="00415893" w:rsidRPr="00652F6E">
        <w:t>um cirurgião durant</w:t>
      </w:r>
      <w:r w:rsidR="00271318" w:rsidRPr="00652F6E">
        <w:t>e uma cirurgia servindo de guia, entre outros.</w:t>
      </w:r>
    </w:p>
    <w:p w14:paraId="0494FB2B" w14:textId="77777777" w:rsidR="00C7195A" w:rsidRPr="00652F6E" w:rsidRDefault="00C7195A" w:rsidP="00F05FA3"/>
    <w:p w14:paraId="013C86E4" w14:textId="033F562A" w:rsidR="000101DC" w:rsidRPr="00C7195A" w:rsidRDefault="000101DC" w:rsidP="00C7195A">
      <w:pPr>
        <w:pStyle w:val="Cabealho3"/>
        <w:ind w:firstLine="708"/>
        <w:rPr>
          <w:i w:val="0"/>
        </w:rPr>
      </w:pPr>
      <w:bookmarkStart w:id="35" w:name="_Toc506913185"/>
      <w:r w:rsidRPr="00F81B92">
        <w:rPr>
          <w:i w:val="0"/>
        </w:rPr>
        <w:t>2.</w:t>
      </w:r>
      <w:r w:rsidR="00F00E8B">
        <w:rPr>
          <w:i w:val="0"/>
        </w:rPr>
        <w:t>4.6</w:t>
      </w:r>
      <w:r w:rsidRPr="00F81B92">
        <w:rPr>
          <w:i w:val="0"/>
        </w:rPr>
        <w:t xml:space="preserve"> </w:t>
      </w:r>
      <w:r>
        <w:rPr>
          <w:i w:val="0"/>
        </w:rPr>
        <w:t>Sistemas Scada</w:t>
      </w:r>
      <w:bookmarkEnd w:id="35"/>
    </w:p>
    <w:p w14:paraId="6693EA0B" w14:textId="3B268D25" w:rsidR="007F38BA" w:rsidRPr="00A90B42" w:rsidRDefault="00B0303C" w:rsidP="00F05FA3">
      <w:r w:rsidRPr="00652F6E">
        <w:t xml:space="preserve">Sistemas SCADA são sistemas que utilizam tecnologias de computação e comunicação para automatizar e apoiar a monitorização e controlo de processos industriais </w:t>
      </w:r>
      <w:r w:rsidRPr="00F05FA3">
        <w:rPr>
          <w:lang w:val="en-US"/>
        </w:rPr>
        <w:fldChar w:fldCharType="begin" w:fldLock="1"/>
      </w:r>
      <w:r w:rsidR="00EA54A9" w:rsidRPr="00652F6E">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w:instrText>
      </w:r>
      <w:r w:rsidR="00EA54A9" w:rsidRPr="00A90B42">
        <w:instrText>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 "schema" : "https://github.com/citation-style-language/schema/raw/master/csl-citation.json" }</w:instrText>
      </w:r>
      <w:r w:rsidRPr="00F05FA3">
        <w:rPr>
          <w:lang w:val="en-US"/>
        </w:rPr>
        <w:fldChar w:fldCharType="separate"/>
      </w:r>
      <w:r w:rsidRPr="00A90B42">
        <w:rPr>
          <w:noProof/>
        </w:rPr>
        <w:t>(Constain, Queiroz, &amp; Catarina, 2011)</w:t>
      </w:r>
      <w:r w:rsidRPr="00F05FA3">
        <w:rPr>
          <w:lang w:val="en-US"/>
        </w:rPr>
        <w:fldChar w:fldCharType="end"/>
      </w:r>
      <w:r w:rsidRPr="00A90B42">
        <w:t xml:space="preserve">. </w:t>
      </w:r>
      <w:r w:rsidR="007F38BA" w:rsidRPr="00A90B42">
        <w:t xml:space="preserve"> </w:t>
      </w:r>
    </w:p>
    <w:p w14:paraId="5B05DC2E" w14:textId="75FD189A" w:rsidR="00B0303C" w:rsidRPr="00652F6E" w:rsidRDefault="00B0303C" w:rsidP="00F05FA3">
      <w:r w:rsidRPr="00652F6E">
        <w:t>O termo SCADA provém do inglês “Supervisory Control and Data Acquisition”</w:t>
      </w:r>
      <w:r w:rsidR="00DD58C5" w:rsidRPr="00652F6E">
        <w:t>, cuja tradução literal é Controlo Su</w:t>
      </w:r>
      <w:r w:rsidR="007F38BA" w:rsidRPr="00652F6E">
        <w:t xml:space="preserve">pervisório e Aquisição de Dados, e como o próprio nome indica o foco do sistema é a um nível supervisório, ou seja, é um pacote de </w:t>
      </w:r>
      <w:r w:rsidR="007F38BA" w:rsidRPr="00E674F2">
        <w:rPr>
          <w:i/>
        </w:rPr>
        <w:t>software</w:t>
      </w:r>
      <w:r w:rsidR="007F38BA" w:rsidRPr="00652F6E">
        <w:t xml:space="preserve"> que se posiciona por cima do </w:t>
      </w:r>
      <w:r w:rsidR="007F38BA" w:rsidRPr="00E674F2">
        <w:rPr>
          <w:i/>
        </w:rPr>
        <w:t>hardware</w:t>
      </w:r>
      <w:r w:rsidR="007F38BA" w:rsidRPr="00652F6E">
        <w:t xml:space="preserve"> com o qual faz interface </w:t>
      </w:r>
      <w:r w:rsidR="007F38BA" w:rsidRPr="00F05FA3">
        <w:rPr>
          <w:lang w:val="en-US"/>
        </w:rPr>
        <w:fldChar w:fldCharType="begin" w:fldLock="1"/>
      </w:r>
      <w:r w:rsidR="00EA54A9" w:rsidRPr="00652F6E">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http://www.mendeley.com/documents/?uuid=3ad5c1d3-4236-49cc-a3d2-0c6eae0733f9" ] } ], "mendeley" : { "formattedCitation" : "(Daneels &amp; Salter, 1999, p. 339)", "plainTextFormattedCitation" : "(Daneels &amp; Salter, 1999, p. 339)", "previouslyFormattedCitation" : "(Daneels &amp; Salter, 1999, p. 339)" }, "properties" : {  }, "schema" : "https://github.com/citation-style-language/schema/raw/master/csl-citation.json" }</w:instrText>
      </w:r>
      <w:r w:rsidR="007F38BA" w:rsidRPr="00F05FA3">
        <w:rPr>
          <w:lang w:val="en-US"/>
        </w:rPr>
        <w:fldChar w:fldCharType="separate"/>
      </w:r>
      <w:r w:rsidR="007F38BA" w:rsidRPr="00652F6E">
        <w:rPr>
          <w:noProof/>
        </w:rPr>
        <w:t>(Daneels &amp; Salter, 1999, p. 339)</w:t>
      </w:r>
      <w:r w:rsidR="007F38BA" w:rsidRPr="00F05FA3">
        <w:rPr>
          <w:lang w:val="en-US"/>
        </w:rPr>
        <w:fldChar w:fldCharType="end"/>
      </w:r>
      <w:r w:rsidR="007F38BA" w:rsidRPr="00652F6E">
        <w:t>.</w:t>
      </w:r>
    </w:p>
    <w:p w14:paraId="137AC9BE" w14:textId="0F171E07" w:rsidR="00B0303C" w:rsidRPr="00652F6E" w:rsidRDefault="00B0303C" w:rsidP="00F05FA3">
      <w:r w:rsidRPr="00652F6E">
        <w:t>Este tipo de sistemas está bastante implem</w:t>
      </w:r>
      <w:r w:rsidR="00DD58C5" w:rsidRPr="00652F6E">
        <w:t xml:space="preserve">entado em ambientes industriais e tem capacidades para apoiar em sistemas complexos ou geograficamente dispersos, na medida em que podem recolher os dados de grandes </w:t>
      </w:r>
      <w:r w:rsidR="00660977" w:rsidRPr="00652F6E">
        <w:t>quantidades</w:t>
      </w:r>
      <w:r w:rsidR="00DD58C5" w:rsidRPr="00652F6E">
        <w:t xml:space="preserve"> de fontes para depois serem apresentados a um operador de maneira intuitiva e amigável.</w:t>
      </w:r>
      <w:r w:rsidR="00BF34E5" w:rsidRPr="00652F6E">
        <w:t xml:space="preserve"> A vantagem</w:t>
      </w:r>
      <w:r w:rsidR="00D109CE" w:rsidRPr="00652F6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Pr="00652F6E" w:rsidRDefault="00231589" w:rsidP="00F05FA3">
      <w:r w:rsidRPr="00652F6E">
        <w:t>De uma forma genérica pode-se arquitetar um sistema SCADA de acordo com a figura seguinte.</w:t>
      </w:r>
    </w:p>
    <w:p w14:paraId="1CC9B9FB" w14:textId="77777777" w:rsidR="00231589" w:rsidRDefault="00231589" w:rsidP="0076658B">
      <w:pPr>
        <w:keepNext/>
        <w:jc w:val="center"/>
      </w:pPr>
      <w:r>
        <w:rPr>
          <w:noProof/>
          <w:lang w:eastAsia="pt-PT"/>
        </w:rPr>
        <w:lastRenderedPageBreak/>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1429A464" w14:textId="01D7CF91" w:rsidR="00A623E4" w:rsidRPr="00352309" w:rsidRDefault="00231589" w:rsidP="009A2407">
      <w:pPr>
        <w:pStyle w:val="Legenda"/>
        <w:jc w:val="center"/>
      </w:pPr>
      <w:bookmarkStart w:id="36" w:name="_Toc506913221"/>
      <w:r>
        <w:t xml:space="preserve">Figura </w:t>
      </w:r>
      <w:r w:rsidR="00070034">
        <w:fldChar w:fldCharType="begin"/>
      </w:r>
      <w:r w:rsidR="00070034">
        <w:instrText xml:space="preserve"> SEQ Figura \* ARABIC </w:instrText>
      </w:r>
      <w:r w:rsidR="00070034">
        <w:fldChar w:fldCharType="separate"/>
      </w:r>
      <w:r w:rsidR="00E37EA4">
        <w:rPr>
          <w:noProof/>
        </w:rPr>
        <w:t>16</w:t>
      </w:r>
      <w:r w:rsidR="00070034">
        <w:rPr>
          <w:noProof/>
        </w:rPr>
        <w:fldChar w:fldCharType="end"/>
      </w:r>
      <w:r>
        <w:t xml:space="preserve"> - Arquitetura Sistema SCADA</w:t>
      </w:r>
      <w:bookmarkEnd w:id="36"/>
    </w:p>
    <w:p w14:paraId="222F2B31" w14:textId="3D04DD95" w:rsidR="002E31CC" w:rsidRPr="009A2407" w:rsidRDefault="00735659" w:rsidP="007D2B0F">
      <w:r w:rsidRPr="009A2407">
        <w:t>Através d</w:t>
      </w:r>
      <w:r w:rsidR="00231589" w:rsidRPr="009A2407">
        <w:t xml:space="preserve">a </w:t>
      </w:r>
      <w:r w:rsidRPr="009A2407">
        <w:t>F</w:t>
      </w:r>
      <w:r w:rsidR="00231589" w:rsidRPr="009A2407">
        <w:t>igura</w:t>
      </w:r>
      <w:r w:rsidRPr="009A2407">
        <w:t xml:space="preserve"> anterior é possível constatar que</w:t>
      </w:r>
      <w:r w:rsidR="00231589" w:rsidRPr="009A2407">
        <w:t xml:space="preserve"> um sistema SCADA pode basear-se em: um SCADA </w:t>
      </w:r>
      <w:r w:rsidR="00231589" w:rsidRPr="00FD2005">
        <w:rPr>
          <w:i/>
        </w:rPr>
        <w:t>Server</w:t>
      </w:r>
      <w:r w:rsidR="00231589" w:rsidRPr="009A2407">
        <w:t xml:space="preserve"> para integrar toda a informação oriunda dos PLCs e/ou dos clientes de forma a tornar todos os componentes do sistema num sistema </w:t>
      </w:r>
      <w:r w:rsidR="00372970" w:rsidRPr="009A2407">
        <w:t xml:space="preserve">único e integrado, clientes SCADA diretamente ligados (por exemplo por </w:t>
      </w:r>
      <w:r w:rsidR="00372970" w:rsidRPr="00FD2005">
        <w:rPr>
          <w:i/>
        </w:rPr>
        <w:t>Ethernet</w:t>
      </w:r>
      <w:r w:rsidR="00372970" w:rsidRPr="009A2407">
        <w:t xml:space="preserve">) ao SCADA </w:t>
      </w:r>
      <w:r w:rsidR="00372970" w:rsidRPr="00FD2005">
        <w:rPr>
          <w:i/>
        </w:rPr>
        <w:t>Server</w:t>
      </w:r>
      <w:r w:rsidR="00372970" w:rsidRPr="009A2407">
        <w:t xml:space="preserve">, um </w:t>
      </w:r>
      <w:r w:rsidR="00372970" w:rsidRPr="00FD2005">
        <w:rPr>
          <w:i/>
        </w:rPr>
        <w:t>Web Server</w:t>
      </w:r>
      <w:r w:rsidR="00372970" w:rsidRPr="009A2407">
        <w:t xml:space="preserve"> para servir através de protocolos web, e clientes SCADA web que conectam com o </w:t>
      </w:r>
      <w:r w:rsidR="00372970" w:rsidRPr="00FD2005">
        <w:rPr>
          <w:i/>
        </w:rPr>
        <w:t>Web Server</w:t>
      </w:r>
      <w:r w:rsidR="00372970" w:rsidRPr="009A2407">
        <w:t xml:space="preserve"> através da internet.</w:t>
      </w:r>
      <w:r w:rsidR="00675387" w:rsidRPr="009A2407">
        <w:t xml:space="preserve"> </w:t>
      </w:r>
      <w:r w:rsidR="00675387" w:rsidRPr="00652F6E">
        <w:t>Adjacente ao sistema SCADA estão sensores e atuadores no processo físico para obter informação do mesmo e atuar sobre ele, um ou mais PLCs para receber a informação do processo físico e dar as ordens a executar sobre o mesmo.</w:t>
      </w:r>
      <w:r w:rsidR="00E601AF" w:rsidRPr="00652F6E">
        <w:t xml:space="preserve"> </w:t>
      </w:r>
      <w:r w:rsidR="00E601AF" w:rsidRPr="009A2407">
        <w:t>No entanto é relevante realçar que este é apenas um esboço de uma possível arquitetura de sistemas SCADA e que os mesmos podem ser mais complexos.</w:t>
      </w:r>
    </w:p>
    <w:p w14:paraId="2D725558" w14:textId="3E7B2E7B" w:rsidR="00735659" w:rsidRPr="00652F6E" w:rsidRDefault="00735659" w:rsidP="00F05FA3">
      <w:r w:rsidRPr="00652F6E">
        <w:t>Algumas das funcionalidades típicas de sistemas SCADA são:</w:t>
      </w:r>
    </w:p>
    <w:p w14:paraId="16B2ECD8" w14:textId="0E04C982" w:rsidR="00735659" w:rsidRPr="00652F6E" w:rsidRDefault="00735659" w:rsidP="00660D40">
      <w:pPr>
        <w:pStyle w:val="PargrafodaLista"/>
        <w:numPr>
          <w:ilvl w:val="0"/>
          <w:numId w:val="8"/>
        </w:numPr>
      </w:pPr>
      <w:r w:rsidRPr="00652F6E">
        <w:t>Controlo de acessos: utilizadores são definidos por grupos com as respetivas permissões</w:t>
      </w:r>
    </w:p>
    <w:p w14:paraId="68B34336" w14:textId="515B0146" w:rsidR="001C56E0" w:rsidRPr="00652F6E" w:rsidRDefault="001C56E0" w:rsidP="00660D40">
      <w:pPr>
        <w:pStyle w:val="PargrafodaLista"/>
        <w:numPr>
          <w:ilvl w:val="0"/>
          <w:numId w:val="8"/>
        </w:numPr>
      </w:pPr>
      <w:r w:rsidRPr="00652F6E">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Pr="00652F6E" w:rsidRDefault="00735659" w:rsidP="00660D40">
      <w:pPr>
        <w:pStyle w:val="PargrafodaLista"/>
        <w:numPr>
          <w:ilvl w:val="0"/>
          <w:numId w:val="8"/>
        </w:numPr>
      </w:pPr>
      <w:r w:rsidRPr="00652F6E">
        <w:t>Conceito de objetos gráficos que ficam ligados a variáveis do processo</w:t>
      </w:r>
      <w:r w:rsidR="001C56E0" w:rsidRPr="00652F6E">
        <w:t xml:space="preserve">: normalmente estes objetos vêm </w:t>
      </w:r>
      <w:r w:rsidR="00BF34E5" w:rsidRPr="00652F6E">
        <w:t>incluídos</w:t>
      </w:r>
      <w:r w:rsidR="001C56E0" w:rsidRPr="00652F6E">
        <w:t xml:space="preserve"> em livrarias gráficas e podem ser utilizados nos diagramas sinópticos</w:t>
      </w:r>
    </w:p>
    <w:p w14:paraId="36E1F687" w14:textId="474CE2C5" w:rsidR="001C56E0" w:rsidRPr="00652F6E" w:rsidRDefault="001C56E0" w:rsidP="00660D40">
      <w:pPr>
        <w:pStyle w:val="PargrafodaLista"/>
        <w:numPr>
          <w:ilvl w:val="0"/>
          <w:numId w:val="8"/>
        </w:numPr>
      </w:pPr>
      <w:r w:rsidRPr="00652F6E">
        <w:t>Gráficos de tendências das variáveis do processo: permitem analisar de forma rápida e intuitiva a evolução das mesmas</w:t>
      </w:r>
    </w:p>
    <w:p w14:paraId="6BA488D7" w14:textId="16F59551" w:rsidR="001C56E0" w:rsidRPr="00652F6E" w:rsidRDefault="001C56E0" w:rsidP="00660D40">
      <w:pPr>
        <w:pStyle w:val="PargrafodaLista"/>
        <w:numPr>
          <w:ilvl w:val="0"/>
          <w:numId w:val="8"/>
        </w:numPr>
      </w:pPr>
      <w:r w:rsidRPr="00652F6E">
        <w:t>Alarmística: permite monitorizar automaticamente determinadas variáveis do processo e assim que cumpridas certas restrições, lançar alarmes para o operador</w:t>
      </w:r>
    </w:p>
    <w:p w14:paraId="666DF1FB" w14:textId="52A91D9C" w:rsidR="001C56E0" w:rsidRPr="00652F6E" w:rsidRDefault="001C56E0" w:rsidP="00660D40">
      <w:pPr>
        <w:pStyle w:val="PargrafodaLista"/>
        <w:numPr>
          <w:ilvl w:val="0"/>
          <w:numId w:val="8"/>
        </w:numPr>
      </w:pPr>
      <w:r w:rsidRPr="00652F6E">
        <w:lastRenderedPageBreak/>
        <w:t>Histórico: registo de todos os eventos relevantes ao processo</w:t>
      </w:r>
    </w:p>
    <w:p w14:paraId="3CE1DE43" w14:textId="0120475B" w:rsidR="001C56E0" w:rsidRPr="00652F6E" w:rsidRDefault="001C56E0" w:rsidP="00660D40">
      <w:pPr>
        <w:pStyle w:val="PargrafodaLista"/>
        <w:numPr>
          <w:ilvl w:val="0"/>
          <w:numId w:val="8"/>
        </w:numPr>
      </w:pPr>
      <w:r w:rsidRPr="00652F6E">
        <w:t xml:space="preserve">Relatórios: </w:t>
      </w:r>
      <w:r w:rsidR="00CB534B" w:rsidRPr="00652F6E">
        <w:t>compilar determinada informação em formato de relatórios de forma a tornar a tomada de decisão mais eficaz</w:t>
      </w:r>
    </w:p>
    <w:p w14:paraId="4A37739B" w14:textId="06CEF2CE" w:rsidR="00E04023" w:rsidRPr="009A2407" w:rsidRDefault="00CB534B" w:rsidP="00660D40">
      <w:pPr>
        <w:pStyle w:val="PargrafodaLista"/>
        <w:numPr>
          <w:ilvl w:val="0"/>
          <w:numId w:val="8"/>
        </w:numPr>
      </w:pPr>
      <w:r w:rsidRPr="00652F6E">
        <w:t xml:space="preserve">Controlo de processos: código desenvolvido em linguagens de programação (como Visual Basic, C ou até Java) pode ser incorporado em sistemas SCADA de forma a poder programar tarefas que respondam a eventos do sistema. </w:t>
      </w:r>
      <w:r w:rsidRPr="009A2407">
        <w:t>Por exemplo enviar comandos ao sistema de controlo para ligar ou desligar equipamentos, entre outros</w:t>
      </w:r>
    </w:p>
    <w:p w14:paraId="215EA6F0" w14:textId="5A9383FD" w:rsidR="00E04023" w:rsidRPr="00652F6E" w:rsidRDefault="00E04023" w:rsidP="00F05FA3">
      <w:r w:rsidRPr="00652F6E">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rsidRPr="00652F6E">
        <w:t xml:space="preserve"> a </w:t>
      </w:r>
      <w:r w:rsidRPr="00652F6E">
        <w:t>possibilidade de acesso remoto ao sistema através da Internet e um portátil/</w:t>
      </w:r>
      <w:r w:rsidRPr="00FD2005">
        <w:rPr>
          <w:i/>
        </w:rPr>
        <w:t>smartphone</w:t>
      </w:r>
      <w:r w:rsidRPr="00652F6E">
        <w:t>/</w:t>
      </w:r>
      <w:r w:rsidRPr="00FD2005">
        <w:rPr>
          <w:i/>
        </w:rPr>
        <w:t>tablet</w:t>
      </w:r>
      <w:r w:rsidRPr="00652F6E">
        <w:t xml:space="preserve"> que permite maior controlo e monitorizaç</w:t>
      </w:r>
      <w:r w:rsidR="000C79D9" w:rsidRPr="00652F6E">
        <w:t>ão, operadores deixam de ter necessidade de manter centenas de registos relativos a variáveis do processo dado que o sistema permite acesso a esta informação a qualquer moment</w:t>
      </w:r>
      <w:r w:rsidR="00BF34E5" w:rsidRPr="00652F6E">
        <w:t>o, a utilização deste tipo de s</w:t>
      </w:r>
      <w:r w:rsidR="000C79D9" w:rsidRPr="00652F6E">
        <w:t>i</w:t>
      </w:r>
      <w:r w:rsidR="00BF34E5" w:rsidRPr="00652F6E">
        <w:t>s</w:t>
      </w:r>
      <w:r w:rsidR="000C79D9" w:rsidRPr="00652F6E">
        <w:t>temas garante que todas as áreas do processo envolvidas são integradas numa plataforma comum permitindo um melhor relacionamento entre os dados, entre outros.</w:t>
      </w:r>
    </w:p>
    <w:p w14:paraId="70039574" w14:textId="77777777" w:rsidR="002E31CC" w:rsidRDefault="002E31CC" w:rsidP="00E04023"/>
    <w:p w14:paraId="297D929F" w14:textId="77777777" w:rsidR="00F05FA3" w:rsidRDefault="00F05FA3">
      <w:pPr>
        <w:spacing w:after="200"/>
        <w:rPr>
          <w:smallCaps/>
          <w:sz w:val="28"/>
          <w:szCs w:val="28"/>
        </w:rPr>
      </w:pPr>
      <w:r>
        <w:br w:type="page"/>
      </w:r>
    </w:p>
    <w:p w14:paraId="04F4E06C" w14:textId="5112EDDA" w:rsidR="00136454" w:rsidRDefault="00136454" w:rsidP="009A2407">
      <w:pPr>
        <w:pStyle w:val="Cabealho2"/>
        <w:ind w:firstLine="708"/>
      </w:pPr>
      <w:bookmarkStart w:id="37" w:name="_Toc506913186"/>
      <w:r w:rsidRPr="002A4B1A">
        <w:lastRenderedPageBreak/>
        <w:t>2.</w:t>
      </w:r>
      <w:r w:rsidR="00176849">
        <w:t>5</w:t>
      </w:r>
      <w:r w:rsidRPr="002A4B1A">
        <w:t xml:space="preserve"> </w:t>
      </w:r>
      <w:r>
        <w:t>Fabrico Aditivo</w:t>
      </w:r>
      <w:bookmarkEnd w:id="37"/>
    </w:p>
    <w:p w14:paraId="7F6291A2" w14:textId="4DD83BA4" w:rsidR="005833E9" w:rsidRPr="00652F6E" w:rsidRDefault="00136454" w:rsidP="00280B1C">
      <w:r w:rsidRPr="00280B1C">
        <w:t xml:space="preserve">O Fabrico Aditivo, também conhecido como impressão a três dimensões, consiste em produzir um objeto sólido, em três dimensões, proveniente de um ficheiro digital </w:t>
      </w:r>
      <w:r w:rsidRPr="00280B1C">
        <w:rPr>
          <w:lang w:val="en-US"/>
        </w:rPr>
        <w:fldChar w:fldCharType="begin" w:fldLock="1"/>
      </w:r>
      <w:r w:rsidR="00EA54A9" w:rsidRPr="00280B1C">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 "schema" : "https://github.com/citation-style-language/schema/raw/master/csl-citation.json" }</w:instrText>
      </w:r>
      <w:r w:rsidRPr="00280B1C">
        <w:rPr>
          <w:lang w:val="en-US"/>
        </w:rPr>
        <w:fldChar w:fldCharType="separate"/>
      </w:r>
      <w:r w:rsidRPr="00280B1C">
        <w:rPr>
          <w:noProof/>
        </w:rPr>
        <w:t>(Canas &amp; Pires, 2014, p. 10)</w:t>
      </w:r>
      <w:r w:rsidRPr="00280B1C">
        <w:rPr>
          <w:lang w:val="en-US"/>
        </w:rPr>
        <w:fldChar w:fldCharType="end"/>
      </w:r>
      <w:r w:rsidRPr="00280B1C">
        <w:t>, e a criação/produção deste objeto é realizada através de processos aditivos que consistem em imprimir camadas sucessivas com recurso a um determinado material e, por vezes, em determinadas condições (como temperatura, humidade, etc).</w:t>
      </w:r>
      <w:r w:rsidR="005833E9" w:rsidRPr="00280B1C">
        <w:t xml:space="preserve"> </w:t>
      </w:r>
      <w:r w:rsidR="005833E9" w:rsidRPr="00652F6E">
        <w:t>O processo de impressão das peças é possível através da extrusão de material em estado semi-líquido (cuja temperatura pode variar) e de um bico para o efeito que vai permitir construir as sucessivas camadas.</w:t>
      </w:r>
    </w:p>
    <w:p w14:paraId="4152403D" w14:textId="16107AEC" w:rsidR="00136454" w:rsidRDefault="00136454" w:rsidP="00136454"/>
    <w:p w14:paraId="402EB583" w14:textId="50E5DDAA" w:rsidR="00B77B16" w:rsidRDefault="00B77B16" w:rsidP="00136454"/>
    <w:p w14:paraId="687B21EC" w14:textId="77777777" w:rsidR="00B77B16" w:rsidRDefault="00B77B16" w:rsidP="00B77B16">
      <w:pPr>
        <w:keepNext/>
      </w:pPr>
      <w:r>
        <w:rPr>
          <w:noProof/>
          <w:lang w:eastAsia="pt-PT"/>
        </w:rPr>
        <w:drawing>
          <wp:inline distT="0" distB="0" distL="0" distR="0" wp14:anchorId="22E8B3CD" wp14:editId="3BDF47BF">
            <wp:extent cx="5745480" cy="278003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xl-2015-3d-printing-technology-1.jpg"/>
                    <pic:cNvPicPr/>
                  </pic:nvPicPr>
                  <pic:blipFill>
                    <a:blip r:embed="rId28">
                      <a:extLst>
                        <a:ext uri="{28A0092B-C50C-407E-A947-70E740481C1C}">
                          <a14:useLocalDpi xmlns:a14="http://schemas.microsoft.com/office/drawing/2010/main" val="0"/>
                        </a:ext>
                      </a:extLst>
                    </a:blip>
                    <a:stretch>
                      <a:fillRect/>
                    </a:stretch>
                  </pic:blipFill>
                  <pic:spPr>
                    <a:xfrm>
                      <a:off x="0" y="0"/>
                      <a:ext cx="5745480" cy="2780030"/>
                    </a:xfrm>
                    <a:prstGeom prst="rect">
                      <a:avLst/>
                    </a:prstGeom>
                  </pic:spPr>
                </pic:pic>
              </a:graphicData>
            </a:graphic>
          </wp:inline>
        </w:drawing>
      </w:r>
    </w:p>
    <w:p w14:paraId="27043A5C" w14:textId="63B26EC8" w:rsidR="00B77B16" w:rsidRDefault="00B77B16" w:rsidP="00B77B16">
      <w:pPr>
        <w:pStyle w:val="Legenda"/>
        <w:jc w:val="center"/>
      </w:pPr>
      <w:bookmarkStart w:id="38" w:name="_Toc506913222"/>
      <w:r>
        <w:t xml:space="preserve">Figura </w:t>
      </w:r>
      <w:r w:rsidR="00070034">
        <w:fldChar w:fldCharType="begin"/>
      </w:r>
      <w:r w:rsidR="00070034">
        <w:instrText xml:space="preserve"> SEQ Figura \* ARABIC </w:instrText>
      </w:r>
      <w:r w:rsidR="00070034">
        <w:fldChar w:fldCharType="separate"/>
      </w:r>
      <w:r w:rsidR="00E37EA4">
        <w:rPr>
          <w:noProof/>
        </w:rPr>
        <w:t>17</w:t>
      </w:r>
      <w:r w:rsidR="00070034">
        <w:rPr>
          <w:noProof/>
        </w:rPr>
        <w:fldChar w:fldCharType="end"/>
      </w:r>
      <w:r>
        <w:t xml:space="preserve"> - Exemplo de fabrico aditivo.</w:t>
      </w:r>
      <w:bookmarkEnd w:id="38"/>
      <w:r>
        <w:t xml:space="preserve"> </w:t>
      </w:r>
    </w:p>
    <w:p w14:paraId="1D75B09B" w14:textId="6C7A3305" w:rsidR="00B77B16" w:rsidRDefault="00B77B16" w:rsidP="00B77B16">
      <w:pPr>
        <w:pStyle w:val="Legenda"/>
        <w:jc w:val="center"/>
      </w:pPr>
      <w:r>
        <w:t>Fonte</w:t>
      </w:r>
      <w:r w:rsidRPr="00C12A70">
        <w:rPr>
          <w:b w:val="0"/>
          <w:noProof/>
        </w:rPr>
        <w:t>: http://fos.cmb.ac.lk/blog/3d-printing-magic-created-science/</w:t>
      </w:r>
    </w:p>
    <w:p w14:paraId="0B77360F" w14:textId="77777777" w:rsidR="00136454" w:rsidRPr="00A44F11" w:rsidRDefault="00136454" w:rsidP="00136454"/>
    <w:p w14:paraId="7761A561" w14:textId="14F541BF" w:rsidR="00136454" w:rsidRDefault="00136454" w:rsidP="00280B1C">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rsidR="00EA54A9">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 "schema" : "https://github.com/citation-style-language/schema/raw/master/csl-citation.json" }</w:instrText>
      </w:r>
      <w:r>
        <w:fldChar w:fldCharType="separate"/>
      </w:r>
      <w:r w:rsidR="00EA54A9" w:rsidRPr="00EA54A9">
        <w:rPr>
          <w:noProof/>
        </w:rPr>
        <w:t>(“3D printing -- Additive manufacturing: An introduction.,” 2014)</w:t>
      </w:r>
      <w:r>
        <w:fldChar w:fldCharType="end"/>
      </w:r>
      <w:r>
        <w:t xml:space="preserve"> que ainda hoje é bastante aceite pelo </w:t>
      </w:r>
      <w:r w:rsidRPr="00FD2005">
        <w:rPr>
          <w:i/>
        </w:rPr>
        <w:t>software</w:t>
      </w:r>
      <w:r>
        <w:t xml:space="preserve"> das impressoras 3D.</w:t>
      </w:r>
    </w:p>
    <w:p w14:paraId="78126276" w14:textId="77777777" w:rsidR="00136454" w:rsidRDefault="00136454" w:rsidP="00280B1C"/>
    <w:p w14:paraId="78099F87" w14:textId="74593FC8" w:rsidR="00136454" w:rsidRDefault="00136454" w:rsidP="00136454">
      <w:r>
        <w:lastRenderedPageBreak/>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w:t>
      </w:r>
      <w:r w:rsidR="009A2407">
        <w:t>es características a seu favor.</w:t>
      </w:r>
    </w:p>
    <w:p w14:paraId="5DD61FE9" w14:textId="616ECFEE" w:rsidR="00136454" w:rsidRDefault="00136454" w:rsidP="00136454">
      <w:r>
        <w:t>Ao longo dos anos, o fabrico aditivo co</w:t>
      </w:r>
      <w:r w:rsidR="00A30302">
        <w:t>ntinuou o seu caminho evolutivo</w:t>
      </w:r>
      <w:r>
        <w:t xml:space="preserve">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w:t>
      </w:r>
      <w:r w:rsidR="009A2407">
        <w:t xml:space="preserve"> cerâmicas, etc) para o efeito.</w:t>
      </w:r>
    </w:p>
    <w:p w14:paraId="7A931AE3" w14:textId="77777777" w:rsidR="00136454" w:rsidRDefault="00136454" w:rsidP="00280B1C">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660D40">
      <w:pPr>
        <w:pStyle w:val="PargrafodaLista"/>
        <w:numPr>
          <w:ilvl w:val="0"/>
          <w:numId w:val="9"/>
        </w:numPr>
      </w:pPr>
      <w:r>
        <w:t>Customização em massa – a possibilidade de criar designs customizados abre portas a possibilidades ilimitadas.</w:t>
      </w:r>
    </w:p>
    <w:p w14:paraId="328D1AFE" w14:textId="77777777" w:rsidR="00136454" w:rsidRDefault="00136454" w:rsidP="00660D40">
      <w:pPr>
        <w:pStyle w:val="PargrafodaLista"/>
        <w:numPr>
          <w:ilvl w:val="0"/>
          <w:numId w:val="9"/>
        </w:numPr>
      </w:pPr>
      <w:r>
        <w:t>Novas capacidades – produtos complexos podem ser produzidos sem investimentos avultados e com custos variáveis mais baixos do que métodos tradicionais.</w:t>
      </w:r>
    </w:p>
    <w:p w14:paraId="6A51457B" w14:textId="77777777" w:rsidR="00136454" w:rsidRDefault="00136454" w:rsidP="00660D40">
      <w:pPr>
        <w:pStyle w:val="PargrafodaLista"/>
        <w:numPr>
          <w:ilvl w:val="0"/>
          <w:numId w:val="9"/>
        </w:numPr>
      </w:pPr>
      <w:r>
        <w:t xml:space="preserve">Tempo de entrega – o </w:t>
      </w:r>
      <w:r w:rsidRPr="0009389D">
        <w:rPr>
          <w:i/>
        </w:rPr>
        <w:t>design</w:t>
      </w:r>
      <w:r>
        <w:t xml:space="preserve"> e os ciclos de produção sofrem um grande aumento de velocidade, que torna possível que o produto chegue ao mercado mais rapidamente.</w:t>
      </w:r>
    </w:p>
    <w:p w14:paraId="4AE37D43" w14:textId="77777777" w:rsidR="00136454" w:rsidRDefault="00136454" w:rsidP="00660D40">
      <w:pPr>
        <w:pStyle w:val="PargrafodaLista"/>
        <w:numPr>
          <w:ilvl w:val="0"/>
          <w:numId w:val="9"/>
        </w:numPr>
      </w:pPr>
      <w:r>
        <w:t>Cadeia de fornecimento simplificada – a produção está mais perto do ponto de entrega, que simplifica o processo do ponto de vista do inventário.</w:t>
      </w:r>
    </w:p>
    <w:p w14:paraId="21321BF0" w14:textId="63743508" w:rsidR="00136454" w:rsidRDefault="00136454" w:rsidP="00660D40">
      <w:pPr>
        <w:pStyle w:val="PargrafodaLista"/>
        <w:numPr>
          <w:ilvl w:val="0"/>
          <w:numId w:val="9"/>
        </w:numPr>
      </w:pPr>
      <w:r>
        <w:t>Redução de desperdícios – materiais não utilizados podem ser reutilizados para impressão sucessiva, o que significa que o desperdício será menor.</w:t>
      </w:r>
    </w:p>
    <w:p w14:paraId="1A669A1C" w14:textId="77777777" w:rsidR="00136454" w:rsidRDefault="00136454" w:rsidP="00280B1C">
      <w:r>
        <w:t>Atualmente o fabrico aditivo ainda prevalece na prototipagem e na produção de lotes mais pequenos, no entanto já tem bastantes aplicações nas várias indústrias:</w:t>
      </w:r>
    </w:p>
    <w:p w14:paraId="6D32E86E" w14:textId="77777777" w:rsidR="00136454" w:rsidRDefault="00136454" w:rsidP="00660D40">
      <w:pPr>
        <w:pStyle w:val="PargrafodaLista"/>
        <w:numPr>
          <w:ilvl w:val="0"/>
          <w:numId w:val="10"/>
        </w:numPr>
      </w:pPr>
      <w:r>
        <w:t xml:space="preserve">Indústria Automóvel: componentes específicos para produção de motores, </w:t>
      </w:r>
      <w:r w:rsidRPr="0009389D">
        <w:rPr>
          <w:i/>
        </w:rPr>
        <w:t>designs</w:t>
      </w:r>
      <w:r>
        <w:t xml:space="preserve"> inovadores como conceitos de chassis.</w:t>
      </w:r>
    </w:p>
    <w:p w14:paraId="550BB002" w14:textId="77777777" w:rsidR="00136454" w:rsidRDefault="00136454" w:rsidP="00660D40">
      <w:pPr>
        <w:pStyle w:val="PargrafodaLista"/>
        <w:numPr>
          <w:ilvl w:val="0"/>
          <w:numId w:val="10"/>
        </w:numPr>
      </w:pPr>
      <w:r>
        <w:t>Indústria Aeroespacial: bicos de combustível de aeronaves, partes de motores a jato.</w:t>
      </w:r>
    </w:p>
    <w:p w14:paraId="3C6C13DE" w14:textId="77777777" w:rsidR="00136454" w:rsidRDefault="00136454" w:rsidP="00660D40">
      <w:pPr>
        <w:pStyle w:val="PargrafodaLista"/>
        <w:numPr>
          <w:ilvl w:val="0"/>
          <w:numId w:val="10"/>
        </w:numPr>
      </w:pPr>
      <w:r>
        <w:t>Indústria Médica: implantes para a anca ou espinha.</w:t>
      </w:r>
    </w:p>
    <w:p w14:paraId="19430F02" w14:textId="77777777" w:rsidR="00136454" w:rsidRDefault="00136454" w:rsidP="00660D40">
      <w:pPr>
        <w:pStyle w:val="PargrafodaLista"/>
        <w:numPr>
          <w:ilvl w:val="0"/>
          <w:numId w:val="10"/>
        </w:numPr>
      </w:pPr>
      <w:r>
        <w:t>Entre outros.</w:t>
      </w:r>
    </w:p>
    <w:p w14:paraId="3CA36DA8" w14:textId="77777777" w:rsidR="00136454" w:rsidRDefault="00136454" w:rsidP="00136454"/>
    <w:p w14:paraId="64B2AD21" w14:textId="59850D26" w:rsidR="00136454" w:rsidRDefault="00136454" w:rsidP="00280B1C">
      <w:r>
        <w:lastRenderedPageBreak/>
        <w:t xml:space="preserve">Neste momento pode-se afirmar que o fabrico aditivo já é uma solução viável para prototipagem ou para produção de baixa escala. Agora o desafio é evoluir o seu </w:t>
      </w:r>
      <w:r w:rsidRPr="0009389D">
        <w:rPr>
          <w:i/>
        </w:rPr>
        <w:t>hardware</w:t>
      </w:r>
      <w:r>
        <w:t xml:space="preserve"> de forma a atingir os requisitos técnicos e de custo necessários para sup</w:t>
      </w:r>
      <w:r w:rsidR="005833E9">
        <w:t>ortar produção de grande escala.</w:t>
      </w:r>
    </w:p>
    <w:p w14:paraId="454C6F8D" w14:textId="10694030" w:rsidR="00A30302" w:rsidRDefault="00A30302" w:rsidP="00136454"/>
    <w:p w14:paraId="30D03D31" w14:textId="77777777" w:rsidR="00A30302" w:rsidRDefault="00A30302" w:rsidP="00136454"/>
    <w:p w14:paraId="21AC9C6F" w14:textId="1459661A" w:rsidR="00BF34E5" w:rsidRDefault="00BF34E5">
      <w:pPr>
        <w:spacing w:after="200"/>
        <w:rPr>
          <w:smallCaps/>
          <w:sz w:val="28"/>
          <w:szCs w:val="28"/>
        </w:rPr>
      </w:pPr>
      <w:r>
        <w:br w:type="page"/>
      </w:r>
    </w:p>
    <w:p w14:paraId="31FEA3AB" w14:textId="03E33AF3" w:rsidR="00B616E4" w:rsidRDefault="008821DD" w:rsidP="00EA61BE">
      <w:pPr>
        <w:pStyle w:val="Cabealho2"/>
        <w:ind w:firstLine="708"/>
      </w:pPr>
      <w:bookmarkStart w:id="39" w:name="_Toc506913187"/>
      <w:r w:rsidRPr="002A4B1A">
        <w:lastRenderedPageBreak/>
        <w:t>2.</w:t>
      </w:r>
      <w:r w:rsidR="00352309">
        <w:t>6</w:t>
      </w:r>
      <w:r w:rsidRPr="002A4B1A">
        <w:t xml:space="preserve"> </w:t>
      </w:r>
      <w:r w:rsidR="00BE790D">
        <w:t>Trabalho Relacionado</w:t>
      </w:r>
      <w:bookmarkEnd w:id="39"/>
    </w:p>
    <w:p w14:paraId="4065C72A" w14:textId="2763F7F5" w:rsidR="00B616E4" w:rsidRPr="00F81B92" w:rsidRDefault="00B616E4" w:rsidP="003E09F6">
      <w:pPr>
        <w:pStyle w:val="Cabealho3"/>
        <w:ind w:firstLine="708"/>
        <w:rPr>
          <w:i w:val="0"/>
        </w:rPr>
      </w:pPr>
      <w:bookmarkStart w:id="40" w:name="_Toc506913188"/>
      <w:r w:rsidRPr="00F81B92">
        <w:rPr>
          <w:i w:val="0"/>
        </w:rPr>
        <w:t>2.</w:t>
      </w:r>
      <w:r>
        <w:rPr>
          <w:i w:val="0"/>
        </w:rPr>
        <w:t>6</w:t>
      </w:r>
      <w:r w:rsidRPr="00F81B92">
        <w:rPr>
          <w:i w:val="0"/>
        </w:rPr>
        <w:t xml:space="preserve">.1 </w:t>
      </w:r>
      <w:r w:rsidRPr="00B616E4">
        <w:rPr>
          <w:i w:val="0"/>
        </w:rPr>
        <w:t>Controlo e Automação na Indústria</w:t>
      </w:r>
      <w:bookmarkEnd w:id="40"/>
    </w:p>
    <w:p w14:paraId="764C7CA3" w14:textId="5EF566EA" w:rsidR="00C3125E" w:rsidRDefault="00C3125E" w:rsidP="00280B1C">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3364154E" w:rsidR="00F51AF4" w:rsidRDefault="00F51AF4" w:rsidP="00280B1C">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http://www.mendeley.com/documents/?uuid=a935953c-9657-45c6-af1b-9a52549da7dd" ] } ], "mendeley" : { "formattedCitation" : "(Guerra, Sousa, &amp; Nunes, 2016)", "plainTextFormattedCitation" : "(Guerra, Sousa, &amp; Nunes, 2016)", "previouslyFormattedCitation" : "(Guerra, Sousa, &amp; Nunes, 2016)" }, "properties" : {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280B1C">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280B1C">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280B1C">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05F521FD" w14:textId="20BC7C1C" w:rsidR="007D519D" w:rsidRDefault="00B22E6B" w:rsidP="00B22E6B">
      <w:pPr>
        <w:pStyle w:val="Legenda"/>
        <w:jc w:val="center"/>
      </w:pPr>
      <w:bookmarkStart w:id="41" w:name="_Toc506913223"/>
      <w:r>
        <w:t xml:space="preserve">Figura </w:t>
      </w:r>
      <w:r w:rsidR="00070034">
        <w:fldChar w:fldCharType="begin"/>
      </w:r>
      <w:r w:rsidR="00070034">
        <w:instrText xml:space="preserve"> SEQ Figura \* ARABIC </w:instrText>
      </w:r>
      <w:r w:rsidR="00070034">
        <w:fldChar w:fldCharType="separate"/>
      </w:r>
      <w:r w:rsidR="00E37EA4">
        <w:rPr>
          <w:noProof/>
        </w:rPr>
        <w:t>18</w:t>
      </w:r>
      <w:r w:rsidR="00070034">
        <w:rPr>
          <w:noProof/>
        </w:rPr>
        <w:fldChar w:fldCharType="end"/>
      </w:r>
      <w:r w:rsidR="007D519D">
        <w:t xml:space="preserve"> - Ganhos de Tempo.</w:t>
      </w:r>
      <w:bookmarkEnd w:id="41"/>
      <w:r w:rsidR="007D519D">
        <w:t xml:space="preserve"> </w:t>
      </w:r>
    </w:p>
    <w:p w14:paraId="316BE5A4" w14:textId="2FFFDE05" w:rsidR="00B22E6B" w:rsidRDefault="00B22E6B" w:rsidP="00B22E6B">
      <w:pPr>
        <w:pStyle w:val="Legenda"/>
        <w:jc w:val="center"/>
      </w:pPr>
      <w:r>
        <w:t xml:space="preserve">Fonte: </w:t>
      </w:r>
      <w:r>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fldChar w:fldCharType="separate"/>
      </w:r>
      <w:r w:rsidRPr="00B22E6B">
        <w:rPr>
          <w:b w:val="0"/>
          <w:noProof/>
        </w:rPr>
        <w:t>(Guerra et al., 2016)</w:t>
      </w:r>
      <w:r>
        <w:fldChar w:fldCharType="end"/>
      </w:r>
    </w:p>
    <w:p w14:paraId="57DB93FE" w14:textId="6CCF4F02" w:rsidR="004C0BCA" w:rsidRDefault="004C0BCA" w:rsidP="004C0BCA"/>
    <w:p w14:paraId="1BE6C4C7" w14:textId="56E32505" w:rsidR="00BF2650" w:rsidRDefault="004C0BCA" w:rsidP="00280B1C">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EA54A9">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a935953c-9657-45c6-af1b-9a52549da7dd",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3AA45FAC" w14:textId="27AFD871" w:rsidR="00785D94" w:rsidRDefault="00BF2650" w:rsidP="00280B1C">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8C63EF">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type" : "article-journal", "volume" : "64" }, "uris" : [ "http://www.mendeley.com/documents/?uuid=53184ebd-0dea-43ed-bd61-1d27fcc3c525", "http://www.mendeley.com/documents/?uuid=40ea979b-58e9-452a-bbf3-dacf27e632a0", "http://www.mendeley.com/documents/?uuid=178cfa54-b37e-4f7f-9fa0-5f30077980d1" ] } ], "mendeley" : { "formattedCitation" : "(Gill, 2017)", "plainTextFormattedCitation" : "(Gill, 2017)", "previouslyFormattedCitation" : "(Gill, 2017)" }, "properties" : {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3D9A9E4" w14:textId="19DDAF04" w:rsidR="007214BE" w:rsidRDefault="007F2A06" w:rsidP="00280B1C">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http://www.mendeley.com/documents/?uuid=e1584803-34f9-40e3-b2ff-b6fcb1538d9c"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280B1C">
      <w:r>
        <w:t xml:space="preserve">O embalamento e paletização de fim de </w:t>
      </w:r>
      <w:r w:rsidR="00501FE1">
        <w:t xml:space="preserve">linha </w:t>
      </w:r>
      <w:r>
        <w:t xml:space="preserve">inclui várias ações como carregar filetes para caixas abertas, pesar, fechar e catalogar as caixas, passar as caixas por detetor de metais e </w:t>
      </w:r>
      <w:r>
        <w:lastRenderedPageBreak/>
        <w:t>paletiz</w:t>
      </w:r>
      <w:r w:rsidR="00BF34E5">
        <w:t xml:space="preserve">ar os produtos. Estas ações </w:t>
      </w:r>
      <w:r>
        <w:t>até á proposta de solução de automação eram executadas manualmente.</w:t>
      </w:r>
    </w:p>
    <w:p w14:paraId="3EB33737" w14:textId="47429A4B" w:rsidR="00612EBD" w:rsidRDefault="00612EBD" w:rsidP="00280B1C">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0">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247B4213" w14:textId="6ED9063D" w:rsidR="007D519D" w:rsidRDefault="00612EBD" w:rsidP="00612EBD">
      <w:pPr>
        <w:pStyle w:val="Legenda"/>
        <w:jc w:val="center"/>
      </w:pPr>
      <w:bookmarkStart w:id="42" w:name="_Toc506913224"/>
      <w:r>
        <w:t xml:space="preserve">Figura </w:t>
      </w:r>
      <w:r w:rsidR="00070034">
        <w:fldChar w:fldCharType="begin"/>
      </w:r>
      <w:r w:rsidR="00070034">
        <w:instrText xml:space="preserve"> SEQ Figura \* ARABIC </w:instrText>
      </w:r>
      <w:r w:rsidR="00070034">
        <w:fldChar w:fldCharType="separate"/>
      </w:r>
      <w:r w:rsidR="00E37EA4">
        <w:rPr>
          <w:noProof/>
        </w:rPr>
        <w:t>19</w:t>
      </w:r>
      <w:r w:rsidR="00070034">
        <w:rPr>
          <w:noProof/>
        </w:rPr>
        <w:fldChar w:fldCharType="end"/>
      </w:r>
      <w:r>
        <w:t xml:space="preserve"> - Linha de Paletização Automatizada</w:t>
      </w:r>
      <w:r w:rsidR="007D519D">
        <w:t>.</w:t>
      </w:r>
      <w:bookmarkEnd w:id="42"/>
      <w:r w:rsidR="007D519D">
        <w:t xml:space="preserve"> </w:t>
      </w:r>
    </w:p>
    <w:p w14:paraId="4654545F" w14:textId="1FF8BD1A" w:rsidR="00612EBD" w:rsidRDefault="007D519D" w:rsidP="00612EBD">
      <w:pPr>
        <w:pStyle w:val="Legenda"/>
        <w:jc w:val="center"/>
      </w:pPr>
      <w:r>
        <w:t>Fonte:</w:t>
      </w:r>
      <w:r w:rsidR="00612EBD">
        <w:t xml:space="preserve"> </w:t>
      </w:r>
      <w:r w:rsidR="00612EBD">
        <w:fldChar w:fldCharType="begin" w:fldLock="1"/>
      </w:r>
      <w:r w:rsidR="00EA54A9">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e1584803-34f9-40e3-b2ff-b6fcb1538d9c",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 "schema" : "https://github.com/citation-style-language/schema/raw/master/csl-citation.json" }</w:instrText>
      </w:r>
      <w:r w:rsidR="00612EBD">
        <w:fldChar w:fldCharType="separate"/>
      </w:r>
      <w:r w:rsidR="00612EBD" w:rsidRPr="00612EBD">
        <w:rPr>
          <w:b w:val="0"/>
          <w:noProof/>
        </w:rPr>
        <w:t>(Kerezovic &amp; Sziebig, 2016)</w:t>
      </w:r>
      <w:r w:rsidR="00612EBD">
        <w:fldChar w:fldCharType="end"/>
      </w:r>
    </w:p>
    <w:p w14:paraId="7B3A35BC" w14:textId="437CFA1B" w:rsidR="00612EBD" w:rsidRDefault="00612EBD" w:rsidP="00612EBD"/>
    <w:p w14:paraId="3740FF6F" w14:textId="6687AA98" w:rsidR="00035265" w:rsidRDefault="00612EBD" w:rsidP="00280B1C">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5F248D4" w14:textId="071C6DB8" w:rsidR="001F59BA" w:rsidRDefault="001F59BA" w:rsidP="00280B1C">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64C6E9B4" w:rsidR="00041C1E" w:rsidRDefault="00041C1E" w:rsidP="00280B1C">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http://www.mendeley.com/documents/?uuid=3a4356c6-bfd7-42dc-9e90-ce8cb3c5c110" ] } ], "mendeley" : { "formattedCitation" : "(Sowinski, 2017)", "plainTextFormattedCitation" : "(Sowinski, 2017)", "previouslyFormattedCitation" : "(Sowinski, 2017)" }, "properties" : {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4F48DBD5" w:rsidR="0034536A" w:rsidRDefault="0034536A" w:rsidP="00280B1C">
      <w:r>
        <w:lastRenderedPageBreak/>
        <w:t>Outro fator chave para a crescente necessidade de soluções de automação é o aumento do custo laboral derivado de novos salários mínimos e o aumento de</w:t>
      </w:r>
      <w:r w:rsidR="004C35FB">
        <w:t xml:space="preserve"> volume de negócios através do </w:t>
      </w:r>
      <w:r w:rsidR="004C35FB" w:rsidRPr="004C35FB">
        <w:rPr>
          <w:i/>
        </w:rPr>
        <w:t>e-commerce</w:t>
      </w:r>
      <w:r w:rsidR="004C35FB">
        <w:t xml:space="preserve"> (comércio online)</w:t>
      </w:r>
      <w:r>
        <w:t>, onde as grandes empresas como a Amazon contratam milhares de trabalhadores de armazém e forçam outras a darem melhores condições para se manterem atrativas.</w:t>
      </w:r>
    </w:p>
    <w:p w14:paraId="52C3765B" w14:textId="5C7BC7FF" w:rsidR="0034536A" w:rsidRDefault="0034536A" w:rsidP="00280B1C">
      <w:r>
        <w:t xml:space="preserve">Posto isto, é claro para as empresas que faz todo o sentido tornarem-se o mais independente possíveis destas variabilidades, e como tal, tendem a investir em </w:t>
      </w:r>
      <w:r w:rsidRPr="004C35FB">
        <w:rPr>
          <w:i/>
        </w:rPr>
        <w:t>software</w:t>
      </w:r>
      <w:r>
        <w:t xml:space="preserve"> e soluções mecanizadas, ou até mesmo armazéns 100% automáticos </w:t>
      </w:r>
      <w:r>
        <w:fldChar w:fldCharType="begin" w:fldLock="1"/>
      </w:r>
      <w:r w:rsidR="00EA54A9">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a4356c6-bfd7-42dc-9e90-ce8cb3c5c110", "http://www.mendeley.com/documents/?uuid=3d825aff-83e8-44bf-9fb3-d8e69e4227e3", "http://www.mendeley.com/documents/?uuid=cd4a3ca8-12a9-4992-a8c2-1c3d5d7867f8" ] } ], "mendeley" : { "formattedCitation" : "(Sowinski, 2017)", "plainTextFormattedCitation" : "(Sowinski, 2017)", "previouslyFormattedCitation" : "(Sowinski, 2017)" }, "properties" : {  }, "schema" : "https://github.com/citation-style-language/schema/raw/master/csl-citation.json" }</w:instrText>
      </w:r>
      <w:r>
        <w:fldChar w:fldCharType="separate"/>
      </w:r>
      <w:r w:rsidRPr="0034536A">
        <w:rPr>
          <w:noProof/>
        </w:rPr>
        <w:t>(Sowinski, 2017)</w:t>
      </w:r>
      <w:r>
        <w:fldChar w:fldCharType="end"/>
      </w:r>
      <w:r>
        <w:t>.</w:t>
      </w:r>
    </w:p>
    <w:p w14:paraId="61A6C245" w14:textId="162429DF" w:rsidR="00B17D68" w:rsidRDefault="00B17D68">
      <w:pPr>
        <w:spacing w:after="200"/>
        <w:rPr>
          <w:iCs/>
          <w:smallCaps/>
          <w:spacing w:val="5"/>
          <w:sz w:val="26"/>
          <w:szCs w:val="26"/>
        </w:rPr>
      </w:pPr>
    </w:p>
    <w:p w14:paraId="22330001" w14:textId="12870A67" w:rsidR="00D960C7" w:rsidRDefault="00B616E4" w:rsidP="003E09F6">
      <w:pPr>
        <w:pStyle w:val="Cabealho3"/>
        <w:ind w:firstLine="708"/>
        <w:rPr>
          <w:i w:val="0"/>
        </w:rPr>
      </w:pPr>
      <w:bookmarkStart w:id="43" w:name="_Toc506913189"/>
      <w:r w:rsidRPr="00F81B92">
        <w:rPr>
          <w:i w:val="0"/>
        </w:rPr>
        <w:t>2.</w:t>
      </w:r>
      <w:r>
        <w:rPr>
          <w:i w:val="0"/>
        </w:rPr>
        <w:t>6</w:t>
      </w:r>
      <w:r w:rsidRPr="00F81B92">
        <w:rPr>
          <w:i w:val="0"/>
        </w:rPr>
        <w:t>.</w:t>
      </w:r>
      <w:r>
        <w:rPr>
          <w:i w:val="0"/>
        </w:rPr>
        <w:t>2</w:t>
      </w:r>
      <w:r w:rsidRPr="00F81B92">
        <w:rPr>
          <w:i w:val="0"/>
        </w:rPr>
        <w:t xml:space="preserve"> </w:t>
      </w:r>
      <w:r>
        <w:rPr>
          <w:i w:val="0"/>
        </w:rPr>
        <w:t>Sistemas Web-Based para Controlo e Automação</w:t>
      </w:r>
      <w:bookmarkEnd w:id="43"/>
    </w:p>
    <w:p w14:paraId="382D6A5A" w14:textId="71A76D94" w:rsidR="00D960C7" w:rsidRDefault="00D960C7" w:rsidP="00280B1C">
      <w:r>
        <w:t>A evolução tecnológica leva a que haja cada vez mais convergência entre o mundo das Tecnologias de Informação e a Automação. São cada vez mais os casos de sucesso de aplicabilidade de TI em Automação.</w:t>
      </w:r>
    </w:p>
    <w:p w14:paraId="3F23C9BE" w14:textId="03C48E1A" w:rsidR="00E84665" w:rsidRDefault="00E84665" w:rsidP="00280B1C">
      <w:r>
        <w:t xml:space="preserve">Um caso de estudo onde foi utilizado um PLC como um servidor web permitiu monitorizar remotamente um processo </w:t>
      </w:r>
      <w:r w:rsidR="00B6628A">
        <w:t>físico</w:t>
      </w:r>
      <w:r>
        <w:t xml:space="preserv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280B1C">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280B1C">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 xml:space="preserve">e também uma página web (e servidor web) onde disponibilizavam esta informação. O PLC estava também ligado a um </w:t>
      </w:r>
      <w:r w:rsidR="00C520F3" w:rsidRPr="00EA17AF">
        <w:rPr>
          <w:i/>
        </w:rPr>
        <w:t>router</w:t>
      </w:r>
      <w:r w:rsidR="00C520F3">
        <w:t xml:space="preserve"> que permitia a partilha da página web através do protocolo HTTP e também disponibilizava a informação a um cliente local através de uma aplicação </w:t>
      </w:r>
      <w:r w:rsidR="00C520F3" w:rsidRPr="00EA17AF">
        <w:rPr>
          <w:i/>
        </w:rPr>
        <w:t>desktop</w:t>
      </w:r>
      <w:r w:rsidR="00C520F3">
        <w:t xml:space="preserve">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1">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2D47BD46" w14:textId="79F3D2AB" w:rsidR="007D519D" w:rsidRDefault="00A63A08" w:rsidP="00A63A08">
      <w:pPr>
        <w:pStyle w:val="Legenda"/>
        <w:jc w:val="center"/>
      </w:pPr>
      <w:bookmarkStart w:id="44" w:name="_Toc506913225"/>
      <w:r w:rsidRPr="00C520F3">
        <w:t xml:space="preserve">Figura </w:t>
      </w:r>
      <w:r>
        <w:fldChar w:fldCharType="begin"/>
      </w:r>
      <w:r w:rsidRPr="00C520F3">
        <w:instrText xml:space="preserve"> SEQ Figura \* ARABIC </w:instrText>
      </w:r>
      <w:r>
        <w:fldChar w:fldCharType="separate"/>
      </w:r>
      <w:r w:rsidR="00E37EA4">
        <w:rPr>
          <w:noProof/>
        </w:rPr>
        <w:t>20</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w:t>
      </w:r>
      <w:bookmarkEnd w:id="44"/>
      <w:r w:rsidRPr="00C520F3">
        <w:t xml:space="preserve"> </w:t>
      </w:r>
    </w:p>
    <w:p w14:paraId="60C16B7D" w14:textId="1D99B880" w:rsidR="00A63A08" w:rsidRPr="00C520F3" w:rsidRDefault="00A63A08" w:rsidP="00A63A08">
      <w:pPr>
        <w:pStyle w:val="Legenda"/>
        <w:jc w:val="center"/>
      </w:pPr>
      <w:r w:rsidRPr="00C520F3">
        <w:t xml:space="preserve">Fonte: </w:t>
      </w:r>
      <w:r>
        <w:rPr>
          <w:lang w:val="en-US"/>
        </w:rP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4536A34B" w14:textId="6E4905DB" w:rsidR="00D960C7" w:rsidRDefault="00D960C7" w:rsidP="00D960C7"/>
    <w:p w14:paraId="691DBEF6" w14:textId="37C7D161" w:rsidR="006556C0" w:rsidRDefault="006556C0" w:rsidP="00280B1C">
      <w:r>
        <w:t xml:space="preserve">Na primeira abordagem, uma página web foi desenvolvida com as tecnologias HTML, ASP e Javascript. Esta era atualizada dinamicamente e para aceder á mesma de forma remota bastava um </w:t>
      </w:r>
      <w:r w:rsidRPr="00EA17AF">
        <w:rPr>
          <w:i/>
        </w:rPr>
        <w:t>browser</w:t>
      </w:r>
      <w:r>
        <w:t xml:space="preserve"> onde se colocava o endereço da página e conexão á internet.</w:t>
      </w:r>
    </w:p>
    <w:p w14:paraId="07B84657" w14:textId="0BFB56EE" w:rsidR="006556C0" w:rsidRDefault="006556C0" w:rsidP="00280B1C">
      <w:r>
        <w:t xml:space="preserve">Na segunda abordagem foi desenvolvida uma aplicação </w:t>
      </w:r>
      <w:r w:rsidRPr="00EA17AF">
        <w:rPr>
          <w:i/>
        </w:rPr>
        <w:t>desktop</w:t>
      </w:r>
      <w:r>
        <w:t xml:space="preserve"> em Java que permitia monitorizar diretamente as variáveis do processo. Aqui não era necessário o </w:t>
      </w:r>
      <w:r w:rsidRPr="00EA17AF">
        <w:rPr>
          <w:i/>
        </w:rPr>
        <w:t>browser</w:t>
      </w:r>
      <w:r>
        <w:t xml:space="preserve"> mas era necessário ter o Java instalado.</w:t>
      </w:r>
    </w:p>
    <w:p w14:paraId="76EB89C8" w14:textId="7C5052C2" w:rsidR="00F176B1" w:rsidRDefault="006556C0" w:rsidP="00280B1C">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280B1C">
      <w:r>
        <w:t xml:space="preserve">Desta forma </w:t>
      </w:r>
      <w:r w:rsidR="00B10E93">
        <w:t>foi</w:t>
      </w:r>
      <w:r>
        <w:t xml:space="preserve"> possível monitorizar remotamente, coletar dados, processar dados coletados remotamente, configurar parâmetros do processo, etc.</w:t>
      </w:r>
    </w:p>
    <w:p w14:paraId="025AAFC1" w14:textId="5078303F" w:rsidR="00F176B1" w:rsidRDefault="00F176B1" w:rsidP="00280B1C">
      <w:r>
        <w:t xml:space="preserve">O resultado da implementação da página web para monitorização do processo de </w:t>
      </w:r>
      <w:r w:rsidR="006160F2">
        <w:t>enrolamento</w:t>
      </w:r>
      <w:r>
        <w:t xml:space="preserve"> de bobinas de aço foi o da figura seguinte.</w:t>
      </w:r>
    </w:p>
    <w:p w14:paraId="2DDFC96A" w14:textId="77777777" w:rsidR="00C12A70" w:rsidRDefault="00C12A70" w:rsidP="00D960C7"/>
    <w:p w14:paraId="4BC5F734" w14:textId="77777777" w:rsidR="00F176B1" w:rsidRDefault="00F176B1" w:rsidP="00F176B1">
      <w:pPr>
        <w:keepNext/>
        <w:jc w:val="center"/>
      </w:pPr>
      <w:r>
        <w:rPr>
          <w:noProof/>
          <w:lang w:eastAsia="pt-PT"/>
        </w:rPr>
        <w:lastRenderedPageBreak/>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2">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870B5B" w14:textId="4BB4C99F" w:rsidR="007D519D" w:rsidRDefault="00F176B1" w:rsidP="00056543">
      <w:pPr>
        <w:pStyle w:val="Legenda"/>
        <w:jc w:val="center"/>
      </w:pPr>
      <w:bookmarkStart w:id="45" w:name="_Toc506913226"/>
      <w:r>
        <w:t xml:space="preserve">Figura </w:t>
      </w:r>
      <w:r w:rsidR="00070034">
        <w:fldChar w:fldCharType="begin"/>
      </w:r>
      <w:r w:rsidR="00070034">
        <w:instrText xml:space="preserve"> SEQ Figura \* ARABIC </w:instrText>
      </w:r>
      <w:r w:rsidR="00070034">
        <w:fldChar w:fldCharType="separate"/>
      </w:r>
      <w:r w:rsidR="00E37EA4">
        <w:rPr>
          <w:noProof/>
        </w:rPr>
        <w:t>21</w:t>
      </w:r>
      <w:r w:rsidR="00070034">
        <w:rPr>
          <w:noProof/>
        </w:rPr>
        <w:fldChar w:fldCharType="end"/>
      </w:r>
      <w:r>
        <w:t xml:space="preserve"> - Página web dinâmica para monitorização.</w:t>
      </w:r>
      <w:bookmarkEnd w:id="45"/>
      <w:r>
        <w:t xml:space="preserve"> </w:t>
      </w:r>
    </w:p>
    <w:p w14:paraId="2FCD8749" w14:textId="345B598B" w:rsidR="00F176B1" w:rsidRPr="00C520F3" w:rsidRDefault="00F176B1" w:rsidP="00056543">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280B1C">
      <w:r>
        <w:t xml:space="preserve">Esta abordagem permite acesso remoto via qualquer dispositivo que tivesse </w:t>
      </w:r>
      <w:r w:rsidRPr="00EA17AF">
        <w:rPr>
          <w:i/>
        </w:rPr>
        <w:t>browser</w:t>
      </w:r>
      <w:r>
        <w:t xml:space="preserve"> instalado, desde portáteis a </w:t>
      </w:r>
      <w:r w:rsidRPr="00EA17AF">
        <w:rPr>
          <w:i/>
        </w:rPr>
        <w:t>tablets</w:t>
      </w:r>
      <w:r>
        <w:t xml:space="preserve"> ou </w:t>
      </w:r>
      <w:r w:rsidRPr="00EA17AF">
        <w:rPr>
          <w:i/>
        </w:rPr>
        <w:t>smartphones</w:t>
      </w:r>
      <w:r>
        <w:t>.</w:t>
      </w:r>
    </w:p>
    <w:p w14:paraId="38FE195C" w14:textId="320A5C3D" w:rsidR="00831701" w:rsidRDefault="00831701" w:rsidP="00280B1C">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3">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7C63E3C3" w14:textId="1E0762C9" w:rsidR="007D519D" w:rsidRDefault="00831701" w:rsidP="00831701">
      <w:pPr>
        <w:pStyle w:val="Legenda"/>
        <w:jc w:val="center"/>
      </w:pPr>
      <w:bookmarkStart w:id="46" w:name="_Toc506913227"/>
      <w:r>
        <w:t xml:space="preserve">Figura </w:t>
      </w:r>
      <w:r w:rsidR="00070034">
        <w:fldChar w:fldCharType="begin"/>
      </w:r>
      <w:r w:rsidR="00070034">
        <w:instrText xml:space="preserve"> SEQ Figura \* ARABIC </w:instrText>
      </w:r>
      <w:r w:rsidR="00070034">
        <w:fldChar w:fldCharType="separate"/>
      </w:r>
      <w:r w:rsidR="00E37EA4">
        <w:rPr>
          <w:noProof/>
        </w:rPr>
        <w:t>22</w:t>
      </w:r>
      <w:r w:rsidR="00070034">
        <w:rPr>
          <w:noProof/>
        </w:rPr>
        <w:fldChar w:fldCharType="end"/>
      </w:r>
      <w:r>
        <w:t xml:space="preserve"> - Aplicação Java para monitorizar temperatura.</w:t>
      </w:r>
      <w:bookmarkEnd w:id="46"/>
      <w:r>
        <w:t xml:space="preserve"> </w:t>
      </w:r>
    </w:p>
    <w:p w14:paraId="52814E46" w14:textId="7E116530" w:rsidR="00831701" w:rsidRDefault="00831701" w:rsidP="00831701">
      <w:pPr>
        <w:pStyle w:val="Legenda"/>
        <w:jc w:val="center"/>
      </w:pPr>
      <w:r>
        <w:t xml:space="preserve">Fonte: </w:t>
      </w:r>
      <w:r>
        <w:fldChar w:fldCharType="begin" w:fldLock="1"/>
      </w:r>
      <w:r w:rsidR="00EA54A9">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2FE86AC6" w14:textId="0F51876B" w:rsidR="00C520F3" w:rsidRDefault="00831701" w:rsidP="00280B1C">
      <w:r>
        <w:t xml:space="preserve">Como conclusão, o artigo refere que foram utilizadas duas abordagens distintas para monitorização de um processo físico remotamente, uma através da utilização do </w:t>
      </w:r>
      <w:r w:rsidRPr="000950C6">
        <w:rPr>
          <w:i/>
        </w:rPr>
        <w:t>browser</w:t>
      </w:r>
      <w:r>
        <w:t xml:space="preserve"> para acesso, outra através do desenvolvimento de uma aplicação </w:t>
      </w:r>
      <w:r w:rsidRPr="000950C6">
        <w:rPr>
          <w:i/>
        </w:rPr>
        <w:t>desktop</w:t>
      </w:r>
      <w:r>
        <w:t xml:space="preserve"> em Java. Ambas se revelaram um sucesso e podem ser estendidas á monitorização de outros processos físicos.</w:t>
      </w:r>
    </w:p>
    <w:p w14:paraId="4296B4B2" w14:textId="375882F7" w:rsidR="009A61CD" w:rsidRDefault="009A61CD" w:rsidP="00280B1C">
      <w:r>
        <w:t xml:space="preserve">Outro caso de implementação de um sistema baseado na web para controlo e automação foi apresentado numa conferência de Sistemas e Controlo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PLCs de um laboratório de controlo através de um </w:t>
      </w:r>
      <w:r w:rsidRPr="000950C6">
        <w:rPr>
          <w:i/>
        </w:rPr>
        <w:t>browser</w:t>
      </w:r>
      <w:r>
        <w:t>.</w:t>
      </w:r>
    </w:p>
    <w:p w14:paraId="1829C86A" w14:textId="59AB9547" w:rsidR="009A61CD" w:rsidRDefault="009A61CD" w:rsidP="00280B1C">
      <w:r>
        <w:t xml:space="preserve">O sistema </w:t>
      </w:r>
      <w:r w:rsidR="00346E1B">
        <w:t>consistia</w:t>
      </w:r>
      <w:r>
        <w:t xml:space="preserve"> </w:t>
      </w:r>
      <w:r w:rsidR="00346E1B">
        <w:t>n</w:t>
      </w:r>
      <w:r>
        <w:t xml:space="preserve">um PLC do fabricante Beckhoff com o </w:t>
      </w:r>
      <w:r w:rsidRPr="000950C6">
        <w:rPr>
          <w:i/>
        </w:rPr>
        <w:t>software</w:t>
      </w:r>
      <w:r>
        <w:t xml:space="preserv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w:t>
      </w:r>
      <w:r w:rsidR="00346E1B" w:rsidRPr="000950C6">
        <w:rPr>
          <w:i/>
        </w:rPr>
        <w:t>frontend</w:t>
      </w:r>
      <w:r w:rsidR="00346E1B">
        <w:t xml:space="preserve">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4">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01614319" w14:textId="4CA8563F" w:rsidR="007D519D" w:rsidRDefault="00346E1B" w:rsidP="00346E1B">
      <w:pPr>
        <w:pStyle w:val="Legenda"/>
        <w:jc w:val="center"/>
      </w:pPr>
      <w:bookmarkStart w:id="47" w:name="_Toc506913228"/>
      <w:r>
        <w:t xml:space="preserve">Figura </w:t>
      </w:r>
      <w:r w:rsidR="00070034">
        <w:fldChar w:fldCharType="begin"/>
      </w:r>
      <w:r w:rsidR="00070034">
        <w:instrText xml:space="preserve"> SEQ Figura \* ARABIC </w:instrText>
      </w:r>
      <w:r w:rsidR="00070034">
        <w:fldChar w:fldCharType="separate"/>
      </w:r>
      <w:r w:rsidR="00E37EA4">
        <w:rPr>
          <w:noProof/>
        </w:rPr>
        <w:t>23</w:t>
      </w:r>
      <w:r w:rsidR="00070034">
        <w:rPr>
          <w:noProof/>
        </w:rPr>
        <w:fldChar w:fldCharType="end"/>
      </w:r>
      <w:r>
        <w:t xml:space="preserve"> - Arquitetura do sistema para controlo remoto de laboratório.</w:t>
      </w:r>
      <w:bookmarkEnd w:id="47"/>
      <w:r>
        <w:t xml:space="preserve"> </w:t>
      </w:r>
    </w:p>
    <w:p w14:paraId="16169FC5" w14:textId="151FD5FF" w:rsidR="00346E1B" w:rsidRDefault="00346E1B" w:rsidP="00346E1B">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280B1C">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280B1C">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w:t>
      </w:r>
      <w:r w:rsidR="006D7CB3" w:rsidRPr="00165B10">
        <w:rPr>
          <w:i/>
        </w:rPr>
        <w:t>software</w:t>
      </w:r>
      <w:r w:rsidR="006D7CB3">
        <w:t xml:space="preserv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280B1C">
      <w:r>
        <w:t xml:space="preserve">Por sua vez o Node.JS fazia de servidor web e qualquer dispositivo com </w:t>
      </w:r>
      <w:r w:rsidRPr="00165B10">
        <w:rPr>
          <w:i/>
        </w:rPr>
        <w:t>browser</w:t>
      </w:r>
      <w:r>
        <w:t xml:space="preserve"> conseguia aceder a uma página HTML que permitia enviar e receber a informação do PLC.</w:t>
      </w:r>
    </w:p>
    <w:p w14:paraId="4583686F" w14:textId="190F7D79" w:rsidR="006D7CB3" w:rsidRDefault="006D7CB3" w:rsidP="00280B1C">
      <w:r>
        <w:t xml:space="preserve">O resultado desta experiência de controlo remoto foi o da </w:t>
      </w:r>
      <w:r w:rsidR="00165B10">
        <w:t>f</w:t>
      </w:r>
      <w:r>
        <w:t>igura abaixo.</w:t>
      </w:r>
    </w:p>
    <w:p w14:paraId="09C002F9" w14:textId="77777777" w:rsidR="006D7CB3" w:rsidRDefault="006D7CB3" w:rsidP="0076658B">
      <w:pPr>
        <w:keepNext/>
        <w:jc w:val="center"/>
      </w:pPr>
      <w:r>
        <w:rPr>
          <w:noProof/>
          <w:lang w:eastAsia="pt-PT"/>
        </w:rPr>
        <w:lastRenderedPageBreak/>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5">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189AD9A" w14:textId="48C73860" w:rsidR="007D519D" w:rsidRDefault="006D7CB3" w:rsidP="006D7CB3">
      <w:pPr>
        <w:pStyle w:val="Legenda"/>
        <w:jc w:val="center"/>
      </w:pPr>
      <w:bookmarkStart w:id="48" w:name="_Toc506913229"/>
      <w:r>
        <w:t xml:space="preserve">Figura </w:t>
      </w:r>
      <w:r w:rsidR="00070034">
        <w:fldChar w:fldCharType="begin"/>
      </w:r>
      <w:r w:rsidR="00070034">
        <w:instrText xml:space="preserve"> SEQ Figura \* ARABIC </w:instrText>
      </w:r>
      <w:r w:rsidR="00070034">
        <w:fldChar w:fldCharType="separate"/>
      </w:r>
      <w:r w:rsidR="00E37EA4">
        <w:rPr>
          <w:noProof/>
        </w:rPr>
        <w:t>24</w:t>
      </w:r>
      <w:r w:rsidR="00070034">
        <w:rPr>
          <w:noProof/>
        </w:rPr>
        <w:fldChar w:fldCharType="end"/>
      </w:r>
      <w:r>
        <w:t xml:space="preserve"> - Página no browser para controlo remoto.</w:t>
      </w:r>
      <w:bookmarkEnd w:id="48"/>
      <w:r>
        <w:t xml:space="preserve"> </w:t>
      </w:r>
    </w:p>
    <w:p w14:paraId="3EFA1C21" w14:textId="3BB68518" w:rsidR="006D7CB3" w:rsidRDefault="006D7CB3" w:rsidP="006D7CB3">
      <w:pPr>
        <w:pStyle w:val="Legenda"/>
        <w:jc w:val="center"/>
      </w:pPr>
      <w:r>
        <w:t xml:space="preserve">Fonte: </w:t>
      </w:r>
      <w:r>
        <w:fldChar w:fldCharType="begin" w:fldLock="1"/>
      </w:r>
      <w:r w:rsidR="00EA54A9">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fldChar w:fldCharType="separate"/>
      </w:r>
      <w:r w:rsidRPr="006D7CB3">
        <w:rPr>
          <w:b w:val="0"/>
          <w:noProof/>
        </w:rPr>
        <w:t>(Bermudez-Ortega et al., 2016)</w:t>
      </w:r>
      <w:r>
        <w:fldChar w:fldCharType="end"/>
      </w:r>
    </w:p>
    <w:p w14:paraId="641CAE0D" w14:textId="77777777" w:rsidR="007D519D" w:rsidRPr="007D519D" w:rsidRDefault="007D519D" w:rsidP="007D519D"/>
    <w:p w14:paraId="115B5188" w14:textId="675FF444" w:rsidR="006160F2" w:rsidRDefault="002B58CF" w:rsidP="00280B1C">
      <w:r>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4E8ECBBD" w14:textId="5BDB81D9" w:rsidR="008A404F" w:rsidRDefault="006160F2" w:rsidP="00280B1C">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http://www.mendeley.com/documents/?uuid=27ac98a9-6510-48b3-b8ef-95f1d9607b2a" ] } ], "mendeley" : { "formattedCitation" : "(Li &amp; Zhang, 2011)", "plainTextFormattedCitation" : "(Li &amp; Zhang, 2011)", "previouslyFormattedCitation" : "(Li &amp; Zhang, 2011)" }, "properties" : {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280B1C">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w:t>
      </w:r>
      <w:r w:rsidR="00E467CD" w:rsidRPr="001922C0">
        <w:rPr>
          <w:i/>
        </w:rPr>
        <w:t>ethernet</w:t>
      </w:r>
      <w:r w:rsidR="00E467CD">
        <w:t xml:space="preserve"> a um servidor com sistema operativo Windows 2000 e com o software STEP7-Micro/WIN32 instalado. Este </w:t>
      </w:r>
      <w:r w:rsidR="00E467CD" w:rsidRPr="000C6729">
        <w:rPr>
          <w:i/>
        </w:rPr>
        <w:t>software</w:t>
      </w:r>
      <w:r w:rsidR="00E467CD">
        <w:t xml:space="preserve"> é também do fabricante Siemens e serve para efeitos de desenvolvimento de projetos de automação.</w:t>
      </w:r>
    </w:p>
    <w:p w14:paraId="5DD63FD8" w14:textId="580B063B" w:rsidR="00E467CD" w:rsidRDefault="00E467CD" w:rsidP="00280B1C">
      <w:r>
        <w:t xml:space="preserve">O servidor por sua vez estava conectado a um </w:t>
      </w:r>
      <w:r w:rsidRPr="001922C0">
        <w:rPr>
          <w:i/>
        </w:rPr>
        <w:t>hub</w:t>
      </w:r>
      <w:r>
        <w:t xml:space="preserve"> de rede que permitia acesso remoto por clientes na rede interna e na internet.</w:t>
      </w:r>
    </w:p>
    <w:p w14:paraId="39FAD7A1" w14:textId="77777777" w:rsidR="007D519D" w:rsidRDefault="007D519D" w:rsidP="006D7CB3"/>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6">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0C9EE191" w14:textId="478931E3" w:rsidR="007D519D" w:rsidRDefault="00E467CD" w:rsidP="00E467CD">
      <w:pPr>
        <w:pStyle w:val="Legenda"/>
        <w:jc w:val="center"/>
      </w:pPr>
      <w:bookmarkStart w:id="49" w:name="_Toc506913230"/>
      <w:r>
        <w:t xml:space="preserve">Figura </w:t>
      </w:r>
      <w:r w:rsidR="00070034">
        <w:fldChar w:fldCharType="begin"/>
      </w:r>
      <w:r w:rsidR="00070034">
        <w:instrText xml:space="preserve"> SEQ Figura \* ARA</w:instrText>
      </w:r>
      <w:r w:rsidR="00070034">
        <w:instrText xml:space="preserve">BIC </w:instrText>
      </w:r>
      <w:r w:rsidR="00070034">
        <w:fldChar w:fldCharType="separate"/>
      </w:r>
      <w:r w:rsidR="00E37EA4">
        <w:rPr>
          <w:noProof/>
        </w:rPr>
        <w:t>25</w:t>
      </w:r>
      <w:r w:rsidR="00070034">
        <w:rPr>
          <w:noProof/>
        </w:rPr>
        <w:fldChar w:fldCharType="end"/>
      </w:r>
      <w:r>
        <w:t xml:space="preserve"> - Arquitetura do sistema para controlo de PLC remotamente.</w:t>
      </w:r>
      <w:bookmarkEnd w:id="49"/>
      <w:r>
        <w:t xml:space="preserve"> </w:t>
      </w:r>
    </w:p>
    <w:p w14:paraId="7CB9A579" w14:textId="1AFEEDA0" w:rsidR="007D519D" w:rsidRDefault="00E467CD" w:rsidP="0013031B">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E467CD">
        <w:rPr>
          <w:b w:val="0"/>
          <w:noProof/>
        </w:rPr>
        <w:t>(Li &amp; Zhang, 2011)</w:t>
      </w:r>
      <w:r>
        <w:fldChar w:fldCharType="end"/>
      </w:r>
    </w:p>
    <w:p w14:paraId="40EEE1A6" w14:textId="77777777" w:rsidR="0013031B" w:rsidRPr="0013031B" w:rsidRDefault="0013031B" w:rsidP="0013031B"/>
    <w:p w14:paraId="5518D349" w14:textId="7E6AAC7A" w:rsidR="00E467CD" w:rsidRDefault="006665F7" w:rsidP="00280B1C">
      <w:r>
        <w:t xml:space="preserve">O servidor tinha instalado um servidor web onde alojava as </w:t>
      </w:r>
      <w:r w:rsidR="00886F34">
        <w:t xml:space="preserve">páginas HTML e os Java </w:t>
      </w:r>
      <w:r w:rsidR="00886F34" w:rsidRPr="00886F34">
        <w:rPr>
          <w:i/>
        </w:rPr>
        <w:t>Applets</w:t>
      </w:r>
      <w:r>
        <w:t xml:space="preserve"> (</w:t>
      </w:r>
      <w:r w:rsidRPr="00886F34">
        <w:rPr>
          <w:i/>
        </w:rPr>
        <w:t>scripts</w:t>
      </w:r>
      <w:r>
        <w:t xml:space="preserve"> escritos em Java que correm no </w:t>
      </w:r>
      <w:r w:rsidRPr="00886F34">
        <w:rPr>
          <w:i/>
        </w:rPr>
        <w:t>browser</w:t>
      </w:r>
      <w:r>
        <w:t>) e disponibilizava acesso através do protocolo HTTP.</w:t>
      </w:r>
    </w:p>
    <w:p w14:paraId="66B822CB" w14:textId="2D2CF78D" w:rsidR="006665F7" w:rsidRDefault="006665F7" w:rsidP="00280B1C">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7">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747BE1F6" w14:textId="42398CB1" w:rsidR="007D519D" w:rsidRDefault="006665F7" w:rsidP="006665F7">
      <w:pPr>
        <w:pStyle w:val="Legenda"/>
        <w:jc w:val="center"/>
      </w:pPr>
      <w:bookmarkStart w:id="50" w:name="_Toc506913231"/>
      <w:r>
        <w:t xml:space="preserve">Figura </w:t>
      </w:r>
      <w:r w:rsidR="00070034">
        <w:fldChar w:fldCharType="begin"/>
      </w:r>
      <w:r w:rsidR="00070034">
        <w:instrText xml:space="preserve"> SEQ Figura \* ARABIC </w:instrText>
      </w:r>
      <w:r w:rsidR="00070034">
        <w:fldChar w:fldCharType="separate"/>
      </w:r>
      <w:r w:rsidR="00E37EA4">
        <w:rPr>
          <w:noProof/>
        </w:rPr>
        <w:t>26</w:t>
      </w:r>
      <w:r w:rsidR="00070034">
        <w:rPr>
          <w:noProof/>
        </w:rPr>
        <w:fldChar w:fldCharType="end"/>
      </w:r>
      <w:r>
        <w:t xml:space="preserve"> - Página web para controlo das variáveis do PLC.</w:t>
      </w:r>
      <w:bookmarkEnd w:id="50"/>
      <w:r>
        <w:t xml:space="preserve"> </w:t>
      </w:r>
    </w:p>
    <w:p w14:paraId="081FF2FE" w14:textId="6352A474" w:rsidR="006665F7" w:rsidRDefault="006665F7" w:rsidP="006665F7">
      <w:pPr>
        <w:pStyle w:val="Legenda"/>
        <w:jc w:val="center"/>
      </w:pPr>
      <w:r>
        <w:t xml:space="preserve">Fonte: </w:t>
      </w:r>
      <w:r>
        <w:fldChar w:fldCharType="begin" w:fldLock="1"/>
      </w:r>
      <w:r w:rsidR="00EA54A9">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27ac98a9-6510-48b3-b8ef-95f1d9607b2a", "http://www.mendeley.com/documents/?uuid=3381dbcf-3c10-45f0-8094-eab7b5c07c7d" ] } ], "mendeley" : { "formattedCitation" : "(Li &amp; Zhang, 2011)", "plainTextFormattedCitation" : "(Li &amp; Zhang, 2011)", "previouslyFormattedCitation" : "(Li &amp; Zhang, 2011)" }, "properties" : {  }, "schema" : "https://github.com/citation-style-language/schema/raw/master/csl-citation.json" }</w:instrText>
      </w:r>
      <w:r>
        <w:fldChar w:fldCharType="separate"/>
      </w:r>
      <w:r w:rsidRPr="006665F7">
        <w:rPr>
          <w:b w:val="0"/>
          <w:noProof/>
        </w:rPr>
        <w:t>(Li &amp; Zhang, 2011)</w:t>
      </w:r>
      <w:r>
        <w:fldChar w:fldCharType="end"/>
      </w:r>
    </w:p>
    <w:p w14:paraId="2364F1CE" w14:textId="6343CC59" w:rsidR="004E5987"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 xml:space="preserve">que foi detetada alguma demora na transmissão dos dados, ou seja, utilizando estas tecnologias o sistema necessitava de ser </w:t>
      </w:r>
      <w:r>
        <w:lastRenderedPageBreak/>
        <w:t>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1E8E041C" w14:textId="5C124AE1" w:rsidR="004E5987" w:rsidRDefault="004E5987" w:rsidP="00280B1C">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8" w:history="1">
        <w:r w:rsidR="00226F18" w:rsidRPr="00280B1C">
          <w:t>https://markforged.com</w:t>
        </w:r>
      </w:hyperlink>
      <w:r>
        <w:t>).</w:t>
      </w:r>
    </w:p>
    <w:p w14:paraId="529838EC" w14:textId="6DE2A039" w:rsidR="00226F18" w:rsidRDefault="00226F18" w:rsidP="00280B1C">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w:t>
      </w:r>
    </w:p>
    <w:p w14:paraId="4E0D2A6C" w14:textId="717B6D84" w:rsidR="003C201A" w:rsidRDefault="00244125" w:rsidP="002918DD">
      <w:r>
        <w:t xml:space="preserve">A aquisição de uma impressora da Markforged traz também anexado um </w:t>
      </w:r>
      <w:r w:rsidRPr="005F6903">
        <w:rPr>
          <w:i/>
        </w:rPr>
        <w:t>software</w:t>
      </w:r>
      <w:r>
        <w:t xml:space="preserve"> web-based,</w:t>
      </w:r>
      <w:r w:rsidR="007D66CA">
        <w:t xml:space="preserve"> o</w:t>
      </w:r>
      <w:r>
        <w:t xml:space="preserve"> “Eiger”</w:t>
      </w:r>
      <w:r w:rsidR="007D66CA">
        <w:t>,</w:t>
      </w:r>
      <w:r>
        <w:t xml:space="preserve"> que permite monitorizar e contr</w:t>
      </w:r>
      <w:r w:rsidR="0013031B">
        <w:t>olar parcialmente a impressora.</w:t>
      </w:r>
    </w:p>
    <w:p w14:paraId="10FF6EDD" w14:textId="77777777" w:rsidR="003C201A" w:rsidRDefault="003C201A" w:rsidP="003C201A">
      <w:pPr>
        <w:keepNext/>
        <w:jc w:val="center"/>
      </w:pPr>
      <w:r>
        <w:rPr>
          <w:noProof/>
          <w:lang w:eastAsia="pt-PT"/>
        </w:rPr>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9">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4E20A104" w14:textId="368BF74A" w:rsidR="007D519D" w:rsidRDefault="003C201A" w:rsidP="003C201A">
      <w:pPr>
        <w:pStyle w:val="Legenda"/>
        <w:jc w:val="center"/>
      </w:pPr>
      <w:bookmarkStart w:id="51" w:name="_Toc506913232"/>
      <w:r>
        <w:t xml:space="preserve">Figura </w:t>
      </w:r>
      <w:r w:rsidR="00070034">
        <w:fldChar w:fldCharType="begin"/>
      </w:r>
      <w:r w:rsidR="00070034">
        <w:instrText xml:space="preserve"> SEQ Figura \* ARABIC </w:instrText>
      </w:r>
      <w:r w:rsidR="00070034">
        <w:fldChar w:fldCharType="separate"/>
      </w:r>
      <w:r w:rsidR="00E37EA4">
        <w:rPr>
          <w:noProof/>
        </w:rPr>
        <w:t>27</w:t>
      </w:r>
      <w:r w:rsidR="00070034">
        <w:rPr>
          <w:noProof/>
        </w:rPr>
        <w:fldChar w:fldCharType="end"/>
      </w:r>
      <w:r>
        <w:t xml:space="preserve"> - Software Eiger.</w:t>
      </w:r>
      <w:bookmarkEnd w:id="51"/>
      <w:r>
        <w:t xml:space="preserve"> </w:t>
      </w:r>
    </w:p>
    <w:p w14:paraId="01C40B11" w14:textId="53D2840C" w:rsidR="003C201A" w:rsidRDefault="003C201A" w:rsidP="003C201A">
      <w:pPr>
        <w:pStyle w:val="Legenda"/>
        <w:jc w:val="center"/>
      </w:pPr>
      <w:r>
        <w:t xml:space="preserve">Fonte: </w:t>
      </w:r>
      <w:r w:rsidRPr="00353836">
        <w:rPr>
          <w:b w:val="0"/>
          <w:noProof/>
        </w:rPr>
        <w:t>https://markforged.com/eiger/</w:t>
      </w:r>
    </w:p>
    <w:p w14:paraId="42A8CC03" w14:textId="77115996" w:rsidR="00244125" w:rsidRDefault="00244125" w:rsidP="00280B1C">
      <w:r>
        <w:t>O “Eiger” fornece funcionalidades interessantes como:</w:t>
      </w:r>
    </w:p>
    <w:p w14:paraId="126171A5" w14:textId="1A510252" w:rsidR="006478B8" w:rsidRDefault="00CD1505" w:rsidP="00660D40">
      <w:pPr>
        <w:pStyle w:val="PargrafodaLista"/>
        <w:numPr>
          <w:ilvl w:val="0"/>
          <w:numId w:val="11"/>
        </w:numPr>
      </w:pPr>
      <w:r>
        <w:t>Acesso</w:t>
      </w:r>
      <w:r w:rsidR="006478B8">
        <w:t xml:space="preserve"> através de qualquer dispositivo com um </w:t>
      </w:r>
      <w:r w:rsidR="006478B8" w:rsidRPr="005F6903">
        <w:rPr>
          <w:i/>
        </w:rPr>
        <w:t>browser</w:t>
      </w:r>
    </w:p>
    <w:p w14:paraId="6FA6C966" w14:textId="4B5EE419" w:rsidR="00244125" w:rsidRDefault="00244125" w:rsidP="00660D40">
      <w:pPr>
        <w:pStyle w:val="PargrafodaLista"/>
        <w:numPr>
          <w:ilvl w:val="0"/>
          <w:numId w:val="11"/>
        </w:numPr>
      </w:pPr>
      <w:r>
        <w:t>Permite importar desenhos de peças remotamente para serem impressas</w:t>
      </w:r>
    </w:p>
    <w:p w14:paraId="2F5E2EAC" w14:textId="49B00FB2" w:rsidR="00244125" w:rsidRDefault="00244125" w:rsidP="00660D40">
      <w:pPr>
        <w:pStyle w:val="PargrafodaLista"/>
        <w:numPr>
          <w:ilvl w:val="0"/>
          <w:numId w:val="11"/>
        </w:numPr>
      </w:pPr>
      <w:r>
        <w:t>Permite visualizar as camadas da impressão</w:t>
      </w:r>
    </w:p>
    <w:p w14:paraId="0256F490" w14:textId="38FB0A7C" w:rsidR="00244125" w:rsidRDefault="00244125" w:rsidP="00660D40">
      <w:pPr>
        <w:pStyle w:val="PargrafodaLista"/>
        <w:numPr>
          <w:ilvl w:val="0"/>
          <w:numId w:val="11"/>
        </w:numPr>
      </w:pPr>
      <w:r>
        <w:lastRenderedPageBreak/>
        <w:t>Permite alterar características da peça, como dimensões, posicionamento, material, etc</w:t>
      </w:r>
    </w:p>
    <w:p w14:paraId="11CDF637" w14:textId="0A3F810A" w:rsidR="00244125" w:rsidRDefault="00244125" w:rsidP="00660D40">
      <w:pPr>
        <w:pStyle w:val="PargrafodaLista"/>
        <w:numPr>
          <w:ilvl w:val="0"/>
          <w:numId w:val="11"/>
        </w:numPr>
      </w:pPr>
      <w:r>
        <w:t>Permite monitoriza</w:t>
      </w:r>
      <w:r w:rsidR="009B54FD">
        <w:t>r</w:t>
      </w:r>
      <w:r>
        <w:t xml:space="preserve"> parâmetros da impressão em tempo real</w:t>
      </w:r>
    </w:p>
    <w:p w14:paraId="28714515" w14:textId="54A87B6E" w:rsidR="00244125" w:rsidRDefault="00244125" w:rsidP="00660D40">
      <w:pPr>
        <w:pStyle w:val="PargrafodaLista"/>
        <w:numPr>
          <w:ilvl w:val="0"/>
          <w:numId w:val="11"/>
        </w:numPr>
      </w:pPr>
      <w:r>
        <w:t>Permite armazenar e visualizar peças anteriormente impressas</w:t>
      </w:r>
    </w:p>
    <w:p w14:paraId="5E940DB7" w14:textId="40A3A1B4" w:rsidR="00244125" w:rsidRDefault="00244125" w:rsidP="00660D40">
      <w:pPr>
        <w:pStyle w:val="PargrafodaLista"/>
        <w:numPr>
          <w:ilvl w:val="0"/>
          <w:numId w:val="11"/>
        </w:numPr>
      </w:pPr>
      <w:r>
        <w:t>Fornece visualizar uma peça em 3D e 2D</w:t>
      </w:r>
    </w:p>
    <w:p w14:paraId="6F863845" w14:textId="7715EC1C" w:rsidR="00956508" w:rsidRDefault="00244125" w:rsidP="00660D40">
      <w:pPr>
        <w:pStyle w:val="PargrafodaLista"/>
        <w:numPr>
          <w:ilvl w:val="0"/>
          <w:numId w:val="11"/>
        </w:numPr>
      </w:pPr>
      <w:r>
        <w:t>Entre outras</w:t>
      </w:r>
    </w:p>
    <w:p w14:paraId="1924BE15" w14:textId="206C1D1F" w:rsidR="007A4408" w:rsidRDefault="007A4408" w:rsidP="002918DD">
      <w:r>
        <w:t>Na tabela seguinte consta uma comparação com pontos relevantes sobre aspetos técnicos/funcionais utilizados nos artigos/</w:t>
      </w:r>
      <w:r w:rsidR="0013031B">
        <w:t>casos mencionados neste tópico.</w:t>
      </w:r>
    </w:p>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40">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6952A34C" w:rsidR="00956508" w:rsidRDefault="00956508" w:rsidP="00956508">
      <w:pPr>
        <w:pStyle w:val="Legenda"/>
        <w:keepNext/>
        <w:jc w:val="center"/>
      </w:pPr>
      <w:bookmarkStart w:id="52" w:name="_Toc506913268"/>
      <w:r>
        <w:t xml:space="preserve">Tabela </w:t>
      </w:r>
      <w:r w:rsidR="00070034">
        <w:fldChar w:fldCharType="begin"/>
      </w:r>
      <w:r w:rsidR="00070034">
        <w:instrText xml:space="preserve"> SEQ T</w:instrText>
      </w:r>
      <w:r w:rsidR="00070034">
        <w:instrText xml:space="preserve">abela \* ARABIC </w:instrText>
      </w:r>
      <w:r w:rsidR="00070034">
        <w:fldChar w:fldCharType="separate"/>
      </w:r>
      <w:r w:rsidR="00A55619">
        <w:rPr>
          <w:noProof/>
        </w:rPr>
        <w:t>1</w:t>
      </w:r>
      <w:r w:rsidR="00070034">
        <w:rPr>
          <w:noProof/>
        </w:rPr>
        <w:fldChar w:fldCharType="end"/>
      </w:r>
      <w:r>
        <w:t xml:space="preserve"> - Características dos artigos e casos descritos</w:t>
      </w:r>
      <w:bookmarkEnd w:id="52"/>
    </w:p>
    <w:p w14:paraId="186B83FE" w14:textId="77777777" w:rsidR="00226F18" w:rsidRPr="002918DD" w:rsidRDefault="00226F18" w:rsidP="002918DD"/>
    <w:p w14:paraId="43D35A1D" w14:textId="77777777" w:rsidR="00956508" w:rsidRDefault="00956508">
      <w:pPr>
        <w:spacing w:after="200"/>
        <w:rPr>
          <w:iCs/>
          <w:smallCaps/>
          <w:spacing w:val="5"/>
          <w:sz w:val="26"/>
          <w:szCs w:val="26"/>
        </w:rPr>
      </w:pPr>
      <w:r>
        <w:rPr>
          <w:i/>
        </w:rPr>
        <w:br w:type="page"/>
      </w:r>
    </w:p>
    <w:p w14:paraId="165A253B" w14:textId="5DAC90F2" w:rsidR="00B616E4" w:rsidRPr="0013031B" w:rsidRDefault="00B616E4" w:rsidP="0013031B">
      <w:pPr>
        <w:pStyle w:val="Cabealho3"/>
        <w:ind w:firstLine="708"/>
        <w:rPr>
          <w:i w:val="0"/>
        </w:rPr>
      </w:pPr>
      <w:bookmarkStart w:id="53" w:name="_Toc506913190"/>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3"/>
    </w:p>
    <w:p w14:paraId="35C1E32A" w14:textId="074D1800" w:rsidR="00C7133D" w:rsidRDefault="00C7133D" w:rsidP="00280B1C">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0785FE7C" w:rsidR="00EA5C93" w:rsidRDefault="00FA28A6" w:rsidP="00280B1C">
      <w:r>
        <w:t>Exemplo dessa aposta é um artigo</w:t>
      </w:r>
      <w:r w:rsidR="00EA5C93">
        <w:t xml:space="preserve"> </w:t>
      </w:r>
      <w:r>
        <w:t xml:space="preserve">publicado sobre um sistema para design 3D apoiado por Realidade Aumentada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http://www.mendeley.com/documents/?uuid=fc2f4fb9-0864-44c6-bb3e-2042ea9e2f27" ] } ], "mendeley" : { "formattedCitation" : "(Aoki, Mitani, Kanamori, &amp; Fukui, 2015)", "plainTextFormattedCitation" : "(Aoki, Mitani, Kanamori, &amp; Fukui, 2015)", "previouslyFormattedCitation" : "(Aoki, Mitani, Kanamori, &amp; Fukui, 2015)" }, "properties" : {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280B1C">
      <w:r>
        <w:t>Dado que nos últimos anos as impressoras 3D atraíram muita atenção</w:t>
      </w:r>
      <w:r w:rsidR="00EF407F">
        <w:t xml:space="preserve"> devido á sua capacidade e facilidade de transpor para a realidade uma peça 3D desenhada num </w:t>
      </w:r>
      <w:r w:rsidR="00EF407F" w:rsidRPr="00DA523F">
        <w:rPr>
          <w:i/>
        </w:rPr>
        <w:t>software</w:t>
      </w:r>
      <w:r w:rsidR="00EF407F">
        <w:t xml:space="preserv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xml:space="preserve">: o </w:t>
      </w:r>
      <w:r w:rsidR="00EF407F" w:rsidRPr="00DA523F">
        <w:rPr>
          <w:i/>
        </w:rPr>
        <w:t>software</w:t>
      </w:r>
      <w:r w:rsidR="00EF407F">
        <w:t xml:space="preserv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280B1C">
      <w:r>
        <w:t>A interface de RA desenvolvida utilizou os óculos Vuzix STAR1200XL e o sistema foi implementado com a linguagem de programação C++ e com recurso á livraria gráfica OpenGL.</w:t>
      </w:r>
    </w:p>
    <w:p w14:paraId="6FE619D9" w14:textId="70076CF3" w:rsidR="00356299" w:rsidRDefault="00356299" w:rsidP="00280B1C">
      <w:r>
        <w:t xml:space="preserve">Foram utilizados dois tipos de marcadores de RA, um para determinar a posição e a orientação do objeto 3D que está a ser editado e outro para fornecer uma </w:t>
      </w:r>
      <w:r w:rsidR="00D3718C">
        <w:t xml:space="preserve">ferramenta de edição através de uma </w:t>
      </w:r>
      <w:r>
        <w:t xml:space="preserve">interface do tipo </w:t>
      </w:r>
      <w:r w:rsidRPr="00DA523F">
        <w:rPr>
          <w:i/>
        </w:rPr>
        <w:t>air-spray</w:t>
      </w:r>
      <w:r w:rsidR="00D3718C">
        <w:t xml:space="preserve"> que permite editar a peça e de um rato </w:t>
      </w:r>
      <w:r w:rsidR="00DA523F">
        <w:t>sem fios</w:t>
      </w:r>
      <w:r w:rsidR="00D3718C">
        <w:t xml:space="preserve">. No fundo este tipo de interface permite editar para onde o marcador estiver a apontar, sendo assim semelhante a um </w:t>
      </w:r>
      <w:r w:rsidR="00D3718C" w:rsidRPr="00DA523F">
        <w:rPr>
          <w:i/>
        </w:rPr>
        <w:t>spray</w:t>
      </w:r>
      <w:r w:rsidR="00D3718C">
        <w:t>.</w:t>
      </w:r>
    </w:p>
    <w:p w14:paraId="6B577586" w14:textId="503A0969" w:rsidR="00D3718C" w:rsidRDefault="00D3718C" w:rsidP="00280B1C">
      <w:r>
        <w:t xml:space="preserve">O sistema fornece </w:t>
      </w:r>
      <w:r w:rsidRPr="0013031B">
        <w:rPr>
          <w:i/>
        </w:rPr>
        <w:t>feedback</w:t>
      </w:r>
      <w:r>
        <w:t xml:space="preserve">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1">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455E9DB3" w14:textId="79D8D7BE" w:rsidR="007D519D" w:rsidRDefault="009A6B68" w:rsidP="009A6B68">
      <w:pPr>
        <w:pStyle w:val="Legenda"/>
        <w:jc w:val="center"/>
      </w:pPr>
      <w:bookmarkStart w:id="54" w:name="_Toc506913233"/>
      <w:r>
        <w:t xml:space="preserve">Figura </w:t>
      </w:r>
      <w:r w:rsidR="00070034">
        <w:fldChar w:fldCharType="begin"/>
      </w:r>
      <w:r w:rsidR="00070034">
        <w:instrText xml:space="preserve"> SEQ Figura \* ARABIC </w:instrText>
      </w:r>
      <w:r w:rsidR="00070034">
        <w:fldChar w:fldCharType="separate"/>
      </w:r>
      <w:r w:rsidR="00E37EA4">
        <w:rPr>
          <w:noProof/>
        </w:rPr>
        <w:t>28</w:t>
      </w:r>
      <w:r w:rsidR="00070034">
        <w:rPr>
          <w:noProof/>
        </w:rPr>
        <w:fldChar w:fldCharType="end"/>
      </w:r>
      <w:r>
        <w:t xml:space="preserve"> - A interface do sistema através dos óculos e dos marcadores de RA.</w:t>
      </w:r>
      <w:bookmarkEnd w:id="54"/>
      <w:r>
        <w:t xml:space="preserve"> </w:t>
      </w:r>
    </w:p>
    <w:p w14:paraId="792CDCCE" w14:textId="3B9E5CE5" w:rsid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2">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1A764CF1" w14:textId="5D8BEDBF" w:rsidR="007D519D" w:rsidRDefault="009A6B68" w:rsidP="009A6B68">
      <w:pPr>
        <w:pStyle w:val="Legenda"/>
        <w:jc w:val="center"/>
      </w:pPr>
      <w:bookmarkStart w:id="55" w:name="_Toc506913234"/>
      <w:r>
        <w:t xml:space="preserve">Figura </w:t>
      </w:r>
      <w:r w:rsidR="00070034">
        <w:fldChar w:fldCharType="begin"/>
      </w:r>
      <w:r w:rsidR="00070034">
        <w:instrText xml:space="preserve"> SEQ Figura \</w:instrText>
      </w:r>
      <w:r w:rsidR="00070034">
        <w:instrText xml:space="preserve">* ARABIC </w:instrText>
      </w:r>
      <w:r w:rsidR="00070034">
        <w:fldChar w:fldCharType="separate"/>
      </w:r>
      <w:r w:rsidR="00E37EA4">
        <w:rPr>
          <w:noProof/>
        </w:rPr>
        <w:t>29</w:t>
      </w:r>
      <w:r w:rsidR="00070034">
        <w:rPr>
          <w:noProof/>
        </w:rPr>
        <w:fldChar w:fldCharType="end"/>
      </w:r>
      <w:r>
        <w:t xml:space="preserve"> - Uma peça a ser modelada. Material virtual é "despejado" do spray na mão direita.</w:t>
      </w:r>
      <w:bookmarkEnd w:id="55"/>
      <w:r>
        <w:t xml:space="preserve"> </w:t>
      </w:r>
    </w:p>
    <w:p w14:paraId="30674DE6" w14:textId="0AB69B73" w:rsidR="009A6B68" w:rsidRPr="009A6B68" w:rsidRDefault="009A6B68" w:rsidP="009A6B68">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7CBD4C3C" w14:textId="77777777" w:rsidR="0001260B" w:rsidRDefault="0001260B" w:rsidP="00C7133D"/>
    <w:p w14:paraId="6A46285E" w14:textId="7D849EF0" w:rsidR="00FA28A6" w:rsidRDefault="009A6B68" w:rsidP="00280B1C">
      <w:r>
        <w:lastRenderedPageBreak/>
        <w:t>Resultados de peças criadas a partir do sistema descrito podem ser vistos na Figura seguinte.</w:t>
      </w:r>
    </w:p>
    <w:p w14:paraId="735D67C2" w14:textId="77777777" w:rsidR="009A6B68" w:rsidRDefault="009A6B68" w:rsidP="0076658B">
      <w:pPr>
        <w:keepNext/>
        <w:jc w:val="center"/>
      </w:pPr>
      <w:r>
        <w:rPr>
          <w:noProof/>
          <w:lang w:eastAsia="pt-PT"/>
        </w:rPr>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3">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CAD7B97" w14:textId="3F51FE4F" w:rsidR="007D519D" w:rsidRDefault="009A6B68" w:rsidP="007D519D">
      <w:pPr>
        <w:pStyle w:val="Legenda"/>
        <w:jc w:val="center"/>
      </w:pPr>
      <w:bookmarkStart w:id="56" w:name="_Toc506913235"/>
      <w:r>
        <w:t xml:space="preserve">Figura </w:t>
      </w:r>
      <w:r w:rsidR="00070034">
        <w:fldChar w:fldCharType="begin"/>
      </w:r>
      <w:r w:rsidR="00070034">
        <w:instrText xml:space="preserve"> SEQ Figura \* ARABIC </w:instrText>
      </w:r>
      <w:r w:rsidR="00070034">
        <w:fldChar w:fldCharType="separate"/>
      </w:r>
      <w:r w:rsidR="00E37EA4">
        <w:rPr>
          <w:noProof/>
        </w:rPr>
        <w:t>30</w:t>
      </w:r>
      <w:r w:rsidR="00070034">
        <w:rPr>
          <w:noProof/>
        </w:rPr>
        <w:fldChar w:fldCharType="end"/>
      </w:r>
      <w:r>
        <w:t xml:space="preserve"> - Á esquerda </w:t>
      </w:r>
      <w:r w:rsidR="00C55B78">
        <w:t xml:space="preserve">a </w:t>
      </w:r>
      <w:r>
        <w:t xml:space="preserve">peça em RA, ao centro </w:t>
      </w:r>
      <w:r w:rsidR="00C55B78">
        <w:t xml:space="preserve">a </w:t>
      </w:r>
      <w:r>
        <w:t>peça em software de modelação 3D e á direita a peça impressa.</w:t>
      </w:r>
      <w:bookmarkEnd w:id="56"/>
    </w:p>
    <w:p w14:paraId="63D25B97" w14:textId="368D7AD1" w:rsidR="009A6B68" w:rsidRDefault="009A6B68" w:rsidP="007D519D">
      <w:pPr>
        <w:pStyle w:val="Legenda"/>
        <w:jc w:val="center"/>
      </w:pPr>
      <w:r>
        <w:t xml:space="preserve">Fonte: </w:t>
      </w:r>
      <w:r>
        <w:fldChar w:fldCharType="begin" w:fldLock="1"/>
      </w:r>
      <w:r w:rsidR="00EA54A9">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fc2f4fb9-0864-44c6-bb3e-2042ea9e2f27",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 "schema" : "https://github.com/citation-style-language/schema/raw/master/csl-citation.json" }</w:instrText>
      </w:r>
      <w:r>
        <w:fldChar w:fldCharType="separate"/>
      </w:r>
      <w:r w:rsidRPr="009A6B68">
        <w:rPr>
          <w:b w:val="0"/>
          <w:noProof/>
        </w:rPr>
        <w:t>(Aoki et al., 2015)</w:t>
      </w:r>
      <w:r>
        <w:fldChar w:fldCharType="end"/>
      </w:r>
    </w:p>
    <w:p w14:paraId="3444097D" w14:textId="0EBCA574" w:rsidR="009A6B68" w:rsidRPr="009A6B68" w:rsidRDefault="009A6B68" w:rsidP="00280B1C">
      <w:r>
        <w:t>Como conclusão o estudo refere que através dos resultados obtidos foi confirmado que é possível produzir ou imprimir uma grande variedade de formas</w:t>
      </w:r>
      <w:r w:rsidR="00CD4AB4">
        <w:t xml:space="preserve"> com o apoio de uma interface de RA que funciona de uma forma idêntica a um </w:t>
      </w:r>
      <w:r w:rsidR="00CD4AB4" w:rsidRPr="009B32F1">
        <w:rPr>
          <w:i/>
        </w:rPr>
        <w:t>spray</w:t>
      </w:r>
      <w:r w:rsidR="00CD4AB4">
        <w:t>, e que utiliza replicação para criar estruturas simétricas automaticamente. Assim, torna-se possível que utilizadores sem grandes competências do ponto de vista do desenvolvimento de peças 3D possam imprimir objetos 3D.</w:t>
      </w:r>
    </w:p>
    <w:p w14:paraId="176D58E6" w14:textId="1D20D09F" w:rsidR="00EF1010" w:rsidRDefault="00884E25" w:rsidP="00280B1C">
      <w:r>
        <w:t xml:space="preserve">São vários os setores da indústria </w:t>
      </w:r>
      <w:r w:rsidR="00EF1010">
        <w:t>onde existem</w:t>
      </w:r>
      <w:r>
        <w:t xml:space="preserve"> </w:t>
      </w:r>
      <w:r w:rsidR="00EF1010">
        <w:t>possíveis aplicações</w:t>
      </w:r>
      <w:r>
        <w:t xml:space="preserve"> </w:t>
      </w:r>
      <w:r w:rsidR="00EF1010">
        <w:t>de</w:t>
      </w:r>
      <w:r w:rsidR="00511D08">
        <w:t xml:space="preserve"> </w:t>
      </w:r>
      <w:r w:rsidR="0013031B">
        <w:t>Realidade Aumentada, por exemplo n</w:t>
      </w:r>
      <w:r w:rsidR="00212590">
        <w:t xml:space="preserve">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http://www.mendeley.com/documents/?uuid=a87fcb78-5e45-4036-86a4-16b12fa7b708" ] } ], "mendeley" : { "formattedCitation" : "(Mehdi Mekni, 2014)", "plainTextFormattedCitation" : "(Mehdi Mekni, 2014)", "previouslyFormattedCitation" : "(Mehdi Mekni, 2014)" }, "properties" : {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4">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0C825B2A" w14:textId="12558406" w:rsidR="007D519D" w:rsidRDefault="00212590" w:rsidP="00212590">
      <w:pPr>
        <w:pStyle w:val="Legenda"/>
        <w:jc w:val="center"/>
      </w:pPr>
      <w:bookmarkStart w:id="57" w:name="_Toc506913236"/>
      <w:r>
        <w:t xml:space="preserve">Figura </w:t>
      </w:r>
      <w:r w:rsidR="00070034">
        <w:fldChar w:fldCharType="begin"/>
      </w:r>
      <w:r w:rsidR="00070034">
        <w:instrText xml:space="preserve"> SEQ Figura \* ARABIC </w:instrText>
      </w:r>
      <w:r w:rsidR="00070034">
        <w:fldChar w:fldCharType="separate"/>
      </w:r>
      <w:r w:rsidR="00E37EA4">
        <w:rPr>
          <w:noProof/>
        </w:rPr>
        <w:t>31</w:t>
      </w:r>
      <w:r w:rsidR="00070034">
        <w:rPr>
          <w:noProof/>
        </w:rPr>
        <w:fldChar w:fldCharType="end"/>
      </w:r>
      <w:r>
        <w:t xml:space="preserve"> - Montagem de produto animada em ambiente de RA.</w:t>
      </w:r>
      <w:bookmarkEnd w:id="57"/>
      <w:r>
        <w:t xml:space="preserve"> </w:t>
      </w:r>
    </w:p>
    <w:p w14:paraId="5720BB66" w14:textId="20F29E0F" w:rsidR="00EF1010" w:rsidRDefault="00212590" w:rsidP="0013031B">
      <w:pPr>
        <w:pStyle w:val="Legenda"/>
        <w:jc w:val="center"/>
      </w:pPr>
      <w:r>
        <w:t xml:space="preserve">Fonte: </w:t>
      </w:r>
      <w:r>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fldChar w:fldCharType="separate"/>
      </w:r>
      <w:r w:rsidRPr="00212590">
        <w:rPr>
          <w:b w:val="0"/>
          <w:noProof/>
        </w:rPr>
        <w:t>(Mehdi Mekni, 2014)</w:t>
      </w:r>
      <w:r>
        <w:fldChar w:fldCharType="end"/>
      </w:r>
    </w:p>
    <w:p w14:paraId="12B785D1" w14:textId="2198EB26" w:rsidR="00EF1010" w:rsidRDefault="008941D1" w:rsidP="00280B1C">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2E816F28" w14:textId="56A7A18B" w:rsidR="00567B67" w:rsidRDefault="00567B67" w:rsidP="00280B1C">
      <w:r>
        <w:t xml:space="preserve">Um caso é o </w:t>
      </w:r>
      <w:r w:rsidR="009B32F1">
        <w:t>“</w:t>
      </w:r>
      <w:r>
        <w:t xml:space="preserve">Fox-Trax </w:t>
      </w:r>
      <w:r w:rsidR="0013031B">
        <w:t>S</w:t>
      </w:r>
      <w:r>
        <w:t>ystem</w:t>
      </w:r>
      <w:r w:rsidR="009B32F1">
        <w:t>”</w:t>
      </w:r>
      <w:r>
        <w:t xml:space="preserve"> utilizado para realçar a localização de um disco de hóquei enquanto este se move rapidamente pelo ringue </w:t>
      </w:r>
      <w:r>
        <w:fldChar w:fldCharType="begin" w:fldLock="1"/>
      </w:r>
      <w:r w:rsidR="00EA54A9">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http://www.mendeley.com/documents/?uuid=2e184e97-4eb9-4b9d-8339-e07fc53fb276" ] } ], "mendeley" : { "formattedCitation" : "(Cavallaro, 1997)", "plainTextFormattedCitation" : "(Cavallaro, 1997)", "previouslyFormattedCitation" : "(Cavallaro, 1997)" }, "properties" : {  }, "schema" : "https://github.com/citation-style-language/schema/raw/master/csl-citation.json" }</w:instrText>
      </w:r>
      <w:r>
        <w:fldChar w:fldCharType="separate"/>
      </w:r>
      <w:r w:rsidRPr="00567B67">
        <w:rPr>
          <w:noProof/>
        </w:rPr>
        <w:t>(Cavallaro, 1997)</w:t>
      </w:r>
      <w:r>
        <w:fldChar w:fldCharType="end"/>
      </w:r>
      <w:r w:rsidR="0013031B">
        <w:t>.</w:t>
      </w:r>
    </w:p>
    <w:p w14:paraId="5B11020E" w14:textId="3BAAD8E2" w:rsidR="00056543" w:rsidRDefault="00567B67" w:rsidP="00280B1C">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EA54A9">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a87fcb78-5e45-4036-86a4-16b12fa7b708",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2F2A385E" w14:textId="46338814" w:rsidR="006E02A9" w:rsidRPr="00056543" w:rsidRDefault="00056543" w:rsidP="00280B1C">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EA54A9">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http://www.mendeley.com/documents/?uuid=0488e6b9-f5b1-4a2c-a562-3e3868163b3e" ] } ], "mendeley" : { "formattedCitation" : "(Capo, A.J., Carreras, J., Dias, J.M., Galli, R., &amp; Gamito, 2003)", "plainTextFormattedCitation" : "(Capo, A.J., Carreras, J., Dias, J.M., Galli, R., &amp; Gamito, 2003)", "previouslyFormattedCitation" : "(Capo, A.J., Carreras, J., Dias, J.M., Galli, R., &amp; Gamito, 2003)" }, "properties" : {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0013031B">
        <w:t>.</w:t>
      </w:r>
    </w:p>
    <w:p w14:paraId="4A355E8C" w14:textId="0BA713F7" w:rsidR="006E02A9" w:rsidRDefault="006E02A9" w:rsidP="00280B1C">
      <w:r>
        <w:t xml:space="preserve">Neste momento há muitas possíveis direções que a </w:t>
      </w:r>
      <w:r w:rsidR="0013031B">
        <w:t>Realidade Aumentada</w:t>
      </w:r>
      <w:r>
        <w:t xml:space="preserve"> pode tomar dentro dos vários contextos, no entanto é possível identificar alguns fatores que serão desafios dos sistemas de </w:t>
      </w:r>
      <w:r w:rsidR="0013031B">
        <w:t xml:space="preserve">Realidade Aumentada </w:t>
      </w:r>
      <w:r>
        <w:t xml:space="preserve">nas várias aplicabilidades: os acessórios (como luvas, óculos, etc) podem tornar-se limitações dos sistemas e necessitam de ser mais leves, pequenos e fáceis de utilizar, o próprio </w:t>
      </w:r>
      <w:r w:rsidRPr="009B32F1">
        <w:rPr>
          <w:i/>
        </w:rPr>
        <w:t>hardware</w:t>
      </w:r>
      <w:r>
        <w:t xml:space="preserve"> pode necessitar de evoluir de forma a ter capacidade computacional suficiente para tornar os sistemas fluídos, </w:t>
      </w:r>
      <w:r w:rsidR="00056543">
        <w:t>a deteção de obstruções, entre outros.</w:t>
      </w:r>
    </w:p>
    <w:p w14:paraId="0D63BE13" w14:textId="1BF298F3" w:rsidR="00956508" w:rsidRDefault="00956508">
      <w:pPr>
        <w:spacing w:after="200"/>
        <w:rPr>
          <w:smallCaps/>
          <w:spacing w:val="5"/>
          <w:sz w:val="36"/>
          <w:szCs w:val="36"/>
        </w:rPr>
      </w:pPr>
    </w:p>
    <w:p w14:paraId="0905A19B" w14:textId="7FA5827D" w:rsidR="00924ABE" w:rsidRDefault="00924ABE" w:rsidP="00AA60D4">
      <w:pPr>
        <w:pStyle w:val="Cabealho1"/>
      </w:pPr>
      <w:bookmarkStart w:id="58" w:name="_Toc506913191"/>
      <w:r w:rsidRPr="002A4B1A">
        <w:lastRenderedPageBreak/>
        <w:t xml:space="preserve">3. </w:t>
      </w:r>
      <w:r w:rsidR="00180002">
        <w:t xml:space="preserve">Proposta de </w:t>
      </w:r>
      <w:r w:rsidR="00E67EF7">
        <w:t>Solução</w:t>
      </w:r>
      <w:bookmarkEnd w:id="58"/>
    </w:p>
    <w:p w14:paraId="79320A42" w14:textId="15C2EFB0" w:rsidR="00B1140D" w:rsidRDefault="00B1140D" w:rsidP="0013031B">
      <w:pPr>
        <w:pStyle w:val="Cabealho2"/>
        <w:ind w:firstLine="708"/>
      </w:pPr>
      <w:bookmarkStart w:id="59" w:name="_Toc506913192"/>
      <w:r>
        <w:t>3.1</w:t>
      </w:r>
      <w:r w:rsidRPr="002A4B1A">
        <w:t xml:space="preserve"> </w:t>
      </w:r>
      <w:r>
        <w:t>Introdução</w:t>
      </w:r>
      <w:bookmarkEnd w:id="59"/>
    </w:p>
    <w:p w14:paraId="6B47A7A0" w14:textId="3BB1836D" w:rsidR="00CF1A35" w:rsidRDefault="00C04722" w:rsidP="00280B1C">
      <w:r>
        <w:t>Após</w:t>
      </w:r>
      <w:r w:rsidR="00C55FD6">
        <w:t xml:space="preserve"> estar identificado o problema, </w:t>
      </w:r>
      <w:r w:rsidR="00CF1A35">
        <w:t xml:space="preserve">consequentes necessidades a suprir e feito um exaustivo estudo de Estado da Arte que permitiu introduzir conceitos e avaliar trabalhos relacionados com o tema, </w:t>
      </w:r>
      <w:r w:rsidR="00A95410">
        <w:t>foi n</w:t>
      </w:r>
      <w:r w:rsidR="00513E2E">
        <w:t xml:space="preserve">ecessário dar o passo seguinte, </w:t>
      </w:r>
      <w:r w:rsidR="00A95410">
        <w:t xml:space="preserve">de criar uma proposta de solução baseada num protótipo funcional, com o intuito de replicar as condições físicas (do utilizador e do </w:t>
      </w:r>
      <w:r w:rsidR="00A95410" w:rsidRPr="00CE5998">
        <w:rPr>
          <w:i/>
        </w:rPr>
        <w:t>hardware</w:t>
      </w:r>
      <w:r w:rsidR="00A95410">
        <w:t xml:space="preserve">) e tecnológicas da solução final. Em relação ás condições físicas do utilizador, importa registar que o mesmo se encontra com as duas mãos livres durante todo o processo de </w:t>
      </w:r>
      <w:r w:rsidR="00301B97">
        <w:t>operação do equipamento</w:t>
      </w:r>
      <w:r w:rsidR="00A95410">
        <w:t xml:space="preserve"> e que não é expectável que se encontre com luvas calçadas, isto é, nada o impedirá/restringirá no manuseamento da HMI da forma mais eficaz. Já sobre as condições</w:t>
      </w:r>
      <w:r w:rsidR="00301B97">
        <w:t xml:space="preserve"> de </w:t>
      </w:r>
      <w:r w:rsidR="00301B97" w:rsidRPr="00CE5998">
        <w:rPr>
          <w:i/>
        </w:rPr>
        <w:t>hardware</w:t>
      </w:r>
      <w:r w:rsidR="00301B97">
        <w:t>, importa referir que do ponto de vista da solução de automação estava restringido a equipamento do fabricante Beckhoff (</w:t>
      </w:r>
      <w:r w:rsidR="00301B97" w:rsidRPr="00CE5998">
        <w:rPr>
          <w:i/>
        </w:rPr>
        <w:t>Hardware</w:t>
      </w:r>
      <w:r w:rsidR="00301B97">
        <w:t xml:space="preserve"> e </w:t>
      </w:r>
      <w:r w:rsidR="00301B97" w:rsidRPr="00CE5998">
        <w:rPr>
          <w:i/>
        </w:rPr>
        <w:t>Software</w:t>
      </w:r>
      <w:r w:rsidR="00301B97">
        <w:t xml:space="preserve"> de Automação).</w:t>
      </w:r>
    </w:p>
    <w:p w14:paraId="37D6A43B" w14:textId="7CDD4AD7" w:rsidR="00180002" w:rsidRDefault="00B25693" w:rsidP="00280B1C">
      <w:r>
        <w:t>Desta forma, f</w:t>
      </w:r>
      <w:r w:rsidR="00180002">
        <w:t xml:space="preserve">oi </w:t>
      </w:r>
      <w:r>
        <w:t xml:space="preserve">então </w:t>
      </w:r>
      <w:r w:rsidR="00180002">
        <w:t>construíd</w:t>
      </w:r>
      <w:r w:rsidR="00302B9E">
        <w:t>o um protótipo funcional</w:t>
      </w:r>
      <w:r w:rsidR="00180002">
        <w:t>, que serve de validação das tecnologias e da arquitetura adotada</w:t>
      </w:r>
      <w:r w:rsidR="000B78BC">
        <w:t>, que</w:t>
      </w:r>
      <w:r w:rsidR="004049B1">
        <w:t xml:space="preserve"> consiste numa HMI </w:t>
      </w:r>
      <w:r w:rsidR="004049B1" w:rsidRPr="00CE5998">
        <w:rPr>
          <w:i/>
        </w:rPr>
        <w:t>Web-based</w:t>
      </w:r>
      <w:r w:rsidR="004049B1">
        <w:t xml:space="preserve"> que permite monit</w:t>
      </w:r>
      <w:r w:rsidR="00302B9E">
        <w:t>orizar e controlar parâmetros de um</w:t>
      </w:r>
      <w:r w:rsidR="004049B1">
        <w:t xml:space="preserve"> equipamento</w:t>
      </w:r>
      <w:r w:rsidR="00302B9E">
        <w:t xml:space="preserve"> de fabrico aditivo</w:t>
      </w:r>
      <w:r w:rsidR="004049B1">
        <w:t xml:space="preserve"> em tempo real.</w:t>
      </w:r>
      <w:r w:rsidR="0061678A">
        <w:t xml:space="preserve"> </w:t>
      </w:r>
    </w:p>
    <w:p w14:paraId="508D0DDE" w14:textId="3EFA0C88" w:rsidR="00513E2E" w:rsidRDefault="00513E2E" w:rsidP="00DC2A7D">
      <w:r w:rsidRPr="00C55FD6">
        <w:rPr>
          <w:highlight w:val="yellow"/>
        </w:rPr>
        <w:t xml:space="preserve">Este protótipo funcional foi desenvolvido recorrendo a um equipamento de </w:t>
      </w:r>
      <w:r w:rsidR="00B8083E" w:rsidRPr="00C55FD6">
        <w:rPr>
          <w:highlight w:val="yellow"/>
        </w:rPr>
        <w:t>fabrico aditivo resultante de outro projeto no INEGI e que se encontrava num estado avançado de desenvolvimento do ponto de vista de automação, isto é, a própria solução já estava num estado mais maduro, que gerava poucos erros de automação</w:t>
      </w:r>
      <w:r w:rsidR="00A90B42">
        <w:rPr>
          <w:highlight w:val="yellow"/>
        </w:rPr>
        <w:t xml:space="preserve"> e que por sua vez resultava em pouco “ruído” para as camadas de </w:t>
      </w:r>
      <w:r w:rsidR="00A90B42" w:rsidRPr="00A90B42">
        <w:rPr>
          <w:i/>
          <w:highlight w:val="yellow"/>
        </w:rPr>
        <w:t>software</w:t>
      </w:r>
      <w:r w:rsidR="00A90B42">
        <w:rPr>
          <w:highlight w:val="yellow"/>
        </w:rPr>
        <w:t xml:space="preserve"> a desenvolver no protótipo,</w:t>
      </w:r>
      <w:r w:rsidR="00B8083E" w:rsidRPr="00C55FD6">
        <w:rPr>
          <w:highlight w:val="yellow"/>
        </w:rPr>
        <w:t xml:space="preserve"> e que pelo facto de utilizar as mesmas tecnologias de </w:t>
      </w:r>
      <w:r w:rsidR="00B8083E" w:rsidRPr="00A90B42">
        <w:rPr>
          <w:i/>
          <w:highlight w:val="yellow"/>
        </w:rPr>
        <w:t>software</w:t>
      </w:r>
      <w:r w:rsidR="00B8083E" w:rsidRPr="00C55FD6">
        <w:rPr>
          <w:highlight w:val="yellow"/>
        </w:rPr>
        <w:t xml:space="preserve"> e </w:t>
      </w:r>
      <w:r w:rsidR="00B8083E" w:rsidRPr="00A90B42">
        <w:rPr>
          <w:i/>
          <w:highlight w:val="yellow"/>
        </w:rPr>
        <w:t>hardware</w:t>
      </w:r>
      <w:r w:rsidR="00B8083E" w:rsidRPr="00C55FD6">
        <w:rPr>
          <w:highlight w:val="yellow"/>
        </w:rPr>
        <w:t xml:space="preserve"> que o projeto </w:t>
      </w:r>
      <w:r w:rsidR="00DC2A7D" w:rsidRPr="00C55FD6">
        <w:rPr>
          <w:highlight w:val="yellow"/>
        </w:rPr>
        <w:t xml:space="preserve">que envolve esta tese permitia criar um ambiente bastante semelhante ao que a HMI final iria encontrar. Este equipamento surgiu com o intuito de estudar o fabrico de meios de produção (moldes/moldações) e modelos sobretudo com gesso, areia de sílica e resina termoendurecível, ideia que surgiu </w:t>
      </w:r>
      <w:r w:rsidR="00DC2A7D" w:rsidRPr="00C55FD6">
        <w:rPr>
          <w:sz w:val="23"/>
          <w:szCs w:val="23"/>
          <w:highlight w:val="yellow"/>
        </w:rPr>
        <w:t xml:space="preserve">da necessidade identificada juntos das empresas fornecedoras de </w:t>
      </w:r>
      <w:r w:rsidR="00DC2A7D" w:rsidRPr="00C55FD6">
        <w:rPr>
          <w:highlight w:val="yellow"/>
        </w:rPr>
        <w:t>peças e componentes em materiais metálicos fundidos, materiais cerâmicos e materiais compósitos, as quais são cada vez mais solicitadas para séries mais curtas e para componentes mais complexos e de grande dimensão.</w:t>
      </w:r>
    </w:p>
    <w:p w14:paraId="741EC74E" w14:textId="431533C1" w:rsidR="00C22018" w:rsidRDefault="00C22018" w:rsidP="00DC2A7D"/>
    <w:p w14:paraId="3E38461E" w14:textId="77777777" w:rsidR="00C22018" w:rsidRDefault="00C22018" w:rsidP="00C22018">
      <w:pPr>
        <w:keepNext/>
        <w:jc w:val="center"/>
      </w:pPr>
      <w:r>
        <w:rPr>
          <w:noProof/>
          <w:lang w:eastAsia="pt-PT"/>
        </w:rPr>
        <w:lastRenderedPageBreak/>
        <w:drawing>
          <wp:inline distT="0" distB="0" distL="0" distR="0" wp14:anchorId="47B4469F" wp14:editId="0BA8536F">
            <wp:extent cx="2781688" cy="32198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imaq1.PNG"/>
                    <pic:cNvPicPr/>
                  </pic:nvPicPr>
                  <pic:blipFill>
                    <a:blip r:embed="rId45">
                      <a:extLst>
                        <a:ext uri="{28A0092B-C50C-407E-A947-70E740481C1C}">
                          <a14:useLocalDpi xmlns:a14="http://schemas.microsoft.com/office/drawing/2010/main" val="0"/>
                        </a:ext>
                      </a:extLst>
                    </a:blip>
                    <a:stretch>
                      <a:fillRect/>
                    </a:stretch>
                  </pic:blipFill>
                  <pic:spPr>
                    <a:xfrm>
                      <a:off x="0" y="0"/>
                      <a:ext cx="2781688" cy="3219899"/>
                    </a:xfrm>
                    <a:prstGeom prst="rect">
                      <a:avLst/>
                    </a:prstGeom>
                  </pic:spPr>
                </pic:pic>
              </a:graphicData>
            </a:graphic>
          </wp:inline>
        </w:drawing>
      </w:r>
    </w:p>
    <w:p w14:paraId="1F6F4DA1" w14:textId="2D7EE4AD" w:rsidR="00C22018" w:rsidRDefault="00C22018" w:rsidP="00C22018">
      <w:pPr>
        <w:pStyle w:val="Legenda"/>
        <w:jc w:val="center"/>
      </w:pPr>
      <w:bookmarkStart w:id="60" w:name="_Toc506913237"/>
      <w:r>
        <w:t xml:space="preserve">Figura </w:t>
      </w:r>
      <w:r w:rsidR="00070034">
        <w:fldChar w:fldCharType="begin"/>
      </w:r>
      <w:r w:rsidR="00070034">
        <w:instrText xml:space="preserve"> SEQ Figura \* ARABIC </w:instrText>
      </w:r>
      <w:r w:rsidR="00070034">
        <w:fldChar w:fldCharType="separate"/>
      </w:r>
      <w:r w:rsidR="00E37EA4">
        <w:rPr>
          <w:noProof/>
        </w:rPr>
        <w:t>32</w:t>
      </w:r>
      <w:r w:rsidR="00070034">
        <w:rPr>
          <w:noProof/>
        </w:rPr>
        <w:fldChar w:fldCharType="end"/>
      </w:r>
      <w:r>
        <w:t xml:space="preserve"> - Equipamento utilizado para o protótipo funcional</w:t>
      </w:r>
      <w:bookmarkEnd w:id="60"/>
    </w:p>
    <w:p w14:paraId="6CD81E01" w14:textId="5BE29D53" w:rsidR="00C22018" w:rsidRDefault="00C22018" w:rsidP="00C22018"/>
    <w:p w14:paraId="6CE7EDAE" w14:textId="77777777" w:rsidR="00C22018" w:rsidRDefault="00C22018" w:rsidP="00C22018">
      <w:pPr>
        <w:keepNext/>
        <w:jc w:val="center"/>
      </w:pPr>
      <w:r>
        <w:rPr>
          <w:noProof/>
          <w:lang w:eastAsia="pt-PT"/>
        </w:rPr>
        <w:drawing>
          <wp:inline distT="0" distB="0" distL="0" distR="0" wp14:anchorId="59EC8AA4" wp14:editId="54FDAFCB">
            <wp:extent cx="1571844" cy="2467319"/>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imaq2.PNG"/>
                    <pic:cNvPicPr/>
                  </pic:nvPicPr>
                  <pic:blipFill>
                    <a:blip r:embed="rId46">
                      <a:extLst>
                        <a:ext uri="{28A0092B-C50C-407E-A947-70E740481C1C}">
                          <a14:useLocalDpi xmlns:a14="http://schemas.microsoft.com/office/drawing/2010/main" val="0"/>
                        </a:ext>
                      </a:extLst>
                    </a:blip>
                    <a:stretch>
                      <a:fillRect/>
                    </a:stretch>
                  </pic:blipFill>
                  <pic:spPr>
                    <a:xfrm>
                      <a:off x="0" y="0"/>
                      <a:ext cx="1571844" cy="2467319"/>
                    </a:xfrm>
                    <a:prstGeom prst="rect">
                      <a:avLst/>
                    </a:prstGeom>
                  </pic:spPr>
                </pic:pic>
              </a:graphicData>
            </a:graphic>
          </wp:inline>
        </w:drawing>
      </w:r>
    </w:p>
    <w:p w14:paraId="1FBA59E3" w14:textId="424C7790" w:rsidR="00C22018" w:rsidRDefault="00C22018" w:rsidP="00C22018">
      <w:pPr>
        <w:pStyle w:val="Legenda"/>
        <w:jc w:val="center"/>
      </w:pPr>
      <w:bookmarkStart w:id="61" w:name="_Toc506913238"/>
      <w:r>
        <w:t xml:space="preserve">Figura </w:t>
      </w:r>
      <w:r w:rsidR="00070034">
        <w:fldChar w:fldCharType="begin"/>
      </w:r>
      <w:r w:rsidR="00070034">
        <w:instrText xml:space="preserve"> SEQ Figura \* ARABIC </w:instrText>
      </w:r>
      <w:r w:rsidR="00070034">
        <w:fldChar w:fldCharType="separate"/>
      </w:r>
      <w:r w:rsidR="00E37EA4">
        <w:rPr>
          <w:noProof/>
        </w:rPr>
        <w:t>33</w:t>
      </w:r>
      <w:r w:rsidR="00070034">
        <w:rPr>
          <w:noProof/>
        </w:rPr>
        <w:fldChar w:fldCharType="end"/>
      </w:r>
      <w:r>
        <w:t xml:space="preserve"> - Equipamento em funcionamento</w:t>
      </w:r>
      <w:bookmarkEnd w:id="61"/>
    </w:p>
    <w:p w14:paraId="2B974125" w14:textId="5C5F3732" w:rsidR="00C22018" w:rsidRDefault="00C22018" w:rsidP="00C22018"/>
    <w:p w14:paraId="6DD47829" w14:textId="77777777" w:rsidR="00C22018" w:rsidRDefault="00C22018" w:rsidP="00C22018">
      <w:pPr>
        <w:keepNext/>
        <w:jc w:val="center"/>
      </w:pPr>
      <w:r>
        <w:rPr>
          <w:noProof/>
          <w:lang w:eastAsia="pt-PT"/>
        </w:rPr>
        <w:lastRenderedPageBreak/>
        <w:drawing>
          <wp:inline distT="0" distB="0" distL="0" distR="0" wp14:anchorId="32B9D09A" wp14:editId="7D93FC70">
            <wp:extent cx="1094453" cy="2467319"/>
            <wp:effectExtent l="0" t="0" r="0"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imaq2.PNG"/>
                    <pic:cNvPicPr/>
                  </pic:nvPicPr>
                  <pic:blipFill>
                    <a:blip r:embed="rId47">
                      <a:extLst>
                        <a:ext uri="{28A0092B-C50C-407E-A947-70E740481C1C}">
                          <a14:useLocalDpi xmlns:a14="http://schemas.microsoft.com/office/drawing/2010/main" val="0"/>
                        </a:ext>
                      </a:extLst>
                    </a:blip>
                    <a:stretch>
                      <a:fillRect/>
                    </a:stretch>
                  </pic:blipFill>
                  <pic:spPr>
                    <a:xfrm>
                      <a:off x="0" y="0"/>
                      <a:ext cx="1094453" cy="2467319"/>
                    </a:xfrm>
                    <a:prstGeom prst="rect">
                      <a:avLst/>
                    </a:prstGeom>
                  </pic:spPr>
                </pic:pic>
              </a:graphicData>
            </a:graphic>
          </wp:inline>
        </w:drawing>
      </w:r>
    </w:p>
    <w:p w14:paraId="4BD552B4" w14:textId="265B015D" w:rsidR="00C22018" w:rsidRPr="00C22018" w:rsidRDefault="00C22018" w:rsidP="00C22018">
      <w:pPr>
        <w:pStyle w:val="Legenda"/>
        <w:jc w:val="center"/>
      </w:pPr>
      <w:bookmarkStart w:id="62" w:name="_Toc506913239"/>
      <w:r>
        <w:t xml:space="preserve">Figura </w:t>
      </w:r>
      <w:r w:rsidR="00070034">
        <w:fldChar w:fldCharType="begin"/>
      </w:r>
      <w:r w:rsidR="00070034">
        <w:instrText xml:space="preserve"> SEQ Figura \* ARABIC </w:instrText>
      </w:r>
      <w:r w:rsidR="00070034">
        <w:fldChar w:fldCharType="separate"/>
      </w:r>
      <w:r w:rsidR="00E37EA4">
        <w:rPr>
          <w:noProof/>
        </w:rPr>
        <w:t>34</w:t>
      </w:r>
      <w:r w:rsidR="00070034">
        <w:rPr>
          <w:noProof/>
        </w:rPr>
        <w:fldChar w:fldCharType="end"/>
      </w:r>
      <w:r>
        <w:t xml:space="preserve"> - Equipamento a depositar gesso, criando uma peça</w:t>
      </w:r>
      <w:bookmarkEnd w:id="62"/>
    </w:p>
    <w:p w14:paraId="4F3B15F4" w14:textId="7BDD4C6F" w:rsidR="00513E2E" w:rsidRDefault="00513E2E" w:rsidP="00280B1C"/>
    <w:p w14:paraId="73CA4232" w14:textId="58330314" w:rsidR="00963E2A" w:rsidRDefault="00963E2A" w:rsidP="00280B1C">
      <w:r w:rsidRPr="00391BE8">
        <w:rPr>
          <w:highlight w:val="yellow"/>
        </w:rPr>
        <w:t>Por sua vez, a H</w:t>
      </w:r>
      <w:r w:rsidR="0048167B" w:rsidRPr="00391BE8">
        <w:rPr>
          <w:highlight w:val="yellow"/>
        </w:rPr>
        <w:t xml:space="preserve">MI final resultante desta tese assenta num equipamento de fabrico aditivo e </w:t>
      </w:r>
      <w:r w:rsidR="00A90B42" w:rsidRPr="00391BE8">
        <w:rPr>
          <w:highlight w:val="yellow"/>
        </w:rPr>
        <w:t>respetivas</w:t>
      </w:r>
      <w:r w:rsidR="0048167B" w:rsidRPr="00391BE8">
        <w:rPr>
          <w:highlight w:val="yellow"/>
        </w:rPr>
        <w:t xml:space="preserve"> tecnologias recentes com a consequente aplicação para além do estado da arte em materiais termoplásticos </w:t>
      </w:r>
      <w:r w:rsidR="00A90B42" w:rsidRPr="00391BE8">
        <w:rPr>
          <w:highlight w:val="yellow"/>
        </w:rPr>
        <w:t>para</w:t>
      </w:r>
      <w:r w:rsidR="0048167B" w:rsidRPr="00391BE8">
        <w:rPr>
          <w:highlight w:val="yellow"/>
        </w:rPr>
        <w:t xml:space="preserve"> aplicações </w:t>
      </w:r>
      <w:r w:rsidR="009C4E64" w:rsidRPr="00391BE8">
        <w:rPr>
          <w:highlight w:val="yellow"/>
        </w:rPr>
        <w:t>de alta temperatura e resistência</w:t>
      </w:r>
      <w:r w:rsidR="0048167B" w:rsidRPr="00391BE8">
        <w:rPr>
          <w:highlight w:val="yellow"/>
        </w:rPr>
        <w:t xml:space="preserve"> </w:t>
      </w:r>
      <w:r w:rsidR="00A90B42" w:rsidRPr="00391BE8">
        <w:rPr>
          <w:highlight w:val="yellow"/>
        </w:rPr>
        <w:t>cujas propriedades podem introduzir inúmeros desafios que requerem o apoio de tecnologias para controlo e monitorização do processo. Este equipamento encontra-se atualmente em fase de desenvolvimento do ponto de vista de automação, tendo sido recentemente realizados os primeiros testes de impressão de peças com os respetivos materiais.</w:t>
      </w:r>
    </w:p>
    <w:p w14:paraId="521F7A92" w14:textId="093B421E" w:rsidR="00A90B42" w:rsidRDefault="00A90B42" w:rsidP="00280B1C"/>
    <w:p w14:paraId="6D311C76" w14:textId="77777777" w:rsidR="00A90B42" w:rsidRDefault="00A90B42" w:rsidP="00A90B42">
      <w:pPr>
        <w:keepNext/>
        <w:jc w:val="center"/>
      </w:pPr>
      <w:r>
        <w:rPr>
          <w:noProof/>
          <w:lang w:eastAsia="pt-PT"/>
        </w:rPr>
        <w:lastRenderedPageBreak/>
        <w:drawing>
          <wp:inline distT="0" distB="0" distL="0" distR="0" wp14:anchorId="16B04CA3" wp14:editId="3F88EA7B">
            <wp:extent cx="3600953" cy="3591426"/>
            <wp:effectExtent l="0" t="0" r="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bred1.PNG"/>
                    <pic:cNvPicPr/>
                  </pic:nvPicPr>
                  <pic:blipFill>
                    <a:blip r:embed="rId48">
                      <a:extLst>
                        <a:ext uri="{28A0092B-C50C-407E-A947-70E740481C1C}">
                          <a14:useLocalDpi xmlns:a14="http://schemas.microsoft.com/office/drawing/2010/main" val="0"/>
                        </a:ext>
                      </a:extLst>
                    </a:blip>
                    <a:stretch>
                      <a:fillRect/>
                    </a:stretch>
                  </pic:blipFill>
                  <pic:spPr>
                    <a:xfrm>
                      <a:off x="0" y="0"/>
                      <a:ext cx="3600953" cy="3591426"/>
                    </a:xfrm>
                    <a:prstGeom prst="rect">
                      <a:avLst/>
                    </a:prstGeom>
                  </pic:spPr>
                </pic:pic>
              </a:graphicData>
            </a:graphic>
          </wp:inline>
        </w:drawing>
      </w:r>
    </w:p>
    <w:p w14:paraId="416437C3" w14:textId="1BC016AF" w:rsidR="00A90B42" w:rsidRDefault="00A90B42" w:rsidP="00A90B42">
      <w:pPr>
        <w:pStyle w:val="Legenda"/>
        <w:jc w:val="center"/>
      </w:pPr>
      <w:bookmarkStart w:id="63" w:name="_Toc506913240"/>
      <w:r>
        <w:t xml:space="preserve">Figura </w:t>
      </w:r>
      <w:r w:rsidR="00070034">
        <w:fldChar w:fldCharType="begin"/>
      </w:r>
      <w:r w:rsidR="00070034">
        <w:instrText xml:space="preserve"> SEQ Figura \* ARABIC </w:instrText>
      </w:r>
      <w:r w:rsidR="00070034">
        <w:fldChar w:fldCharType="separate"/>
      </w:r>
      <w:r w:rsidR="00E37EA4">
        <w:rPr>
          <w:noProof/>
        </w:rPr>
        <w:t>35</w:t>
      </w:r>
      <w:r w:rsidR="00070034">
        <w:rPr>
          <w:noProof/>
        </w:rPr>
        <w:fldChar w:fldCharType="end"/>
      </w:r>
      <w:r>
        <w:t xml:space="preserve"> - Estrutura da área de impressão do equipamento final</w:t>
      </w:r>
      <w:bookmarkEnd w:id="63"/>
    </w:p>
    <w:p w14:paraId="4EAFD56A" w14:textId="77777777" w:rsidR="00963E2A" w:rsidRDefault="00963E2A" w:rsidP="00280B1C"/>
    <w:p w14:paraId="1F3AE37E" w14:textId="2BB5B2AD" w:rsidR="007276B4" w:rsidRDefault="000B78BC" w:rsidP="00280B1C">
      <w:r>
        <w:t>Assim</w:t>
      </w:r>
      <w:r w:rsidR="005A3F39">
        <w:t xml:space="preserve">, considerando os objetivos de alto nível traçados, </w:t>
      </w:r>
      <w:r w:rsidR="00302B9E">
        <w:t>foi</w:t>
      </w:r>
      <w:r w:rsidR="007276B4">
        <w:t xml:space="preserve"> possível descrever uma proposta de </w:t>
      </w:r>
      <w:r w:rsidR="005A3F39">
        <w:t>desenvolvimento e traçar sub-objetivos para a fase de desenvolvimento do projeto.</w:t>
      </w:r>
    </w:p>
    <w:p w14:paraId="3CE6ABC0" w14:textId="2806C308" w:rsidR="001D21E1" w:rsidRDefault="001D21E1" w:rsidP="00180002"/>
    <w:p w14:paraId="5903D439" w14:textId="71DB1D05" w:rsidR="001D21E1" w:rsidRDefault="001D21E1" w:rsidP="00E67CE4">
      <w:pPr>
        <w:pStyle w:val="Cabealho2"/>
        <w:ind w:firstLine="708"/>
      </w:pPr>
      <w:bookmarkStart w:id="64" w:name="_Toc506913193"/>
      <w:r>
        <w:t>3.</w:t>
      </w:r>
      <w:r w:rsidR="00E95509">
        <w:t>2</w:t>
      </w:r>
      <w:r>
        <w:t xml:space="preserve"> Sub-Objetivos</w:t>
      </w:r>
      <w:bookmarkEnd w:id="64"/>
    </w:p>
    <w:p w14:paraId="02F18074" w14:textId="77777777" w:rsidR="001D21E1" w:rsidRDefault="001D21E1" w:rsidP="00280B1C">
      <w:r>
        <w:t xml:space="preserve">Estão definidos dois grandes objetivos a atingir com o desenvolvimento do projeto: desenvolver uma HMI </w:t>
      </w:r>
      <w:r w:rsidRPr="00DD665A">
        <w:rPr>
          <w:i/>
        </w:rPr>
        <w:t>Web-Based</w:t>
      </w:r>
      <w:r>
        <w:t xml:space="preserve"> e poder controlar e monitorizar parâmetros do equipamento e do processo em tempo real. </w:t>
      </w:r>
    </w:p>
    <w:p w14:paraId="05D98B48" w14:textId="77777777" w:rsidR="001D21E1" w:rsidRDefault="001D21E1" w:rsidP="00280B1C">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660D40">
      <w:pPr>
        <w:pStyle w:val="PargrafodaLista"/>
        <w:numPr>
          <w:ilvl w:val="0"/>
          <w:numId w:val="12"/>
        </w:numPr>
      </w:pPr>
      <w:r>
        <w:t>Módulo de controlo básico do equipamento: ligar, desligar, pausar equipamento, parar equipamento, monitorizar posição dos eixos e estado geral do equipamento</w:t>
      </w:r>
    </w:p>
    <w:p w14:paraId="560DAE02" w14:textId="77777777" w:rsidR="001D21E1" w:rsidRDefault="001D21E1" w:rsidP="00660D40">
      <w:pPr>
        <w:pStyle w:val="PargrafodaLista"/>
        <w:numPr>
          <w:ilvl w:val="0"/>
          <w:numId w:val="12"/>
        </w:numPr>
      </w:pPr>
      <w:r>
        <w:t>Fornecer vários modos de operação: manual, automático, bloco a bloco</w:t>
      </w:r>
    </w:p>
    <w:p w14:paraId="65D97804" w14:textId="77777777" w:rsidR="001D21E1" w:rsidRDefault="001D21E1" w:rsidP="00660D40">
      <w:pPr>
        <w:pStyle w:val="PargrafodaLista"/>
        <w:numPr>
          <w:ilvl w:val="0"/>
          <w:numId w:val="12"/>
        </w:numPr>
      </w:pPr>
      <w:r>
        <w:lastRenderedPageBreak/>
        <w:t>Monitorizar parâmetros do processo em tempo real (velocidade de extrusão, temperatura em vários pontos, etc)</w:t>
      </w:r>
    </w:p>
    <w:p w14:paraId="62DE1CF9" w14:textId="77777777" w:rsidR="001D21E1" w:rsidRDefault="001D21E1" w:rsidP="00660D40">
      <w:pPr>
        <w:pStyle w:val="PargrafodaLista"/>
        <w:numPr>
          <w:ilvl w:val="0"/>
          <w:numId w:val="12"/>
        </w:numPr>
      </w:pPr>
      <w:r>
        <w:t>Importar remotamente e executar Gcode</w:t>
      </w:r>
    </w:p>
    <w:p w14:paraId="7E0A6F65" w14:textId="77777777" w:rsidR="001D21E1" w:rsidRDefault="001D21E1" w:rsidP="00660D40">
      <w:pPr>
        <w:pStyle w:val="PargrafodaLista"/>
        <w:numPr>
          <w:ilvl w:val="0"/>
          <w:numId w:val="12"/>
        </w:numPr>
      </w:pPr>
      <w:r>
        <w:t>Visualizar Gcode a ser executado em tempo real</w:t>
      </w:r>
    </w:p>
    <w:p w14:paraId="1A80FBFF" w14:textId="77777777" w:rsidR="001D21E1" w:rsidRDefault="001D21E1" w:rsidP="00660D40">
      <w:pPr>
        <w:pStyle w:val="PargrafodaLista"/>
        <w:numPr>
          <w:ilvl w:val="0"/>
          <w:numId w:val="12"/>
        </w:numPr>
      </w:pPr>
      <w:r>
        <w:t>Recolha e armazenamento de dados das impressões</w:t>
      </w:r>
    </w:p>
    <w:p w14:paraId="61501EF5" w14:textId="3A3C8940" w:rsidR="001D21E1" w:rsidRDefault="001D21E1" w:rsidP="00660D40">
      <w:pPr>
        <w:pStyle w:val="PargrafodaLista"/>
        <w:numPr>
          <w:ilvl w:val="0"/>
          <w:numId w:val="12"/>
        </w:numPr>
      </w:pPr>
      <w:r>
        <w:t>Visualização de histórico de impressões</w:t>
      </w:r>
    </w:p>
    <w:p w14:paraId="3F6A2E39" w14:textId="67D1A166" w:rsidR="00DE37AA" w:rsidRDefault="00DE37AA" w:rsidP="00660D40">
      <w:pPr>
        <w:pStyle w:val="PargrafodaLista"/>
        <w:numPr>
          <w:ilvl w:val="0"/>
          <w:numId w:val="12"/>
        </w:numPr>
      </w:pPr>
      <w:r>
        <w:t>Visualização da peça em 3D através do Gcode</w:t>
      </w:r>
    </w:p>
    <w:p w14:paraId="59C0751E" w14:textId="77777777" w:rsidR="001D21E1" w:rsidRDefault="001D21E1" w:rsidP="00660D40">
      <w:pPr>
        <w:pStyle w:val="PargrafodaLista"/>
        <w:numPr>
          <w:ilvl w:val="0"/>
          <w:numId w:val="12"/>
        </w:numPr>
      </w:pPr>
      <w:r>
        <w:t>Visualizar imagem da câmara termográfica em tempo real</w:t>
      </w:r>
    </w:p>
    <w:p w14:paraId="6083D0FB" w14:textId="77777777" w:rsidR="001D21E1" w:rsidRDefault="001D21E1" w:rsidP="00660D40">
      <w:pPr>
        <w:pStyle w:val="PargrafodaLista"/>
        <w:numPr>
          <w:ilvl w:val="0"/>
          <w:numId w:val="12"/>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33131C23" w14:textId="77777777" w:rsidR="007C6C5B" w:rsidRDefault="007C6C5B">
      <w:pPr>
        <w:spacing w:after="200"/>
        <w:rPr>
          <w:smallCaps/>
          <w:sz w:val="28"/>
          <w:szCs w:val="28"/>
        </w:rPr>
      </w:pPr>
      <w:r>
        <w:br w:type="page"/>
      </w:r>
    </w:p>
    <w:p w14:paraId="37CCC39E" w14:textId="2309FC1B" w:rsidR="00B1140D" w:rsidRDefault="00B1140D" w:rsidP="00E67CE4">
      <w:pPr>
        <w:pStyle w:val="Cabealho2"/>
        <w:ind w:firstLine="708"/>
      </w:pPr>
      <w:bookmarkStart w:id="65" w:name="_Toc506913194"/>
      <w:r>
        <w:lastRenderedPageBreak/>
        <w:t>3.</w:t>
      </w:r>
      <w:r w:rsidR="00E95509">
        <w:t>3</w:t>
      </w:r>
      <w:r>
        <w:t xml:space="preserve"> Arquitetura </w:t>
      </w:r>
      <w:r w:rsidR="001D21E1">
        <w:t>do Protótipo</w:t>
      </w:r>
      <w:bookmarkEnd w:id="65"/>
    </w:p>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9">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6F8C925B" w:rsidR="0061678A" w:rsidRDefault="0061678A" w:rsidP="0061678A">
      <w:pPr>
        <w:pStyle w:val="Legenda"/>
        <w:jc w:val="center"/>
      </w:pPr>
      <w:bookmarkStart w:id="66" w:name="_Toc506913241"/>
      <w:r>
        <w:t xml:space="preserve">Figura </w:t>
      </w:r>
      <w:r w:rsidR="00070034">
        <w:fldChar w:fldCharType="begin"/>
      </w:r>
      <w:r w:rsidR="00070034">
        <w:instrText xml:space="preserve"> SEQ Figura \* ARABIC </w:instrText>
      </w:r>
      <w:r w:rsidR="00070034">
        <w:fldChar w:fldCharType="separate"/>
      </w:r>
      <w:r w:rsidR="00E37EA4">
        <w:rPr>
          <w:noProof/>
        </w:rPr>
        <w:t>36</w:t>
      </w:r>
      <w:r w:rsidR="00070034">
        <w:rPr>
          <w:noProof/>
        </w:rPr>
        <w:fldChar w:fldCharType="end"/>
      </w:r>
      <w:r>
        <w:t xml:space="preserve"> - </w:t>
      </w:r>
      <w:r w:rsidRPr="00326791">
        <w:t xml:space="preserve"> Arquitetura do </w:t>
      </w:r>
      <w:r w:rsidR="00FC7D13">
        <w:t>Protótipo</w:t>
      </w:r>
      <w:bookmarkEnd w:id="66"/>
    </w:p>
    <w:p w14:paraId="59708166" w14:textId="112483F6" w:rsidR="004049B1" w:rsidRDefault="004049B1" w:rsidP="00180002"/>
    <w:p w14:paraId="40E73C13" w14:textId="77B7D5E8" w:rsidR="004049B1" w:rsidRDefault="004049B1" w:rsidP="00280B1C">
      <w:r>
        <w:t xml:space="preserve">A arquitetura do </w:t>
      </w:r>
      <w:r w:rsidR="00401798">
        <w:t>protótipo</w:t>
      </w:r>
      <w:r>
        <w:t xml:space="preserve"> assenta em 3 camadas de </w:t>
      </w:r>
      <w:r w:rsidRPr="00DD665A">
        <w:rPr>
          <w:i/>
        </w:rPr>
        <w:t>software</w:t>
      </w:r>
      <w:r>
        <w:t xml:space="preserve"> mais uma de </w:t>
      </w:r>
      <w:r w:rsidRPr="00DD665A">
        <w:rPr>
          <w:i/>
        </w:rPr>
        <w:t>hardware</w:t>
      </w:r>
      <w:r>
        <w:t xml:space="preserv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280B1C">
      <w:r>
        <w:t xml:space="preserve">As camadas de </w:t>
      </w:r>
      <w:r w:rsidRPr="00DD665A">
        <w:rPr>
          <w:i/>
        </w:rPr>
        <w:t>software</w:t>
      </w:r>
      <w:r>
        <w:t xml:space="preserve"> consistem no cliente/utilizador</w:t>
      </w:r>
      <w:r w:rsidR="00547685">
        <w:t xml:space="preserve">, o servidor web e o </w:t>
      </w:r>
      <w:r w:rsidR="00547685" w:rsidRPr="00DD665A">
        <w:rPr>
          <w:i/>
        </w:rPr>
        <w:t>software</w:t>
      </w:r>
      <w:r w:rsidR="00547685">
        <w:t xml:space="preserve"> de automação. </w:t>
      </w:r>
    </w:p>
    <w:p w14:paraId="5DC117FA" w14:textId="49E626A9" w:rsidR="004049B1" w:rsidRDefault="00547685" w:rsidP="00280B1C">
      <w:r>
        <w:t>O cliente</w:t>
      </w:r>
      <w:r w:rsidR="004049B1">
        <w:t xml:space="preserve"> acede ao sistema através de um </w:t>
      </w:r>
      <w:r w:rsidR="004049B1" w:rsidRPr="00DD665A">
        <w:rPr>
          <w:i/>
        </w:rPr>
        <w:t>web</w:t>
      </w:r>
      <w:r w:rsidR="004049B1">
        <w:t xml:space="preserve"> </w:t>
      </w:r>
      <w:r w:rsidR="004049B1" w:rsidRPr="00DD665A">
        <w:rPr>
          <w:i/>
        </w:rPr>
        <w:t>browser</w:t>
      </w:r>
      <w:r w:rsidR="004049B1">
        <w:t xml:space="preserve"> e obtém a página HTML que corresponde á HMI.</w:t>
      </w:r>
      <w:r w:rsidR="0033228E">
        <w:t xml:space="preserve"> Para além do HTML, a página web carregada traz acoplado também ficheiros CSS, Javascript e Ember JS. Este último é uma </w:t>
      </w:r>
      <w:r w:rsidR="0033228E" w:rsidRPr="0083263B">
        <w:rPr>
          <w:i/>
        </w:rPr>
        <w:t>framework</w:t>
      </w:r>
      <w:r w:rsidR="0033228E">
        <w:t xml:space="preserve"> para criação de interfaces web desenvolvida em Javascript. </w:t>
      </w:r>
    </w:p>
    <w:p w14:paraId="1D660D98" w14:textId="7D17B682" w:rsidR="00547685" w:rsidRDefault="00547685" w:rsidP="00280B1C">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280B1C">
      <w:r>
        <w:lastRenderedPageBreak/>
        <w:t xml:space="preserve">O servidor web foi desenvolvido no NodeJS e recorrendo </w:t>
      </w:r>
      <w:r w:rsidR="008B71C8">
        <w:t xml:space="preserve">aos </w:t>
      </w:r>
      <w:r w:rsidR="008B71C8" w:rsidRPr="001723D5">
        <w:rPr>
          <w:i/>
        </w:rPr>
        <w:t>plugins</w:t>
      </w:r>
      <w:r w:rsidR="008B71C8">
        <w:t xml:space="preserve"> express.js e ADS.js.</w:t>
      </w:r>
      <w:r>
        <w:t xml:space="preserve"> </w:t>
      </w:r>
      <w:r w:rsidR="008B71C8">
        <w:t>E</w:t>
      </w:r>
      <w:r>
        <w:t xml:space="preserve">ste último permite comunicação com o </w:t>
      </w:r>
      <w:r w:rsidRPr="001723D5">
        <w:rPr>
          <w:i/>
        </w:rPr>
        <w:t>software</w:t>
      </w:r>
      <w:r>
        <w:t xml:space="preserve"> de automação Twincat via TCP/IP.</w:t>
      </w:r>
    </w:p>
    <w:p w14:paraId="45BD85B7" w14:textId="47A084EB" w:rsidR="0061678A" w:rsidRDefault="0061678A" w:rsidP="00280B1C">
      <w:r>
        <w:t xml:space="preserve">O </w:t>
      </w:r>
      <w:r w:rsidRPr="001723D5">
        <w:rPr>
          <w:i/>
        </w:rPr>
        <w:t>software</w:t>
      </w:r>
      <w:r>
        <w:t xml:space="preserve"> de automação é o Twincat do fabricante Beckhoff e este permite desenvolver soluções de automação, assim como comunicar com dispositivos de </w:t>
      </w:r>
      <w:r w:rsidRPr="001723D5">
        <w:rPr>
          <w:i/>
        </w:rPr>
        <w:t>hardware</w:t>
      </w:r>
      <w:r>
        <w:t xml:space="preserve"> que estejam conectados ao sistema, como </w:t>
      </w:r>
      <w:r w:rsidRPr="001723D5">
        <w:rPr>
          <w:i/>
        </w:rPr>
        <w:t>drives</w:t>
      </w:r>
      <w:r>
        <w:t xml:space="preserve"> de motor, PLCs, canais de </w:t>
      </w:r>
      <w:r w:rsidRPr="001723D5">
        <w:rPr>
          <w:i/>
        </w:rPr>
        <w:t>input/output</w:t>
      </w:r>
      <w:r>
        <w:t>, et</w:t>
      </w:r>
      <w:r w:rsidR="00605E2B">
        <w:t xml:space="preserve">c. Este </w:t>
      </w:r>
      <w:r w:rsidR="00605E2B" w:rsidRPr="001723D5">
        <w:rPr>
          <w:i/>
        </w:rPr>
        <w:t>software</w:t>
      </w:r>
      <w:r w:rsidR="00605E2B">
        <w:t xml:space="preserve"> </w:t>
      </w:r>
      <w:r w:rsidR="007E35E2">
        <w:t xml:space="preserve">possui uma arquitetura modular que permite tratar cada módulo (composto por </w:t>
      </w:r>
      <w:r w:rsidR="007E35E2" w:rsidRPr="001723D5">
        <w:rPr>
          <w:i/>
        </w:rPr>
        <w:t>software</w:t>
      </w:r>
      <w:r w:rsidR="007E35E2">
        <w:t xml:space="preserve"> e possivelmente dispositivo de </w:t>
      </w:r>
      <w:r w:rsidR="007E35E2" w:rsidRPr="001723D5">
        <w:rPr>
          <w:i/>
        </w:rPr>
        <w:t>hardware</w:t>
      </w:r>
      <w:r w:rsidR="007E35E2">
        <w:t xml:space="preserve">) como um dispositivo independente. As mensagens entre os módulos tornam-se possíveis através de uma interface ADS (Automation Device Specification) que cada módulo tem e através do </w:t>
      </w:r>
      <w:r w:rsidR="001723D5">
        <w:t>“</w:t>
      </w:r>
      <w:r w:rsidR="007E35E2">
        <w:t>ADS Router</w:t>
      </w:r>
      <w:r w:rsidR="001723D5">
        <w:t>”</w:t>
      </w:r>
      <w:r w:rsidR="007E35E2">
        <w:t xml:space="preserve"> existente no </w:t>
      </w:r>
      <w:r w:rsidR="007E35E2" w:rsidRPr="001723D5">
        <w:rPr>
          <w:i/>
        </w:rPr>
        <w:t>software</w:t>
      </w:r>
      <w:r w:rsidR="007E35E2">
        <w:t xml:space="preserve"> que gere e consegue identificar os destinatários das mensagens. Isto, na prática significa que </w:t>
      </w:r>
      <w:r>
        <w:t>quando chega u</w:t>
      </w:r>
      <w:r w:rsidR="007E35E2">
        <w:t>m envio de uma mensagem remota</w:t>
      </w:r>
      <w:r>
        <w:t xml:space="preserve">, o </w:t>
      </w:r>
      <w:r w:rsidR="001723D5">
        <w:t>“</w:t>
      </w:r>
      <w:r>
        <w:t>ADS Router</w:t>
      </w:r>
      <w:r w:rsidR="001723D5">
        <w:t>”</w:t>
      </w:r>
      <w:r>
        <w:t xml:space="preserve"> consegue identificar para qual </w:t>
      </w:r>
      <w:r w:rsidR="007E35E2">
        <w:t>módulo/</w:t>
      </w:r>
      <w:r>
        <w:t xml:space="preserve">dispositivo esta </w:t>
      </w:r>
      <w:r w:rsidR="007E35E2">
        <w:t>mensagem</w:t>
      </w:r>
      <w:r>
        <w:t xml:space="preserve"> se dirige.</w:t>
      </w:r>
    </w:p>
    <w:p w14:paraId="070EC988" w14:textId="3D8011CC" w:rsidR="009F3C83" w:rsidRDefault="009F3C83" w:rsidP="00280B1C">
      <w:r>
        <w:t xml:space="preserve">Por último temos a camada de </w:t>
      </w:r>
      <w:r w:rsidRPr="001723D5">
        <w:rPr>
          <w:i/>
        </w:rPr>
        <w:t>hardware</w:t>
      </w:r>
      <w:r>
        <w:t xml:space="preserv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76B4CA8D" w14:textId="022E8020" w:rsidR="00507546" w:rsidRDefault="00507546" w:rsidP="00E67CE4">
      <w:pPr>
        <w:pStyle w:val="Cabealho2"/>
        <w:ind w:firstLine="708"/>
      </w:pPr>
      <w:bookmarkStart w:id="67" w:name="_Toc506913195"/>
      <w:r>
        <w:t>3.</w:t>
      </w:r>
      <w:r w:rsidR="005A3F39">
        <w:t>4</w:t>
      </w:r>
      <w:r>
        <w:t xml:space="preserve"> Protótipo</w:t>
      </w:r>
      <w:r w:rsidR="005A3F39">
        <w:t xml:space="preserve"> </w:t>
      </w:r>
      <w:r w:rsidR="00E67EF7">
        <w:t>Funcional</w:t>
      </w:r>
      <w:bookmarkEnd w:id="67"/>
    </w:p>
    <w:p w14:paraId="77BD08FF" w14:textId="1AB7F54D" w:rsidR="00507546" w:rsidRDefault="00507546" w:rsidP="00280B1C">
      <w:r>
        <w:t xml:space="preserve">Este protótipo possui um conjunto de funcionalidades </w:t>
      </w:r>
      <w:r w:rsidR="00E22944">
        <w:t xml:space="preserve">que permitem controlar e monitorizar o equipamento e parâmetros do processo, tais como a monitorização do estado da máquina (pode variar entre </w:t>
      </w:r>
      <w:r w:rsidR="00E22944" w:rsidRPr="00A257DC">
        <w:rPr>
          <w:i/>
        </w:rPr>
        <w:t>on/off</w:t>
      </w:r>
      <w:r w:rsidR="00E22944">
        <w:t>, pause, auto ou manual), envio dos eixos para uma determinada posição, envio de ficheiro Gcode para o equipame</w:t>
      </w:r>
      <w:r w:rsidR="00A257DC">
        <w:t>n</w:t>
      </w:r>
      <w:r w:rsidR="00E22944">
        <w:t xml:space="preserv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lastRenderedPageBreak/>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386D5680" w:rsidR="0016545B" w:rsidRDefault="0016545B" w:rsidP="0016545B">
      <w:pPr>
        <w:pStyle w:val="Legenda"/>
        <w:jc w:val="center"/>
      </w:pPr>
      <w:bookmarkStart w:id="68" w:name="_Toc506913242"/>
      <w:r>
        <w:t xml:space="preserve">Figura </w:t>
      </w:r>
      <w:r w:rsidR="00070034">
        <w:fldChar w:fldCharType="begin"/>
      </w:r>
      <w:r w:rsidR="00070034">
        <w:instrText xml:space="preserve"> SEQ Figura \* ARABIC </w:instrText>
      </w:r>
      <w:r w:rsidR="00070034">
        <w:fldChar w:fldCharType="separate"/>
      </w:r>
      <w:r w:rsidR="00E37EA4">
        <w:rPr>
          <w:noProof/>
        </w:rPr>
        <w:t>37</w:t>
      </w:r>
      <w:r w:rsidR="00070034">
        <w:rPr>
          <w:noProof/>
        </w:rPr>
        <w:fldChar w:fldCharType="end"/>
      </w:r>
      <w:r>
        <w:t xml:space="preserve"> - Sistema com o equipamento ligado e em estado ON</w:t>
      </w:r>
      <w:bookmarkEnd w:id="68"/>
    </w:p>
    <w:p w14:paraId="117CCCD1" w14:textId="1418543B" w:rsidR="0016545B" w:rsidRDefault="0016545B" w:rsidP="0016545B"/>
    <w:p w14:paraId="739BFC1F" w14:textId="77777777" w:rsidR="0016545B" w:rsidRDefault="0016545B" w:rsidP="0016545B">
      <w:pPr>
        <w:keepNext/>
      </w:pPr>
      <w:r>
        <w:rPr>
          <w:noProof/>
          <w:lang w:eastAsia="pt-PT"/>
        </w:rPr>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500E36E0" w:rsidR="0016545B" w:rsidRPr="0016545B" w:rsidRDefault="0016545B" w:rsidP="0016545B">
      <w:pPr>
        <w:pStyle w:val="Legenda"/>
        <w:jc w:val="center"/>
      </w:pPr>
      <w:bookmarkStart w:id="69" w:name="_Toc506913243"/>
      <w:r>
        <w:t xml:space="preserve">Figura </w:t>
      </w:r>
      <w:r w:rsidR="00070034">
        <w:fldChar w:fldCharType="begin"/>
      </w:r>
      <w:r w:rsidR="00070034">
        <w:instrText xml:space="preserve"> SEQ Figura \* ARABIC </w:instrText>
      </w:r>
      <w:r w:rsidR="00070034">
        <w:fldChar w:fldCharType="separate"/>
      </w:r>
      <w:r w:rsidR="00E37EA4">
        <w:rPr>
          <w:noProof/>
        </w:rPr>
        <w:t>38</w:t>
      </w:r>
      <w:r w:rsidR="00070034">
        <w:rPr>
          <w:noProof/>
        </w:rPr>
        <w:fldChar w:fldCharType="end"/>
      </w:r>
      <w:r>
        <w:t xml:space="preserve"> - Sistema a executar o Gcode na tabela vermelha</w:t>
      </w:r>
      <w:bookmarkEnd w:id="69"/>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lastRenderedPageBreak/>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52">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3B78076" w:rsidR="003B1627" w:rsidRDefault="0016545B" w:rsidP="002F6F57">
      <w:pPr>
        <w:pStyle w:val="Legenda"/>
        <w:jc w:val="center"/>
      </w:pPr>
      <w:bookmarkStart w:id="70" w:name="_Toc506913244"/>
      <w:r>
        <w:t xml:space="preserve">Figura </w:t>
      </w:r>
      <w:r w:rsidR="00070034">
        <w:fldChar w:fldCharType="begin"/>
      </w:r>
      <w:r w:rsidR="00070034">
        <w:instrText xml:space="preserve"> SEQ Figura \* ARABIC </w:instrText>
      </w:r>
      <w:r w:rsidR="00070034">
        <w:fldChar w:fldCharType="separate"/>
      </w:r>
      <w:r w:rsidR="00E37EA4">
        <w:rPr>
          <w:noProof/>
        </w:rPr>
        <w:t>39</w:t>
      </w:r>
      <w:r w:rsidR="00070034">
        <w:rPr>
          <w:noProof/>
        </w:rPr>
        <w:fldChar w:fldCharType="end"/>
      </w:r>
      <w:r>
        <w:t xml:space="preserve"> - V</w:t>
      </w:r>
      <w:r w:rsidR="0029668E">
        <w:t>i</w:t>
      </w:r>
      <w:r>
        <w:t>sualização da peça a ser impressa em 2D e 3D</w:t>
      </w:r>
      <w:bookmarkEnd w:id="70"/>
    </w:p>
    <w:p w14:paraId="38B3B890" w14:textId="77777777" w:rsidR="00E67CE4" w:rsidRDefault="00E67CE4">
      <w:pPr>
        <w:rPr>
          <w:smallCaps/>
          <w:sz w:val="28"/>
          <w:szCs w:val="28"/>
        </w:rPr>
      </w:pPr>
      <w:r>
        <w:br w:type="page"/>
      </w:r>
    </w:p>
    <w:p w14:paraId="64670460" w14:textId="089434A1" w:rsidR="00EF42EB" w:rsidRDefault="00FE7373" w:rsidP="00E67CE4">
      <w:pPr>
        <w:pStyle w:val="Cabealho2"/>
        <w:ind w:firstLine="708"/>
      </w:pPr>
      <w:bookmarkStart w:id="71" w:name="_Toc506913196"/>
      <w:r>
        <w:lastRenderedPageBreak/>
        <w:t>3.4 Conclusões</w:t>
      </w:r>
      <w:bookmarkEnd w:id="71"/>
    </w:p>
    <w:p w14:paraId="55DEB521" w14:textId="08D8EECA" w:rsidR="00151B34" w:rsidRDefault="00151B34" w:rsidP="00280B1C">
      <w:r>
        <w:t xml:space="preserve">Após ter sido levantado o problema e estudado um conjunto de matérias </w:t>
      </w:r>
      <w:r w:rsidR="00A733A9">
        <w:t>relacionadas com</w:t>
      </w:r>
      <w:r>
        <w:t xml:space="preserve"> uma possível solução para o problema, tornou-se fundamental ter uma prova de conceito prática que servisse de alavanca ao projeto. Para tal, foi desenvolvido um protótipo funcional.</w:t>
      </w:r>
    </w:p>
    <w:p w14:paraId="1DB95D26" w14:textId="44B839A8" w:rsidR="00EF42EB" w:rsidRDefault="00EF42EB" w:rsidP="00280B1C">
      <w:r>
        <w:t xml:space="preserve">O protótipo desenvolvido </w:t>
      </w:r>
      <w:r w:rsidR="007321DB">
        <w:t xml:space="preserve">permitiu </w:t>
      </w:r>
      <w:r w:rsidR="00DA7870">
        <w:t xml:space="preserve">fazer uma primeira implementação e </w:t>
      </w:r>
      <w:r>
        <w:t>validar a arquitetura e as tecnologias consideradas para o sistema final</w:t>
      </w:r>
      <w:r w:rsidR="00A9243F">
        <w:t>, num equipamento real, dando assim um conhecimento mais realista</w:t>
      </w:r>
      <w:r w:rsidR="0015430E">
        <w:t xml:space="preserve"> e palpável</w:t>
      </w:r>
      <w:r w:rsidR="00A9243F">
        <w:t xml:space="preserve"> dos seus comportamentos, formas de comunicação, inte</w:t>
      </w:r>
      <w:r w:rsidR="00521DA4">
        <w:t>ração entre as tecnologias, etc e fazendo uma primeira aproximação á realidade que seria posta em prática no desenvolvimento do sistema final.</w:t>
      </w:r>
    </w:p>
    <w:p w14:paraId="1DCBF687" w14:textId="17CECAF8" w:rsidR="007C6C5B" w:rsidRPr="009D5911" w:rsidRDefault="00151B34" w:rsidP="00280B1C">
      <w:r>
        <w:t xml:space="preserve">Sem preocupações ainda sobre usabilidade ou requisitos que dessem resposta a necessidades dos utilizadores, o grande foco do protótipo foi desenvolver </w:t>
      </w:r>
      <w:r w:rsidR="00760DDC">
        <w:t>um sistema</w:t>
      </w:r>
      <w:r>
        <w:t xml:space="preserve"> utilizando um conj</w:t>
      </w:r>
      <w:r w:rsidR="00760DDC">
        <w:t xml:space="preserve">unto de tecnologias estudadas, assim como </w:t>
      </w:r>
      <w:r>
        <w:t xml:space="preserve">analisar o seu comportamento quando </w:t>
      </w:r>
      <w:r w:rsidR="00EC2CA9">
        <w:t>integradas</w:t>
      </w:r>
      <w:r>
        <w:t xml:space="preserve"> e</w:t>
      </w:r>
      <w:r w:rsidR="00521DA4">
        <w:t xml:space="preserve"> a </w:t>
      </w:r>
      <w:r w:rsidR="00A733A9">
        <w:t>trocar informação</w:t>
      </w:r>
      <w:r w:rsidR="00EC2CA9">
        <w:t xml:space="preserve"> entre elas. Posto isto, o objetivo </w:t>
      </w:r>
      <w:r w:rsidR="00521DA4">
        <w:t xml:space="preserve">foi atingido com sucesso e </w:t>
      </w:r>
      <w:r w:rsidR="00CF2E04">
        <w:t xml:space="preserve">serviu de base para </w:t>
      </w:r>
      <w:r w:rsidR="00521DA4">
        <w:t>o desenvolvimento do sistema final.</w:t>
      </w:r>
    </w:p>
    <w:p w14:paraId="193C4A44" w14:textId="77777777" w:rsidR="009D5911" w:rsidRDefault="009D5911">
      <w:pPr>
        <w:spacing w:after="200"/>
        <w:rPr>
          <w:smallCaps/>
          <w:spacing w:val="5"/>
          <w:sz w:val="36"/>
          <w:szCs w:val="36"/>
        </w:rPr>
      </w:pPr>
      <w:r>
        <w:br w:type="page"/>
      </w:r>
    </w:p>
    <w:p w14:paraId="60BA4667" w14:textId="6B59B1A0" w:rsidR="00FE7373" w:rsidRDefault="00891400" w:rsidP="00E67CE4">
      <w:pPr>
        <w:pStyle w:val="Cabealho1"/>
      </w:pPr>
      <w:bookmarkStart w:id="72" w:name="_Toc506913197"/>
      <w:r>
        <w:lastRenderedPageBreak/>
        <w:t xml:space="preserve">4. </w:t>
      </w:r>
      <w:r w:rsidR="00E67EF7">
        <w:t>Desenvolvimento e Validação</w:t>
      </w:r>
      <w:r w:rsidR="00FE7373">
        <w:t xml:space="preserve"> da Solução Proposta</w:t>
      </w:r>
      <w:bookmarkEnd w:id="72"/>
    </w:p>
    <w:p w14:paraId="20BB86BC" w14:textId="3F0AFC12" w:rsidR="00FE7373" w:rsidRPr="00E67EF7" w:rsidRDefault="00E95509" w:rsidP="00E67CE4">
      <w:pPr>
        <w:pStyle w:val="Cabealho2"/>
        <w:ind w:firstLine="708"/>
      </w:pPr>
      <w:bookmarkStart w:id="73" w:name="_Toc506913198"/>
      <w:r>
        <w:t>4.1</w:t>
      </w:r>
      <w:r w:rsidR="00FE7373">
        <w:t xml:space="preserve"> Análise de Requisitos e Desenvolvimento de Maquete</w:t>
      </w:r>
      <w:bookmarkEnd w:id="73"/>
    </w:p>
    <w:p w14:paraId="56B66EAD" w14:textId="50BB89DB" w:rsidR="00E41254" w:rsidRDefault="00E41254" w:rsidP="00280B1C">
      <w:r>
        <w:t xml:space="preserve">Um dos primeiros passos no desenvolvimento de um </w:t>
      </w:r>
      <w:r w:rsidRPr="008B7DEA">
        <w:rPr>
          <w:i/>
        </w:rPr>
        <w:t>software</w:t>
      </w:r>
      <w:r>
        <w:t xml:space="preserve"> é, normalmente, fazer </w:t>
      </w:r>
      <w:r w:rsidR="00BF378D">
        <w:t>a</w:t>
      </w:r>
      <w:r>
        <w:t xml:space="preserve"> </w:t>
      </w:r>
      <w:r w:rsidR="00BF378D">
        <w:t>análise</w:t>
      </w:r>
      <w:r>
        <w:t xml:space="preserve"> dos requisitos para o projeto em questão. Um requisito de </w:t>
      </w:r>
      <w:r w:rsidRPr="008B7DEA">
        <w:rPr>
          <w:i/>
        </w:rPr>
        <w:t>software</w:t>
      </w:r>
      <w:r>
        <w:t xml:space="preserve"> é uma condição ou restrição sobre o sistema e existem vários tipos de requisitos. </w:t>
      </w:r>
    </w:p>
    <w:p w14:paraId="7ECAF369" w14:textId="4A35E980" w:rsidR="00BF643D" w:rsidRDefault="00E41254" w:rsidP="00280B1C">
      <w:r>
        <w:t>Esta é uma fase importante no ciclo de vida de cada projeto porque um requisito errado/incompleto/inexistente pode significar problemas</w:t>
      </w:r>
      <w:r w:rsidR="00960F75">
        <w:t xml:space="preserve"> graves no projeto, como</w:t>
      </w:r>
      <w:r>
        <w:t xml:space="preserve"> </w:t>
      </w:r>
      <w:r w:rsidR="00960F75">
        <w:t>por exemplo</w:t>
      </w:r>
      <w:r>
        <w:t xml:space="preserve"> falhas em prazos de entrega e stress nas equipas de desenvolvimento</w:t>
      </w:r>
      <w:r w:rsidR="00960F75">
        <w:t xml:space="preserve">, assim como nos clientes, </w:t>
      </w:r>
      <w:r>
        <w:t>que por sua vez gera</w:t>
      </w:r>
      <w:r w:rsidR="00960F75">
        <w:t xml:space="preserve"> um</w:t>
      </w:r>
      <w:r>
        <w:t xml:space="preserve"> descontentamento</w:t>
      </w:r>
      <w:r w:rsidR="00960F75">
        <w:t xml:space="preserve"> transversal</w:t>
      </w:r>
      <w:r>
        <w:t>.</w:t>
      </w:r>
    </w:p>
    <w:p w14:paraId="12CDF250" w14:textId="0B6755E9" w:rsidR="00E41254" w:rsidRDefault="00BF378D" w:rsidP="00280B1C">
      <w:r>
        <w:t>Os principais objetivos da análise de requisitos podem-se resumir em compreender o problema e identificar as necessidades do projeto, e como resultado da análise fica definido um conjunto de requisitos como especificaç</w:t>
      </w:r>
      <w:r w:rsidR="00620F14">
        <w:t xml:space="preserve">ões a serem implementadas, </w:t>
      </w:r>
      <w:r>
        <w:t>onde são descritos os comportamentos, as propriedades e os atributos expectáveis e que devem refletir as necessidades das partes interessadas no projeto</w:t>
      </w:r>
      <w:r w:rsidR="00EA54A9">
        <w:t xml:space="preserve"> </w:t>
      </w:r>
      <w:r w:rsidR="00EA54A9">
        <w:fldChar w:fldCharType="begin" w:fldLock="1"/>
      </w:r>
      <w:r w:rsidR="00EA54A9">
        <w:instrText>ADDIN CSL_CITATION { "citationItems" : [ { "id" : "ITEM-1", "itemData" : { "abstract" : "Hoje em dia o software tornou-se num elemento \u00fatil na vida das pessoas e das empresas. Existe cada vez mais a necessidade de utiliza\u00e7\u00e3o de aplica\u00e7\u00f5es de qualidade, com o objectivo das empresas se diferenciarem no mercado. As empresas produtoras de software procuram aumentar a qualidade nos seus processos de desenvolvimento, com o objectivo de garantir a qualidade do produto final. A dimens\u00e3o e complexidade do software aumentam a probabilidade do aparecimento de n\u00e3o-conformidades nestes produtos, resultando da\u00ed o interesse pela actividade de testes de software ao longo de todo o seu processo de concep\u00e7\u00e3o, desenvolvimento e manuten\u00e7\u00e3o. Muitos projectos de desenvolvimento de software s\u00e3o entregues com atraso por se verificar que na data prevista para a sua conclus\u00e3o n\u00e3o t\u00eam um desempenho satisfat\u00f3rio ou por n\u00e3o serem confi\u00e1veis, ou ainda por serem dif\u00edceis de manter. Um bom planeamento das actividades de produ\u00e7\u00e3o de software significa usualmente um aumento da efici\u00eancia de todo o processo produtivo, pois poder\u00e1 diminuir a quantidade de defeitos e os custos que decorrem da sua correc\u00e7\u00e3o, aumentando a confian\u00e7a na utiliza\u00e7\u00e3o do software e a facilidade da sua opera\u00e7\u00e3o e manuten\u00e7\u00e3o. Assim se reconhece a import\u00e2ncia da adop\u00e7\u00e3o de boas pr\u00e1ticas no desenvolvimento do software. Para isso deve-se utilizar uma abordagem sistem\u00e1tica e organizada com o intuito de produzir software de qualidade. Esta tese descreve os principais modelos de desenvolvimento de software, a import\u00e2ncia da engenharia dos requisitos, os processos de testes e principais valida\u00e7\u00f5es da qualidade de software e como algumas empresas utilizam estes princ\u00edpios no seu dia-a-dia, com o intuito de produzir um produto final mais fi\u00e1vel. Descreve ainda alguns exemplos como complemento ao contexto da tese.", "author" : [ { "dropping-particle" : "", "family" : "Ferreira", "given" : "Ricardo Sequeira", "non-dropping-particle" : "", "parse-names" : false, "suffix" : "" } ], "id" : "ITEM-1", "issued" : { "date-parts" : [ [ "2010" ] ] }, "title" : "Desenvolvimento, testes e qualidade de software", "type" : "thesis" }, "uris" : [ "http://www.mendeley.com/documents/?uuid=6723aded-34e0-44ca-a7bb-7088192e3595" ] } ], "mendeley" : { "formattedCitation" : "(Ferreira, 2010)", "manualFormatting" : "(Ferreira, 2010, p.25)", "plainTextFormattedCitation" : "(Ferreira, 2010)", "previouslyFormattedCitation" : "(Ferreira, 2010)" }, "properties" : {  }, "schema" : "https://github.com/citation-style-language/schema/raw/master/csl-citation.json" }</w:instrText>
      </w:r>
      <w:r w:rsidR="00EA54A9">
        <w:fldChar w:fldCharType="separate"/>
      </w:r>
      <w:r w:rsidR="00EA54A9" w:rsidRPr="00EA54A9">
        <w:rPr>
          <w:noProof/>
        </w:rPr>
        <w:t>(Ferreira, 2010</w:t>
      </w:r>
      <w:r w:rsidR="00EA54A9">
        <w:rPr>
          <w:noProof/>
        </w:rPr>
        <w:t>, p.25</w:t>
      </w:r>
      <w:r w:rsidR="00EA54A9" w:rsidRPr="00EA54A9">
        <w:rPr>
          <w:noProof/>
        </w:rPr>
        <w:t>)</w:t>
      </w:r>
      <w:r w:rsidR="00EA54A9">
        <w:fldChar w:fldCharType="end"/>
      </w:r>
      <w:r w:rsidR="00EA54A9">
        <w:t>.</w:t>
      </w:r>
    </w:p>
    <w:p w14:paraId="2B1F2165" w14:textId="782F633C" w:rsidR="00FE7373" w:rsidRDefault="00D115C4" w:rsidP="00FE7373">
      <w:r>
        <w:t>Assim,</w:t>
      </w:r>
      <w:r w:rsidR="00FE7373">
        <w:t xml:space="preserve"> foi feito um levantamento de requisitos junto de um grupo de utilizadores da HMI, ficando </w:t>
      </w:r>
      <w:r w:rsidR="009D5911">
        <w:t>os mesmos</w:t>
      </w:r>
      <w:r w:rsidR="00FE7373">
        <w:t xml:space="preserve"> registados num ficheiro excel (</w:t>
      </w:r>
      <w:r w:rsidR="00001AE8">
        <w:t>ver duas figuras abaixo</w:t>
      </w:r>
      <w:r w:rsidR="00FE7373">
        <w:t xml:space="preserve">) e categorizados em dois grandes grupos, </w:t>
      </w:r>
      <w:r w:rsidR="00A73138">
        <w:t>“</w:t>
      </w:r>
      <w:r w:rsidR="00FE7373">
        <w:t>Informativos</w:t>
      </w:r>
      <w:r w:rsidR="00A73138">
        <w:t>”</w:t>
      </w:r>
      <w:r w:rsidR="00FE7373">
        <w:t xml:space="preserve"> e </w:t>
      </w:r>
      <w:r w:rsidR="00A73138">
        <w:t>“</w:t>
      </w:r>
      <w:r w:rsidR="00FE7373">
        <w:t>Funcionais</w:t>
      </w:r>
      <w:r w:rsidR="00A73138">
        <w:t>”</w:t>
      </w:r>
      <w:r w:rsidR="00FE7373">
        <w:t xml:space="preserve">, e ainda um último grupo, o </w:t>
      </w:r>
      <w:r w:rsidR="00A73138">
        <w:t>“</w:t>
      </w:r>
      <w:r w:rsidR="00FE7373">
        <w:t>Complementar</w:t>
      </w:r>
      <w:r w:rsidR="00A73138">
        <w:t>”</w:t>
      </w:r>
      <w:r w:rsidR="00FE7373">
        <w:t>, que tinha</w:t>
      </w:r>
      <w:r w:rsidR="00001AE8">
        <w:t xml:space="preserve"> uma funcionalidade</w:t>
      </w:r>
      <w:r w:rsidR="00FE7373">
        <w:t xml:space="preserve"> menos </w:t>
      </w:r>
      <w:r w:rsidR="00001AE8">
        <w:t>relevante</w:t>
      </w:r>
      <w:r w:rsidR="009A2428">
        <w:t>,</w:t>
      </w:r>
      <w:r w:rsidR="00FE7373">
        <w:t xml:space="preserve"> mas também </w:t>
      </w:r>
      <w:r w:rsidR="00157328">
        <w:t xml:space="preserve">de </w:t>
      </w:r>
      <w:r w:rsidR="00910E59">
        <w:t xml:space="preserve">razoável </w:t>
      </w:r>
      <w:r w:rsidR="00157328">
        <w:t>interesse</w:t>
      </w:r>
      <w:r w:rsidR="00E67CE4">
        <w:t>.</w:t>
      </w:r>
    </w:p>
    <w:p w14:paraId="655565CC" w14:textId="77777777" w:rsidR="00001AE8" w:rsidRDefault="00001AE8" w:rsidP="00001AE8">
      <w:pPr>
        <w:keepNext/>
      </w:pPr>
      <w:r>
        <w:rPr>
          <w:noProof/>
          <w:lang w:eastAsia="pt-PT"/>
        </w:rPr>
        <w:lastRenderedPageBreak/>
        <w:drawing>
          <wp:inline distT="0" distB="0" distL="0" distR="0" wp14:anchorId="0A6E0F7C" wp14:editId="0CC437AD">
            <wp:extent cx="5745480" cy="4963795"/>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quisitos1.PNG"/>
                    <pic:cNvPicPr/>
                  </pic:nvPicPr>
                  <pic:blipFill>
                    <a:blip r:embed="rId53">
                      <a:extLst>
                        <a:ext uri="{28A0092B-C50C-407E-A947-70E740481C1C}">
                          <a14:useLocalDpi xmlns:a14="http://schemas.microsoft.com/office/drawing/2010/main" val="0"/>
                        </a:ext>
                      </a:extLst>
                    </a:blip>
                    <a:stretch>
                      <a:fillRect/>
                    </a:stretch>
                  </pic:blipFill>
                  <pic:spPr>
                    <a:xfrm>
                      <a:off x="0" y="0"/>
                      <a:ext cx="5745480" cy="4963795"/>
                    </a:xfrm>
                    <a:prstGeom prst="rect">
                      <a:avLst/>
                    </a:prstGeom>
                  </pic:spPr>
                </pic:pic>
              </a:graphicData>
            </a:graphic>
          </wp:inline>
        </w:drawing>
      </w:r>
    </w:p>
    <w:p w14:paraId="6788D750" w14:textId="20FB08A1" w:rsidR="00001AE8" w:rsidRDefault="00001AE8" w:rsidP="00001AE8">
      <w:pPr>
        <w:pStyle w:val="Legenda"/>
        <w:jc w:val="center"/>
      </w:pPr>
      <w:bookmarkStart w:id="74" w:name="_Toc506913245"/>
      <w:r>
        <w:t xml:space="preserve">Figura </w:t>
      </w:r>
      <w:r w:rsidR="00070034">
        <w:fldChar w:fldCharType="begin"/>
      </w:r>
      <w:r w:rsidR="00070034">
        <w:instrText xml:space="preserve"> SEQ Figura \* ARABIC </w:instrText>
      </w:r>
      <w:r w:rsidR="00070034">
        <w:fldChar w:fldCharType="separate"/>
      </w:r>
      <w:r w:rsidR="00E37EA4">
        <w:rPr>
          <w:noProof/>
        </w:rPr>
        <w:t>40</w:t>
      </w:r>
      <w:r w:rsidR="00070034">
        <w:rPr>
          <w:noProof/>
        </w:rPr>
        <w:fldChar w:fldCharType="end"/>
      </w:r>
      <w:r>
        <w:t xml:space="preserve"> - Levantamento de Requisitos</w:t>
      </w:r>
      <w:r w:rsidR="002576C3">
        <w:t xml:space="preserve"> (1ªparte)</w:t>
      </w:r>
      <w:bookmarkEnd w:id="74"/>
    </w:p>
    <w:p w14:paraId="4F136FC6" w14:textId="1D3AE474" w:rsidR="00001AE8" w:rsidRDefault="00001AE8" w:rsidP="00001AE8"/>
    <w:p w14:paraId="47D3B87A" w14:textId="77777777" w:rsidR="00001AE8" w:rsidRDefault="00001AE8" w:rsidP="00001AE8">
      <w:pPr>
        <w:keepNext/>
      </w:pPr>
      <w:r>
        <w:rPr>
          <w:noProof/>
          <w:lang w:eastAsia="pt-PT"/>
        </w:rPr>
        <w:lastRenderedPageBreak/>
        <w:drawing>
          <wp:inline distT="0" distB="0" distL="0" distR="0" wp14:anchorId="09720A32" wp14:editId="7408952B">
            <wp:extent cx="5745480" cy="454023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quisitos2.PNG"/>
                    <pic:cNvPicPr/>
                  </pic:nvPicPr>
                  <pic:blipFill>
                    <a:blip r:embed="rId54">
                      <a:extLst>
                        <a:ext uri="{28A0092B-C50C-407E-A947-70E740481C1C}">
                          <a14:useLocalDpi xmlns:a14="http://schemas.microsoft.com/office/drawing/2010/main" val="0"/>
                        </a:ext>
                      </a:extLst>
                    </a:blip>
                    <a:stretch>
                      <a:fillRect/>
                    </a:stretch>
                  </pic:blipFill>
                  <pic:spPr>
                    <a:xfrm>
                      <a:off x="0" y="0"/>
                      <a:ext cx="5745480" cy="4540230"/>
                    </a:xfrm>
                    <a:prstGeom prst="rect">
                      <a:avLst/>
                    </a:prstGeom>
                  </pic:spPr>
                </pic:pic>
              </a:graphicData>
            </a:graphic>
          </wp:inline>
        </w:drawing>
      </w:r>
    </w:p>
    <w:p w14:paraId="775AFF6B" w14:textId="45BCC4CA" w:rsidR="00001AE8" w:rsidRPr="00001AE8" w:rsidRDefault="00001AE8" w:rsidP="00001AE8">
      <w:pPr>
        <w:pStyle w:val="Legenda"/>
        <w:jc w:val="center"/>
      </w:pPr>
      <w:bookmarkStart w:id="75" w:name="_Toc506913246"/>
      <w:r>
        <w:t xml:space="preserve">Figura </w:t>
      </w:r>
      <w:r w:rsidR="00070034">
        <w:fldChar w:fldCharType="begin"/>
      </w:r>
      <w:r w:rsidR="00070034">
        <w:instrText xml:space="preserve"> SEQ Figura \* ARABIC </w:instrText>
      </w:r>
      <w:r w:rsidR="00070034">
        <w:fldChar w:fldCharType="separate"/>
      </w:r>
      <w:r w:rsidR="00E37EA4">
        <w:rPr>
          <w:noProof/>
        </w:rPr>
        <w:t>41</w:t>
      </w:r>
      <w:r w:rsidR="00070034">
        <w:rPr>
          <w:noProof/>
        </w:rPr>
        <w:fldChar w:fldCharType="end"/>
      </w:r>
      <w:r>
        <w:t xml:space="preserve"> - Levantamento de Requisitos</w:t>
      </w:r>
      <w:r w:rsidR="002576C3">
        <w:t xml:space="preserve"> (2ªparte)</w:t>
      </w:r>
      <w:bookmarkEnd w:id="75"/>
    </w:p>
    <w:p w14:paraId="6450E167" w14:textId="486430EF" w:rsidR="00FE7373" w:rsidRDefault="009A2428" w:rsidP="00280B1C">
      <w:r>
        <w:t>O passo seguinte</w:t>
      </w:r>
      <w:r w:rsidR="00FE7373">
        <w:t xml:space="preserve"> foi desenvolv</w:t>
      </w:r>
      <w:r>
        <w:t>er</w:t>
      </w:r>
      <w:r w:rsidR="00FE7373">
        <w:t xml:space="preserve"> um conjunto de maquetes que refletem a primeira versão dos ecrãs da HMI e que dão resposta á lista de requisitos recolhida junto dos utilizadores.</w:t>
      </w:r>
    </w:p>
    <w:p w14:paraId="46B61A70" w14:textId="57F76D17" w:rsidR="00E57F43" w:rsidRPr="00C04722" w:rsidRDefault="00E57F43" w:rsidP="00280B1C">
      <w:pPr>
        <w:rPr>
          <w:highlight w:val="yellow"/>
        </w:rPr>
      </w:pPr>
      <w:r w:rsidRPr="00C04722">
        <w:rPr>
          <w:highlight w:val="yellow"/>
        </w:rPr>
        <w:t xml:space="preserve">O desenvolvimento de maquetes é uma estratégia que permite facilitar o entendimento dos requisitos entre todas as partes envolvidas, apresentando conceitos e funcionalidades do </w:t>
      </w:r>
      <w:r w:rsidRPr="004D14E2">
        <w:rPr>
          <w:i/>
          <w:highlight w:val="yellow"/>
        </w:rPr>
        <w:t>software</w:t>
      </w:r>
      <w:r w:rsidRPr="00C04722">
        <w:rPr>
          <w:highlight w:val="yellow"/>
        </w:rPr>
        <w:t>. Existem várias abordagens para desenvolver maquetes,</w:t>
      </w:r>
      <w:r w:rsidR="00193634" w:rsidRPr="00C04722">
        <w:rPr>
          <w:highlight w:val="yellow"/>
        </w:rPr>
        <w:t xml:space="preserve"> isto é,</w:t>
      </w:r>
      <w:r w:rsidRPr="00C04722">
        <w:rPr>
          <w:highlight w:val="yellow"/>
        </w:rPr>
        <w:t xml:space="preserve"> podem ser de baixa fidelidade, sem inter</w:t>
      </w:r>
      <w:r w:rsidR="006F0100" w:rsidRPr="00C04722">
        <w:rPr>
          <w:highlight w:val="yellow"/>
        </w:rPr>
        <w:t>aç</w:t>
      </w:r>
      <w:r w:rsidR="00193634" w:rsidRPr="00C04722">
        <w:rPr>
          <w:highlight w:val="yellow"/>
        </w:rPr>
        <w:t>ão do ecrã,</w:t>
      </w:r>
      <w:r w:rsidRPr="00C04722">
        <w:rPr>
          <w:highlight w:val="yellow"/>
        </w:rPr>
        <w:t xml:space="preserve"> </w:t>
      </w:r>
      <w:r w:rsidR="006F0100" w:rsidRPr="00C04722">
        <w:rPr>
          <w:highlight w:val="yellow"/>
        </w:rPr>
        <w:t>mas</w:t>
      </w:r>
      <w:r w:rsidRPr="00C04722">
        <w:rPr>
          <w:highlight w:val="yellow"/>
        </w:rPr>
        <w:t xml:space="preserve"> </w:t>
      </w:r>
      <w:r w:rsidR="00193634" w:rsidRPr="00C04722">
        <w:rPr>
          <w:highlight w:val="yellow"/>
        </w:rPr>
        <w:t>que permitem rápidos ajustes ou alterações</w:t>
      </w:r>
      <w:r w:rsidRPr="00C04722">
        <w:rPr>
          <w:highlight w:val="yellow"/>
        </w:rPr>
        <w:t xml:space="preserve"> consoante </w:t>
      </w:r>
      <w:r w:rsidRPr="004D14E2">
        <w:rPr>
          <w:i/>
          <w:highlight w:val="yellow"/>
        </w:rPr>
        <w:t>feedback</w:t>
      </w:r>
      <w:r w:rsidRPr="00C04722">
        <w:rPr>
          <w:highlight w:val="yellow"/>
        </w:rPr>
        <w:t xml:space="preserve"> recolhido, assim como podem</w:t>
      </w:r>
      <w:r w:rsidR="006F0100" w:rsidRPr="00C04722">
        <w:rPr>
          <w:highlight w:val="yellow"/>
        </w:rPr>
        <w:t xml:space="preserve"> ser maquetes comple</w:t>
      </w:r>
      <w:r w:rsidR="00193634" w:rsidRPr="00C04722">
        <w:rPr>
          <w:highlight w:val="yellow"/>
        </w:rPr>
        <w:t>x</w:t>
      </w:r>
      <w:r w:rsidR="006F0100" w:rsidRPr="00C04722">
        <w:rPr>
          <w:highlight w:val="yellow"/>
        </w:rPr>
        <w:t xml:space="preserve">as e interativas que representam de forma muito próxima o </w:t>
      </w:r>
      <w:r w:rsidR="006F0100" w:rsidRPr="004D14E2">
        <w:rPr>
          <w:i/>
          <w:highlight w:val="yellow"/>
        </w:rPr>
        <w:t>software</w:t>
      </w:r>
      <w:r w:rsidR="006F0100" w:rsidRPr="00C04722">
        <w:rPr>
          <w:highlight w:val="yellow"/>
        </w:rPr>
        <w:t xml:space="preserve"> a desenvolver, mas que tem como contrapartida o facto de as alterações ou ajustes necessários serem mais demorados a efetuar.</w:t>
      </w:r>
    </w:p>
    <w:p w14:paraId="5A8F0207" w14:textId="56ED0A16" w:rsidR="00B164CB" w:rsidRDefault="006F0100" w:rsidP="00FE7373">
      <w:r w:rsidRPr="00C04722">
        <w:rPr>
          <w:highlight w:val="yellow"/>
        </w:rPr>
        <w:t xml:space="preserve">A abordagem seguida foi a de, numa primeira fase, criar maquetes que visualmente </w:t>
      </w:r>
      <w:r w:rsidR="00B164CB" w:rsidRPr="00C04722">
        <w:rPr>
          <w:highlight w:val="yellow"/>
        </w:rPr>
        <w:t>tinham uma representação o mais próximo possível d</w:t>
      </w:r>
      <w:r w:rsidRPr="00C04722">
        <w:rPr>
          <w:highlight w:val="yellow"/>
        </w:rPr>
        <w:t xml:space="preserve">a HMI final, mas que eram estáticas. Para tal </w:t>
      </w:r>
      <w:r w:rsidR="00FE7373" w:rsidRPr="00C04722">
        <w:rPr>
          <w:highlight w:val="yellow"/>
        </w:rPr>
        <w:t>foi utilizada uma ferramenta web especializada</w:t>
      </w:r>
      <w:r w:rsidRPr="00C04722">
        <w:rPr>
          <w:highlight w:val="yellow"/>
        </w:rPr>
        <w:t xml:space="preserve"> na criação de maquetes estáticas</w:t>
      </w:r>
      <w:r w:rsidR="00FE7373" w:rsidRPr="00C04722">
        <w:rPr>
          <w:highlight w:val="yellow"/>
        </w:rPr>
        <w:t xml:space="preserve"> (</w:t>
      </w:r>
      <w:hyperlink r:id="rId55" w:history="1">
        <w:r w:rsidR="00FE7373" w:rsidRPr="00C04722">
          <w:rPr>
            <w:highlight w:val="yellow"/>
          </w:rPr>
          <w:t>https://moqups.com/</w:t>
        </w:r>
      </w:hyperlink>
      <w:r w:rsidR="00FE7373" w:rsidRPr="00C04722">
        <w:rPr>
          <w:highlight w:val="yellow"/>
        </w:rPr>
        <w:t>) e o resultado foi o</w:t>
      </w:r>
      <w:r w:rsidR="00B164CB" w:rsidRPr="00C04722">
        <w:rPr>
          <w:highlight w:val="yellow"/>
        </w:rPr>
        <w:t xml:space="preserve"> que se pode ver</w:t>
      </w:r>
      <w:r w:rsidR="00176FCB" w:rsidRPr="00C04722">
        <w:rPr>
          <w:highlight w:val="yellow"/>
        </w:rPr>
        <w:t>ificar</w:t>
      </w:r>
      <w:r w:rsidR="00B164CB" w:rsidRPr="00C04722">
        <w:rPr>
          <w:highlight w:val="yellow"/>
        </w:rPr>
        <w:t xml:space="preserve"> nas figuras abaixo</w:t>
      </w:r>
      <w:r w:rsidR="00E67CE4" w:rsidRPr="00C04722">
        <w:rPr>
          <w:highlight w:val="yellow"/>
        </w:rPr>
        <w:t>.</w:t>
      </w:r>
    </w:p>
    <w:p w14:paraId="31C6F8F2" w14:textId="77777777" w:rsidR="00176FCB" w:rsidRDefault="00B164CB" w:rsidP="00176FCB">
      <w:pPr>
        <w:keepNext/>
        <w:jc w:val="center"/>
      </w:pPr>
      <w:r>
        <w:rPr>
          <w:noProof/>
          <w:lang w:eastAsia="pt-PT"/>
        </w:rPr>
        <w:lastRenderedPageBreak/>
        <w:drawing>
          <wp:inline distT="0" distB="0" distL="0" distR="0" wp14:anchorId="1D4287CC" wp14:editId="261ACBDA">
            <wp:extent cx="5745480" cy="537972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MI1.PNG"/>
                    <pic:cNvPicPr/>
                  </pic:nvPicPr>
                  <pic:blipFill>
                    <a:blip r:embed="rId56">
                      <a:extLst>
                        <a:ext uri="{28A0092B-C50C-407E-A947-70E740481C1C}">
                          <a14:useLocalDpi xmlns:a14="http://schemas.microsoft.com/office/drawing/2010/main" val="0"/>
                        </a:ext>
                      </a:extLst>
                    </a:blip>
                    <a:stretch>
                      <a:fillRect/>
                    </a:stretch>
                  </pic:blipFill>
                  <pic:spPr>
                    <a:xfrm>
                      <a:off x="0" y="0"/>
                      <a:ext cx="5745480" cy="5379720"/>
                    </a:xfrm>
                    <a:prstGeom prst="rect">
                      <a:avLst/>
                    </a:prstGeom>
                  </pic:spPr>
                </pic:pic>
              </a:graphicData>
            </a:graphic>
          </wp:inline>
        </w:drawing>
      </w:r>
    </w:p>
    <w:p w14:paraId="20C3835B" w14:textId="4149122A" w:rsidR="00B164CB" w:rsidRDefault="00176FCB" w:rsidP="00176FCB">
      <w:pPr>
        <w:pStyle w:val="Legenda"/>
        <w:jc w:val="center"/>
      </w:pPr>
      <w:bookmarkStart w:id="76" w:name="_Toc506913247"/>
      <w:r>
        <w:t xml:space="preserve">Figura </w:t>
      </w:r>
      <w:r w:rsidR="00070034">
        <w:fldChar w:fldCharType="begin"/>
      </w:r>
      <w:r w:rsidR="00070034">
        <w:instrText xml:space="preserve"> SEQ Figura \* ARABIC </w:instrText>
      </w:r>
      <w:r w:rsidR="00070034">
        <w:fldChar w:fldCharType="separate"/>
      </w:r>
      <w:r w:rsidR="00E37EA4">
        <w:rPr>
          <w:noProof/>
        </w:rPr>
        <w:t>42</w:t>
      </w:r>
      <w:r w:rsidR="00070034">
        <w:rPr>
          <w:noProof/>
        </w:rPr>
        <w:fldChar w:fldCharType="end"/>
      </w:r>
      <w:r>
        <w:t xml:space="preserve"> -</w:t>
      </w:r>
      <w:r w:rsidR="000D047F">
        <w:t xml:space="preserve"> Maquete </w:t>
      </w:r>
      <w:r w:rsidR="009E1CE8">
        <w:t>da</w:t>
      </w:r>
      <w:r w:rsidR="000D047F">
        <w:t xml:space="preserve"> máquina ligada e tabs Automático e Aquecimento visíveis</w:t>
      </w:r>
      <w:bookmarkEnd w:id="76"/>
    </w:p>
    <w:p w14:paraId="091FBA08" w14:textId="782B6E96" w:rsidR="00BB728B" w:rsidRDefault="00176FCB" w:rsidP="00280B1C">
      <w:r w:rsidRPr="00C04722">
        <w:rPr>
          <w:highlight w:val="yellow"/>
        </w:rPr>
        <w:t xml:space="preserve">O desenho das primeiras maquetes obrigou a uma </w:t>
      </w:r>
      <w:r w:rsidR="00BB728B" w:rsidRPr="00C04722">
        <w:rPr>
          <w:highlight w:val="yellow"/>
        </w:rPr>
        <w:t xml:space="preserve">análise e </w:t>
      </w:r>
      <w:r w:rsidRPr="00C04722">
        <w:rPr>
          <w:highlight w:val="yellow"/>
        </w:rPr>
        <w:t xml:space="preserve">reflexão acerca da forma como a informação estaria </w:t>
      </w:r>
      <w:r w:rsidR="00BB728B" w:rsidRPr="00C04722">
        <w:rPr>
          <w:highlight w:val="yellow"/>
        </w:rPr>
        <w:t xml:space="preserve">organizada e </w:t>
      </w:r>
      <w:r w:rsidRPr="00C04722">
        <w:rPr>
          <w:highlight w:val="yellow"/>
        </w:rPr>
        <w:t>disponibilizada na interface, assim como todas as funcionalidades disponíveis para o utilizador.</w:t>
      </w:r>
      <w:r w:rsidR="00BB728B" w:rsidRPr="00C04722">
        <w:rPr>
          <w:highlight w:val="yellow"/>
        </w:rPr>
        <w:t xml:space="preserve"> Para tal, foi essencial discutir com os potenciais</w:t>
      </w:r>
      <w:r w:rsidRPr="00C04722">
        <w:rPr>
          <w:highlight w:val="yellow"/>
        </w:rPr>
        <w:t xml:space="preserve"> </w:t>
      </w:r>
      <w:r w:rsidR="00BB728B" w:rsidRPr="00C04722">
        <w:rPr>
          <w:highlight w:val="yellow"/>
        </w:rPr>
        <w:t>utilizadores da interface e operadores do equipamento de fabrico aditivo para compreender as prioridades na organização da informação e funcionalidades.</w:t>
      </w:r>
      <w:r w:rsidR="00682215" w:rsidRPr="00C04722">
        <w:rPr>
          <w:highlight w:val="yellow"/>
        </w:rPr>
        <w:t xml:space="preserve"> O que resultou da discussão foi o primeiro desenho (ver figura acima), onde se pode </w:t>
      </w:r>
      <w:r w:rsidR="00725294" w:rsidRPr="00C04722">
        <w:rPr>
          <w:highlight w:val="yellow"/>
        </w:rPr>
        <w:t>ver que na zona superior do ecrã constam três grupos de informação que está a ser atualizada em tempo real, relativa á posição dos eixos, ás velocidades de impressão e ás temperaturas em vários pontos do processo. Este é o conjunto de informação mais crítico e que deve constar numa zona de rápida visibilidade para o utilizador. De seguida vêm zonas de interação com o utilizador, nomeadamente os modos de operação Autom</w:t>
      </w:r>
      <w:r w:rsidR="004850A8" w:rsidRPr="00C04722">
        <w:rPr>
          <w:highlight w:val="yellow"/>
        </w:rPr>
        <w:t xml:space="preserve">ático, Manual e MDI, onde no primeiro, o Automático, é permitido executar e controlar a execução de um ficheiro de </w:t>
      </w:r>
      <w:r w:rsidR="004850A8" w:rsidRPr="00C04722">
        <w:rPr>
          <w:highlight w:val="yellow"/>
        </w:rPr>
        <w:lastRenderedPageBreak/>
        <w:t xml:space="preserve">código G (linguagem de programação para controlo numérico e que é normalmente utilizada para controlo automático de máquinas na indústria), no Manual é permitido controlar e operar cada eixo de forma manual e individual e no MDI é permitido executar um comando de código G. </w:t>
      </w:r>
      <w:r w:rsidR="000241A5" w:rsidRPr="00C04722">
        <w:rPr>
          <w:highlight w:val="yellow"/>
        </w:rPr>
        <w:t>Por último, na zona inferior do ecrã pode-se ver um conjunto de tabs que permitem controlo de alguns parâmetros relativos ao processo de impressão e també</w:t>
      </w:r>
      <w:r w:rsidR="00194584" w:rsidRPr="00C04722">
        <w:rPr>
          <w:highlight w:val="yellow"/>
        </w:rPr>
        <w:t>m ao equipamento em si. A primeira tab, Aquecimento, permite controlar parâmetros relativos ao sistema de aquecimento do equipamento, como o aquecimento da câmara, do tabuleiro ou do extrusor, assim como simplesmente efetuar variações nas temperaturas dos mesmos. A tab da Insuflação de Ar permite controlar a insuflação de ar da câmara, do eixo X e cablagem</w:t>
      </w:r>
      <w:r w:rsidR="00221F6E" w:rsidRPr="00C04722">
        <w:rPr>
          <w:highlight w:val="yellow"/>
        </w:rPr>
        <w:t xml:space="preserve"> e também do quadro. A tab Parâmetros </w:t>
      </w:r>
      <w:r w:rsidR="00AE4D7A" w:rsidRPr="00C04722">
        <w:rPr>
          <w:highlight w:val="yellow"/>
        </w:rPr>
        <w:t>permite ajustar as velocidades de avanço, de extrusão de polímero e de extrusão de fibra. A tab Outros permite correr uma função de ajuste da mesa e controlar a iluminação da câmara. A última tab permite desligar componentes do equipamento como os motores, o sistema de aquecimento, o aquecimento da câmara e todo o equipamento. As figuras seguintes dizem respeito ás maquetes criadas para as funcionalidades descritas.</w:t>
      </w:r>
    </w:p>
    <w:p w14:paraId="353E738B" w14:textId="773EC53D" w:rsidR="00AE4D7A" w:rsidRDefault="00AE4D7A" w:rsidP="00FE7373"/>
    <w:p w14:paraId="54F0DE21" w14:textId="77777777" w:rsidR="000D047F" w:rsidRDefault="00AE4D7A" w:rsidP="000D047F">
      <w:pPr>
        <w:keepNext/>
        <w:jc w:val="center"/>
      </w:pPr>
      <w:r>
        <w:rPr>
          <w:noProof/>
          <w:lang w:eastAsia="pt-PT"/>
        </w:rPr>
        <w:lastRenderedPageBreak/>
        <w:drawing>
          <wp:inline distT="0" distB="0" distL="0" distR="0" wp14:anchorId="6EEDC708" wp14:editId="34E73106">
            <wp:extent cx="5745480" cy="5386705"/>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MI2.PNG"/>
                    <pic:cNvPicPr/>
                  </pic:nvPicPr>
                  <pic:blipFill>
                    <a:blip r:embed="rId57">
                      <a:extLst>
                        <a:ext uri="{28A0092B-C50C-407E-A947-70E740481C1C}">
                          <a14:useLocalDpi xmlns:a14="http://schemas.microsoft.com/office/drawing/2010/main" val="0"/>
                        </a:ext>
                      </a:extLst>
                    </a:blip>
                    <a:stretch>
                      <a:fillRect/>
                    </a:stretch>
                  </pic:blipFill>
                  <pic:spPr>
                    <a:xfrm>
                      <a:off x="0" y="0"/>
                      <a:ext cx="5745480" cy="5386705"/>
                    </a:xfrm>
                    <a:prstGeom prst="rect">
                      <a:avLst/>
                    </a:prstGeom>
                  </pic:spPr>
                </pic:pic>
              </a:graphicData>
            </a:graphic>
          </wp:inline>
        </w:drawing>
      </w:r>
    </w:p>
    <w:p w14:paraId="3E219D9C" w14:textId="20AC209A" w:rsidR="00AE4D7A" w:rsidRDefault="000D047F" w:rsidP="000D047F">
      <w:pPr>
        <w:pStyle w:val="Legenda"/>
        <w:jc w:val="center"/>
      </w:pPr>
      <w:bookmarkStart w:id="77" w:name="_Toc506913248"/>
      <w:r>
        <w:t xml:space="preserve">Figura </w:t>
      </w:r>
      <w:r w:rsidR="00070034">
        <w:fldChar w:fldCharType="begin"/>
      </w:r>
      <w:r w:rsidR="00070034">
        <w:instrText xml:space="preserve"> SEQ Figura \* ARABIC </w:instrText>
      </w:r>
      <w:r w:rsidR="00070034">
        <w:fldChar w:fldCharType="separate"/>
      </w:r>
      <w:r w:rsidR="00E37EA4">
        <w:rPr>
          <w:noProof/>
        </w:rPr>
        <w:t>43</w:t>
      </w:r>
      <w:r w:rsidR="00070034">
        <w:rPr>
          <w:noProof/>
        </w:rPr>
        <w:fldChar w:fldCharType="end"/>
      </w:r>
      <w:r>
        <w:t xml:space="preserve"> - Maquete </w:t>
      </w:r>
      <w:r w:rsidR="009E1CE8">
        <w:t>da</w:t>
      </w:r>
      <w:r>
        <w:t xml:space="preserve"> máquina em pa</w:t>
      </w:r>
      <w:r w:rsidR="00DF4974">
        <w:t>usa e tabs Manual e Insuflação de Ar visíveis</w:t>
      </w:r>
      <w:bookmarkEnd w:id="77"/>
    </w:p>
    <w:p w14:paraId="169CB0D8" w14:textId="77777777" w:rsidR="009E1CE8" w:rsidRDefault="009E1CE8" w:rsidP="009E1CE8">
      <w:pPr>
        <w:keepNext/>
        <w:jc w:val="center"/>
      </w:pPr>
      <w:r>
        <w:rPr>
          <w:noProof/>
          <w:lang w:eastAsia="pt-PT"/>
        </w:rPr>
        <w:lastRenderedPageBreak/>
        <w:drawing>
          <wp:inline distT="0" distB="0" distL="0" distR="0" wp14:anchorId="652F8233" wp14:editId="6F35C660">
            <wp:extent cx="5745480" cy="54076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MI3.PNG"/>
                    <pic:cNvPicPr/>
                  </pic:nvPicPr>
                  <pic:blipFill>
                    <a:blip r:embed="rId58">
                      <a:extLst>
                        <a:ext uri="{28A0092B-C50C-407E-A947-70E740481C1C}">
                          <a14:useLocalDpi xmlns:a14="http://schemas.microsoft.com/office/drawing/2010/main" val="0"/>
                        </a:ext>
                      </a:extLst>
                    </a:blip>
                    <a:stretch>
                      <a:fillRect/>
                    </a:stretch>
                  </pic:blipFill>
                  <pic:spPr>
                    <a:xfrm>
                      <a:off x="0" y="0"/>
                      <a:ext cx="5745480" cy="5407660"/>
                    </a:xfrm>
                    <a:prstGeom prst="rect">
                      <a:avLst/>
                    </a:prstGeom>
                  </pic:spPr>
                </pic:pic>
              </a:graphicData>
            </a:graphic>
          </wp:inline>
        </w:drawing>
      </w:r>
    </w:p>
    <w:p w14:paraId="2FCC0999" w14:textId="3E7E3037" w:rsidR="009E1CE8" w:rsidRPr="009E1CE8" w:rsidRDefault="009E1CE8" w:rsidP="009E1CE8">
      <w:pPr>
        <w:pStyle w:val="Legenda"/>
        <w:jc w:val="center"/>
      </w:pPr>
      <w:bookmarkStart w:id="78" w:name="_Toc506913249"/>
      <w:r>
        <w:t xml:space="preserve">Figura </w:t>
      </w:r>
      <w:r w:rsidR="00070034">
        <w:fldChar w:fldCharType="begin"/>
      </w:r>
      <w:r w:rsidR="00070034">
        <w:instrText xml:space="preserve"> SEQ Figura \* ARABIC </w:instrText>
      </w:r>
      <w:r w:rsidR="00070034">
        <w:fldChar w:fldCharType="separate"/>
      </w:r>
      <w:r w:rsidR="00E37EA4">
        <w:rPr>
          <w:noProof/>
        </w:rPr>
        <w:t>44</w:t>
      </w:r>
      <w:r w:rsidR="00070034">
        <w:rPr>
          <w:noProof/>
        </w:rPr>
        <w:fldChar w:fldCharType="end"/>
      </w:r>
      <w:r>
        <w:t xml:space="preserve"> - Maquete da máquina desligada e tabs MDI e Parâmetros visíveis</w:t>
      </w:r>
      <w:bookmarkEnd w:id="78"/>
    </w:p>
    <w:p w14:paraId="73CF79F6" w14:textId="7ACEA084" w:rsidR="00FE7373" w:rsidRDefault="006F0100" w:rsidP="00280B1C">
      <w:r w:rsidRPr="00C04722">
        <w:rPr>
          <w:highlight w:val="yellow"/>
        </w:rPr>
        <w:t>Após a criação da</w:t>
      </w:r>
      <w:r w:rsidR="00FE7373" w:rsidRPr="00C04722">
        <w:rPr>
          <w:highlight w:val="yellow"/>
        </w:rPr>
        <w:t xml:space="preserve"> </w:t>
      </w:r>
      <w:r w:rsidRPr="00C04722">
        <w:rPr>
          <w:highlight w:val="yellow"/>
        </w:rPr>
        <w:t xml:space="preserve">primeira versão das </w:t>
      </w:r>
      <w:r w:rsidR="00FE7373" w:rsidRPr="00C04722">
        <w:rPr>
          <w:highlight w:val="yellow"/>
        </w:rPr>
        <w:t xml:space="preserve">maquetes, foi criada uma </w:t>
      </w:r>
      <w:r w:rsidR="00960F75" w:rsidRPr="00C04722">
        <w:rPr>
          <w:highlight w:val="yellow"/>
        </w:rPr>
        <w:t xml:space="preserve">segunda versão, </w:t>
      </w:r>
      <w:r w:rsidRPr="00C04722">
        <w:rPr>
          <w:highlight w:val="yellow"/>
        </w:rPr>
        <w:t xml:space="preserve">mas desta feita maquetes </w:t>
      </w:r>
      <w:r w:rsidR="001E422B" w:rsidRPr="00C04722">
        <w:rPr>
          <w:highlight w:val="yellow"/>
        </w:rPr>
        <w:t>com algu</w:t>
      </w:r>
      <w:r w:rsidR="00CC07E8" w:rsidRPr="00C04722">
        <w:rPr>
          <w:highlight w:val="yellow"/>
        </w:rPr>
        <w:t>m nível de</w:t>
      </w:r>
      <w:r w:rsidR="001E422B" w:rsidRPr="00C04722">
        <w:rPr>
          <w:highlight w:val="yellow"/>
        </w:rPr>
        <w:t xml:space="preserve"> interatividade, isto é, </w:t>
      </w:r>
      <w:r w:rsidR="00FE7373" w:rsidRPr="00C04722">
        <w:rPr>
          <w:highlight w:val="yellow"/>
        </w:rPr>
        <w:t>permitiam navegar entre ecrãs e tabs da HMI, de forma a que fosse possível simular a execução de todas as tarefas. De r</w:t>
      </w:r>
      <w:r w:rsidR="00CC07E8" w:rsidRPr="00C04722">
        <w:rPr>
          <w:highlight w:val="yellow"/>
        </w:rPr>
        <w:t>eferir ainda que estas respeitavam</w:t>
      </w:r>
      <w:r w:rsidR="00FE7373" w:rsidRPr="00C04722">
        <w:rPr>
          <w:highlight w:val="yellow"/>
        </w:rPr>
        <w:t xml:space="preserve"> o tamanho do ecrã tátil que será utilizado no equipamento</w:t>
      </w:r>
      <w:r w:rsidR="00CC07E8" w:rsidRPr="00C04722">
        <w:rPr>
          <w:highlight w:val="yellow"/>
        </w:rPr>
        <w:t xml:space="preserve"> real</w:t>
      </w:r>
      <w:r w:rsidR="00FE7373" w:rsidRPr="00C04722">
        <w:rPr>
          <w:highlight w:val="yellow"/>
        </w:rPr>
        <w:t xml:space="preserve"> de fabrico aditivo e foram criadas com recurso a uma ferramenta web (</w:t>
      </w:r>
      <w:hyperlink r:id="rId59" w:history="1">
        <w:r w:rsidR="00FE7373" w:rsidRPr="00C04722">
          <w:rPr>
            <w:highlight w:val="yellow"/>
          </w:rPr>
          <w:t>https://proto.io/</w:t>
        </w:r>
      </w:hyperlink>
      <w:r w:rsidR="00FE7373" w:rsidRPr="00C04722">
        <w:rPr>
          <w:highlight w:val="yellow"/>
        </w:rPr>
        <w:t>) que permitiu exportar um protótipo em HTML e assim torn</w:t>
      </w:r>
      <w:r w:rsidR="00FA343A" w:rsidRPr="00C04722">
        <w:rPr>
          <w:highlight w:val="yellow"/>
        </w:rPr>
        <w:t>ou</w:t>
      </w:r>
      <w:r w:rsidR="00FE7373" w:rsidRPr="00C04722">
        <w:rPr>
          <w:highlight w:val="yellow"/>
        </w:rPr>
        <w:t xml:space="preserve"> possível </w:t>
      </w:r>
      <w:r w:rsidR="00FA343A" w:rsidRPr="00C04722">
        <w:rPr>
          <w:highlight w:val="yellow"/>
        </w:rPr>
        <w:t>a execução</w:t>
      </w:r>
      <w:r w:rsidR="00FE7373" w:rsidRPr="00C04722">
        <w:rPr>
          <w:highlight w:val="yellow"/>
        </w:rPr>
        <w:t xml:space="preserve"> </w:t>
      </w:r>
      <w:r w:rsidR="00FA343A" w:rsidRPr="00C04722">
        <w:rPr>
          <w:highlight w:val="yellow"/>
        </w:rPr>
        <w:t>d</w:t>
      </w:r>
      <w:r w:rsidR="00FE7373" w:rsidRPr="00C04722">
        <w:rPr>
          <w:highlight w:val="yellow"/>
        </w:rPr>
        <w:t xml:space="preserve">o mesmo no </w:t>
      </w:r>
      <w:r w:rsidR="00FE7373" w:rsidRPr="004D14E2">
        <w:rPr>
          <w:i/>
          <w:highlight w:val="yellow"/>
        </w:rPr>
        <w:t>browser</w:t>
      </w:r>
      <w:r w:rsidR="00FE7373" w:rsidRPr="00C04722">
        <w:rPr>
          <w:highlight w:val="yellow"/>
        </w:rPr>
        <w:t xml:space="preserve"> e </w:t>
      </w:r>
      <w:r w:rsidR="00FA343A" w:rsidRPr="00C04722">
        <w:rPr>
          <w:highlight w:val="yellow"/>
        </w:rPr>
        <w:t>consequente navegação</w:t>
      </w:r>
      <w:r w:rsidR="00FE7373" w:rsidRPr="00C04722">
        <w:rPr>
          <w:highlight w:val="yellow"/>
        </w:rPr>
        <w:t xml:space="preserve"> entre ecrãs</w:t>
      </w:r>
      <w:r w:rsidR="00CC07E8" w:rsidRPr="00C04722">
        <w:rPr>
          <w:highlight w:val="yellow"/>
        </w:rPr>
        <w:t xml:space="preserve"> (ver imagens seguintes).</w:t>
      </w:r>
    </w:p>
    <w:p w14:paraId="63F0DA71" w14:textId="76C687CD" w:rsidR="00CC07E8" w:rsidRDefault="00CC07E8" w:rsidP="00FE7373"/>
    <w:p w14:paraId="4B1DDB6B" w14:textId="77777777" w:rsidR="00CC07E8" w:rsidRDefault="00CC07E8" w:rsidP="00CC07E8">
      <w:pPr>
        <w:keepNext/>
      </w:pPr>
      <w:r>
        <w:rPr>
          <w:noProof/>
          <w:lang w:eastAsia="pt-PT"/>
        </w:rPr>
        <w:lastRenderedPageBreak/>
        <w:drawing>
          <wp:inline distT="0" distB="0" distL="0" distR="0" wp14:anchorId="6E90F425" wp14:editId="0E8577CB">
            <wp:extent cx="5745480" cy="3264535"/>
            <wp:effectExtent l="0" t="0" r="0"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oto1.PNG"/>
                    <pic:cNvPicPr/>
                  </pic:nvPicPr>
                  <pic:blipFill>
                    <a:blip r:embed="rId60">
                      <a:extLst>
                        <a:ext uri="{28A0092B-C50C-407E-A947-70E740481C1C}">
                          <a14:useLocalDpi xmlns:a14="http://schemas.microsoft.com/office/drawing/2010/main" val="0"/>
                        </a:ext>
                      </a:extLst>
                    </a:blip>
                    <a:stretch>
                      <a:fillRect/>
                    </a:stretch>
                  </pic:blipFill>
                  <pic:spPr>
                    <a:xfrm>
                      <a:off x="0" y="0"/>
                      <a:ext cx="5745480" cy="3264535"/>
                    </a:xfrm>
                    <a:prstGeom prst="rect">
                      <a:avLst/>
                    </a:prstGeom>
                  </pic:spPr>
                </pic:pic>
              </a:graphicData>
            </a:graphic>
          </wp:inline>
        </w:drawing>
      </w:r>
    </w:p>
    <w:p w14:paraId="3954B60A" w14:textId="2181240D" w:rsidR="00CC07E8" w:rsidRDefault="00CC07E8" w:rsidP="00CC07E8">
      <w:pPr>
        <w:pStyle w:val="Legenda"/>
        <w:jc w:val="center"/>
      </w:pPr>
      <w:bookmarkStart w:id="79" w:name="_Toc506913250"/>
      <w:r>
        <w:t xml:space="preserve">Figura </w:t>
      </w:r>
      <w:r w:rsidR="00070034">
        <w:fldChar w:fldCharType="begin"/>
      </w:r>
      <w:r w:rsidR="00070034">
        <w:instrText xml:space="preserve"> SEQ Figura \* ARABIC </w:instrText>
      </w:r>
      <w:r w:rsidR="00070034">
        <w:fldChar w:fldCharType="separate"/>
      </w:r>
      <w:r w:rsidR="00E37EA4">
        <w:rPr>
          <w:noProof/>
        </w:rPr>
        <w:t>45</w:t>
      </w:r>
      <w:r w:rsidR="00070034">
        <w:rPr>
          <w:noProof/>
        </w:rPr>
        <w:fldChar w:fldCharType="end"/>
      </w:r>
      <w:r>
        <w:t xml:space="preserve"> - Protótipo interativo em modo automático</w:t>
      </w:r>
      <w:bookmarkEnd w:id="79"/>
    </w:p>
    <w:p w14:paraId="23E913E8" w14:textId="6EDDA451" w:rsidR="00CC07E8" w:rsidRDefault="00CC07E8" w:rsidP="00CC07E8"/>
    <w:p w14:paraId="47F5A738" w14:textId="77777777" w:rsidR="00CC07E8" w:rsidRDefault="00CC07E8" w:rsidP="00CC07E8"/>
    <w:p w14:paraId="60233494" w14:textId="77777777" w:rsidR="00CC07E8" w:rsidRDefault="00CC07E8" w:rsidP="00CC07E8">
      <w:pPr>
        <w:keepNext/>
      </w:pPr>
      <w:r>
        <w:rPr>
          <w:noProof/>
          <w:lang w:eastAsia="pt-PT"/>
        </w:rPr>
        <w:drawing>
          <wp:inline distT="0" distB="0" distL="0" distR="0" wp14:anchorId="4AC4226B" wp14:editId="43923BE6">
            <wp:extent cx="5745480" cy="323215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roto2.PNG"/>
                    <pic:cNvPicPr/>
                  </pic:nvPicPr>
                  <pic:blipFill>
                    <a:blip r:embed="rId61">
                      <a:extLst>
                        <a:ext uri="{28A0092B-C50C-407E-A947-70E740481C1C}">
                          <a14:useLocalDpi xmlns:a14="http://schemas.microsoft.com/office/drawing/2010/main" val="0"/>
                        </a:ext>
                      </a:extLst>
                    </a:blip>
                    <a:stretch>
                      <a:fillRect/>
                    </a:stretch>
                  </pic:blipFill>
                  <pic:spPr>
                    <a:xfrm>
                      <a:off x="0" y="0"/>
                      <a:ext cx="5745480" cy="3232150"/>
                    </a:xfrm>
                    <a:prstGeom prst="rect">
                      <a:avLst/>
                    </a:prstGeom>
                  </pic:spPr>
                </pic:pic>
              </a:graphicData>
            </a:graphic>
          </wp:inline>
        </w:drawing>
      </w:r>
    </w:p>
    <w:p w14:paraId="4F68962C" w14:textId="7BF84643" w:rsidR="00CC07E8" w:rsidRPr="00CC07E8" w:rsidRDefault="00CC07E8" w:rsidP="00CC07E8">
      <w:pPr>
        <w:pStyle w:val="Legenda"/>
        <w:jc w:val="center"/>
      </w:pPr>
      <w:bookmarkStart w:id="80" w:name="_Toc506913251"/>
      <w:r>
        <w:t xml:space="preserve">Figura </w:t>
      </w:r>
      <w:r w:rsidR="00070034">
        <w:fldChar w:fldCharType="begin"/>
      </w:r>
      <w:r w:rsidR="00070034">
        <w:instrText xml:space="preserve"> SEQ Figura \* ARABIC </w:instrText>
      </w:r>
      <w:r w:rsidR="00070034">
        <w:fldChar w:fldCharType="separate"/>
      </w:r>
      <w:r w:rsidR="00E37EA4">
        <w:rPr>
          <w:noProof/>
        </w:rPr>
        <w:t>46</w:t>
      </w:r>
      <w:r w:rsidR="00070034">
        <w:rPr>
          <w:noProof/>
        </w:rPr>
        <w:fldChar w:fldCharType="end"/>
      </w:r>
      <w:r>
        <w:t xml:space="preserve"> - Protótipo interativo em modo manual</w:t>
      </w:r>
      <w:bookmarkEnd w:id="80"/>
    </w:p>
    <w:p w14:paraId="72DA597E" w14:textId="2C4A7434" w:rsidR="00FE7373" w:rsidRDefault="00FE7373" w:rsidP="00FE7373"/>
    <w:p w14:paraId="7ED2E386" w14:textId="77777777" w:rsidR="00CC07E8" w:rsidRDefault="00CC07E8" w:rsidP="00CC07E8">
      <w:pPr>
        <w:keepNext/>
      </w:pPr>
      <w:r>
        <w:rPr>
          <w:noProof/>
          <w:lang w:eastAsia="pt-PT"/>
        </w:rPr>
        <w:lastRenderedPageBreak/>
        <w:drawing>
          <wp:inline distT="0" distB="0" distL="0" distR="0" wp14:anchorId="15E57CDF" wp14:editId="1FAC1410">
            <wp:extent cx="5745480" cy="3238500"/>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roto3.PNG"/>
                    <pic:cNvPicPr/>
                  </pic:nvPicPr>
                  <pic:blipFill>
                    <a:blip r:embed="rId62">
                      <a:extLst>
                        <a:ext uri="{28A0092B-C50C-407E-A947-70E740481C1C}">
                          <a14:useLocalDpi xmlns:a14="http://schemas.microsoft.com/office/drawing/2010/main" val="0"/>
                        </a:ext>
                      </a:extLst>
                    </a:blip>
                    <a:stretch>
                      <a:fillRect/>
                    </a:stretch>
                  </pic:blipFill>
                  <pic:spPr>
                    <a:xfrm>
                      <a:off x="0" y="0"/>
                      <a:ext cx="5745480" cy="3238500"/>
                    </a:xfrm>
                    <a:prstGeom prst="rect">
                      <a:avLst/>
                    </a:prstGeom>
                  </pic:spPr>
                </pic:pic>
              </a:graphicData>
            </a:graphic>
          </wp:inline>
        </w:drawing>
      </w:r>
    </w:p>
    <w:p w14:paraId="3F58BC24" w14:textId="54251055" w:rsidR="001170E7" w:rsidRDefault="00CC07E8" w:rsidP="00CC07E8">
      <w:pPr>
        <w:pStyle w:val="Legenda"/>
        <w:jc w:val="center"/>
      </w:pPr>
      <w:bookmarkStart w:id="81" w:name="_Toc506913252"/>
      <w:r>
        <w:t xml:space="preserve">Figura </w:t>
      </w:r>
      <w:r w:rsidR="00070034">
        <w:fldChar w:fldCharType="begin"/>
      </w:r>
      <w:r w:rsidR="00070034">
        <w:instrText xml:space="preserve"> SEQ Figura \* ARABIC </w:instrText>
      </w:r>
      <w:r w:rsidR="00070034">
        <w:fldChar w:fldCharType="separate"/>
      </w:r>
      <w:r w:rsidR="00E37EA4">
        <w:rPr>
          <w:noProof/>
        </w:rPr>
        <w:t>47</w:t>
      </w:r>
      <w:r w:rsidR="00070034">
        <w:rPr>
          <w:noProof/>
        </w:rPr>
        <w:fldChar w:fldCharType="end"/>
      </w:r>
      <w:r>
        <w:t xml:space="preserve"> - Protótipo interativo em modo MDI</w:t>
      </w:r>
      <w:bookmarkEnd w:id="81"/>
    </w:p>
    <w:p w14:paraId="6DF30581" w14:textId="07D0504B" w:rsidR="001170E7" w:rsidRDefault="001170E7" w:rsidP="00FE7373"/>
    <w:p w14:paraId="5DA5145A" w14:textId="1F7073A3" w:rsidR="008F4745" w:rsidRDefault="008F4745" w:rsidP="00280B1C">
      <w:r w:rsidRPr="00C04722">
        <w:rPr>
          <w:highlight w:val="yellow"/>
        </w:rPr>
        <w:t xml:space="preserve">Entre esta versão de maquetes e a primeira houve alguns ajustes feitos derivados de análise e reflexão feita ás necessidades em conjunto com a forma como as funcionalidades estavam dispostas, nomeadamente na tab Manual o método de seleção dos eixos, agora </w:t>
      </w:r>
      <w:r w:rsidR="009E529E" w:rsidRPr="00C04722">
        <w:rPr>
          <w:highlight w:val="yellow"/>
        </w:rPr>
        <w:t xml:space="preserve">com </w:t>
      </w:r>
      <w:r w:rsidRPr="00C04722">
        <w:rPr>
          <w:highlight w:val="yellow"/>
        </w:rPr>
        <w:t xml:space="preserve">um botão para cada eixo e também um </w:t>
      </w:r>
      <w:r w:rsidR="009E529E" w:rsidRPr="00C04722">
        <w:rPr>
          <w:highlight w:val="yellow"/>
        </w:rPr>
        <w:t>botão para cada valor de velocidade a incrementar/decrementar, solução que acabou por permanecer na versão final da interface.</w:t>
      </w:r>
    </w:p>
    <w:p w14:paraId="30654953" w14:textId="77777777" w:rsidR="008F4745" w:rsidRDefault="008F4745" w:rsidP="00FE7373"/>
    <w:p w14:paraId="4DCD0CA8" w14:textId="705D2615" w:rsidR="00C660A2" w:rsidRDefault="00C660A2">
      <w:r>
        <w:br w:type="page"/>
      </w:r>
    </w:p>
    <w:p w14:paraId="4788D28C" w14:textId="77777777" w:rsidR="00C660A2" w:rsidRDefault="00FE7373" w:rsidP="00C660A2">
      <w:pPr>
        <w:pStyle w:val="Cabealho2"/>
        <w:ind w:firstLine="708"/>
      </w:pPr>
      <w:bookmarkStart w:id="82" w:name="_Toc506913199"/>
      <w:r>
        <w:lastRenderedPageBreak/>
        <w:t>4.</w:t>
      </w:r>
      <w:r w:rsidR="00E95509">
        <w:t>2</w:t>
      </w:r>
      <w:r>
        <w:t xml:space="preserve"> Arquitetura Final</w:t>
      </w:r>
      <w:bookmarkEnd w:id="82"/>
    </w:p>
    <w:p w14:paraId="78CB4BDB" w14:textId="00E8D5BA" w:rsidR="00C660A2" w:rsidRPr="00C660A2" w:rsidRDefault="003524BB" w:rsidP="00C660A2">
      <w:pPr>
        <w:rPr>
          <w:highlight w:val="yellow"/>
        </w:rPr>
      </w:pPr>
      <w:r w:rsidRPr="00C660A2">
        <w:rPr>
          <w:highlight w:val="yellow"/>
        </w:rPr>
        <w:t xml:space="preserve">Ao longo dos anos as tecnologias web cresceram e evoluíram nas várias vertentes, </w:t>
      </w:r>
      <w:r w:rsidR="00DA1C4E" w:rsidRPr="00C660A2">
        <w:rPr>
          <w:highlight w:val="yellow"/>
        </w:rPr>
        <w:t xml:space="preserve">sendo uma delas o lado cliente que permite hoje em dia que hajam aplicações com um elevado nível de complexidade e ainda assim com idêntico grau de usabilidade e excelência na qualidade da interface e dos componentes que a compõe. Hoje há uma enorme diversidade de componentes gráficos já desenvolvidos e que podemos adaptar/incluir numa aplicação, com características diferentes, uns pagos, outros gratuitos, mas o desenvolvimento de software para a web disseminou-se de tal forma que já existem bibliotecas de partilha de componentes </w:t>
      </w:r>
      <w:r w:rsidR="00AF79CE" w:rsidRPr="00C660A2">
        <w:rPr>
          <w:highlight w:val="yellow"/>
        </w:rPr>
        <w:t>para a interface das aplicações, como por exemplo o CodePen (</w:t>
      </w:r>
      <w:hyperlink r:id="rId63" w:history="1">
        <w:r w:rsidR="00AF79CE" w:rsidRPr="00C660A2">
          <w:rPr>
            <w:highlight w:val="yellow"/>
          </w:rPr>
          <w:t>https://codepen.io/</w:t>
        </w:r>
      </w:hyperlink>
      <w:r w:rsidR="00AF79CE" w:rsidRPr="00C660A2">
        <w:rPr>
          <w:highlight w:val="yellow"/>
        </w:rPr>
        <w:t>). Esta evolução</w:t>
      </w:r>
      <w:r w:rsidR="00DD4DE5" w:rsidRPr="00C660A2">
        <w:rPr>
          <w:highlight w:val="yellow"/>
        </w:rPr>
        <w:t xml:space="preserve"> com a exposição de todo o seu potencial,</w:t>
      </w:r>
      <w:r w:rsidR="00AF79CE" w:rsidRPr="00C660A2">
        <w:rPr>
          <w:highlight w:val="yellow"/>
        </w:rPr>
        <w:t xml:space="preserve"> aliada ao facto de uma aplicação web ficar disponível na rede, isto é, independentemente do local físico poder aceder á mesma sem ser necessário instalar nada além do browser, fizeram-me tomar a decisão de desenvo</w:t>
      </w:r>
      <w:r w:rsidR="00DD4DE5" w:rsidRPr="00C660A2">
        <w:rPr>
          <w:highlight w:val="yellow"/>
        </w:rPr>
        <w:t xml:space="preserve">lver a HMI com tecnologias web, pese embora a interface que está a operar o equipamento deva estar junto do mesmo por questões de melhor controlo e monitorização do processo de fabrico aditivo, há todo um conjunto de possibilidades e potencial por explorar no facto de ser possível obter informação em tempo real do equipamento de forma remota. Face a esta decisão, a arquitetura </w:t>
      </w:r>
      <w:r w:rsidR="00E4455D" w:rsidRPr="00C660A2">
        <w:rPr>
          <w:highlight w:val="yellow"/>
        </w:rPr>
        <w:t>esquematizada</w:t>
      </w:r>
      <w:r w:rsidR="00DD4DE5" w:rsidRPr="00C660A2">
        <w:rPr>
          <w:highlight w:val="yellow"/>
        </w:rPr>
        <w:t xml:space="preserve"> para o sistema e as tecnologias que o comp</w:t>
      </w:r>
      <w:r w:rsidR="00E4455D" w:rsidRPr="00C660A2">
        <w:rPr>
          <w:highlight w:val="yellow"/>
        </w:rPr>
        <w:t>õe podem ser visualizadas no esquema abaixo.</w:t>
      </w:r>
    </w:p>
    <w:p w14:paraId="2966B10B" w14:textId="77777777" w:rsidR="00652EB9" w:rsidRDefault="00652EB9" w:rsidP="00FC7D13">
      <w:pPr>
        <w:keepNext/>
      </w:pPr>
    </w:p>
    <w:p w14:paraId="20ED5D91" w14:textId="14DE260E" w:rsidR="00FC7D13" w:rsidRDefault="00FC7D13" w:rsidP="00641287">
      <w:pPr>
        <w:keepNext/>
        <w:jc w:val="center"/>
      </w:pPr>
      <w:r>
        <w:rPr>
          <w:noProof/>
          <w:lang w:eastAsia="pt-PT"/>
        </w:rPr>
        <w:drawing>
          <wp:inline distT="0" distB="0" distL="0" distR="0" wp14:anchorId="25398EF3" wp14:editId="7B4E350F">
            <wp:extent cx="5229225" cy="327677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quitetura.png"/>
                    <pic:cNvPicPr/>
                  </pic:nvPicPr>
                  <pic:blipFill>
                    <a:blip r:embed="rId64">
                      <a:extLst>
                        <a:ext uri="{28A0092B-C50C-407E-A947-70E740481C1C}">
                          <a14:useLocalDpi xmlns:a14="http://schemas.microsoft.com/office/drawing/2010/main" val="0"/>
                        </a:ext>
                      </a:extLst>
                    </a:blip>
                    <a:stretch>
                      <a:fillRect/>
                    </a:stretch>
                  </pic:blipFill>
                  <pic:spPr>
                    <a:xfrm>
                      <a:off x="0" y="0"/>
                      <a:ext cx="5237130" cy="3281725"/>
                    </a:xfrm>
                    <a:prstGeom prst="rect">
                      <a:avLst/>
                    </a:prstGeom>
                  </pic:spPr>
                </pic:pic>
              </a:graphicData>
            </a:graphic>
          </wp:inline>
        </w:drawing>
      </w:r>
    </w:p>
    <w:p w14:paraId="16F87C2A" w14:textId="4B4393F1" w:rsidR="00FE7373" w:rsidRDefault="00FC7D13" w:rsidP="00FC7D13">
      <w:pPr>
        <w:pStyle w:val="Legenda"/>
        <w:jc w:val="center"/>
      </w:pPr>
      <w:bookmarkStart w:id="83" w:name="_Toc506913253"/>
      <w:r>
        <w:t xml:space="preserve">Figura </w:t>
      </w:r>
      <w:r w:rsidR="00070034">
        <w:fldChar w:fldCharType="begin"/>
      </w:r>
      <w:r w:rsidR="00070034">
        <w:instrText xml:space="preserve"> SEQ Figura \* ARABIC </w:instrText>
      </w:r>
      <w:r w:rsidR="00070034">
        <w:fldChar w:fldCharType="separate"/>
      </w:r>
      <w:r w:rsidR="00E37EA4">
        <w:rPr>
          <w:noProof/>
        </w:rPr>
        <w:t>48</w:t>
      </w:r>
      <w:r w:rsidR="00070034">
        <w:rPr>
          <w:noProof/>
        </w:rPr>
        <w:fldChar w:fldCharType="end"/>
      </w:r>
      <w:r>
        <w:t xml:space="preserve"> - Arquitetura Final</w:t>
      </w:r>
      <w:bookmarkEnd w:id="83"/>
    </w:p>
    <w:p w14:paraId="7F7FD1B2" w14:textId="77777777" w:rsidR="000649FA" w:rsidRPr="00C04722" w:rsidRDefault="00722EE6" w:rsidP="00431029">
      <w:pPr>
        <w:rPr>
          <w:highlight w:val="yellow"/>
        </w:rPr>
      </w:pPr>
      <w:r w:rsidRPr="00C04722">
        <w:rPr>
          <w:highlight w:val="yellow"/>
        </w:rPr>
        <w:lastRenderedPageBreak/>
        <w:t xml:space="preserve">Como se pode constatar, o projeto como um todo é composto por várias camadas, sendo </w:t>
      </w:r>
      <w:r w:rsidR="00652F6E" w:rsidRPr="00C04722">
        <w:rPr>
          <w:highlight w:val="yellow"/>
        </w:rPr>
        <w:t>uma d</w:t>
      </w:r>
      <w:r w:rsidRPr="00C04722">
        <w:rPr>
          <w:highlight w:val="yellow"/>
        </w:rPr>
        <w:t>elas a interface para o utilizador composta por HTML, CSS, JAVASCRIPT e D3.JS (biblioteca de gráficos em javascript) e este corresponde ao lado cliente do sistema.</w:t>
      </w:r>
    </w:p>
    <w:p w14:paraId="035A8A6F" w14:textId="36E9793B" w:rsidR="00431029" w:rsidRPr="00C04722" w:rsidRDefault="00722EE6" w:rsidP="00431029">
      <w:pPr>
        <w:rPr>
          <w:highlight w:val="yellow"/>
        </w:rPr>
      </w:pPr>
      <w:r w:rsidRPr="00C04722">
        <w:rPr>
          <w:highlight w:val="yellow"/>
        </w:rPr>
        <w:t xml:space="preserve"> </w:t>
      </w:r>
      <w:r w:rsidR="00652F6E" w:rsidRPr="00C04722">
        <w:rPr>
          <w:highlight w:val="yellow"/>
        </w:rPr>
        <w:t xml:space="preserve">Outra camada do sistema é o </w:t>
      </w:r>
      <w:r w:rsidRPr="00C04722">
        <w:rPr>
          <w:i/>
          <w:highlight w:val="yellow"/>
        </w:rPr>
        <w:t>backend</w:t>
      </w:r>
      <w:r w:rsidR="00652F6E" w:rsidRPr="00C04722">
        <w:rPr>
          <w:highlight w:val="yellow"/>
        </w:rPr>
        <w:t xml:space="preserve">, para o qual </w:t>
      </w:r>
      <w:r w:rsidRPr="00C04722">
        <w:rPr>
          <w:highlight w:val="yellow"/>
        </w:rPr>
        <w:t>foi</w:t>
      </w:r>
      <w:r w:rsidR="00980D84" w:rsidRPr="00C04722">
        <w:rPr>
          <w:highlight w:val="yellow"/>
        </w:rPr>
        <w:t xml:space="preserve"> tomada a</w:t>
      </w:r>
      <w:r w:rsidRPr="00C04722">
        <w:rPr>
          <w:highlight w:val="yellow"/>
        </w:rPr>
        <w:t xml:space="preserve"> opção de utilizar a tecnologia Node.JS em conjunto com uma base de dados documental, RethinkDB, que permite armazenar e persistir informação relevante.</w:t>
      </w:r>
      <w:r w:rsidR="00980D84" w:rsidRPr="00C04722">
        <w:rPr>
          <w:highlight w:val="yellow"/>
        </w:rPr>
        <w:t xml:space="preserve"> A escolha destas tecnologias para o efeito foi motivada por diversos fatores</w:t>
      </w:r>
      <w:r w:rsidR="008D278F" w:rsidRPr="00C04722">
        <w:rPr>
          <w:highlight w:val="yellow"/>
        </w:rPr>
        <w:t xml:space="preserve">, </w:t>
      </w:r>
      <w:r w:rsidR="00652F6E" w:rsidRPr="00C04722">
        <w:rPr>
          <w:highlight w:val="yellow"/>
        </w:rPr>
        <w:t xml:space="preserve">sendo que </w:t>
      </w:r>
      <w:r w:rsidR="008D278F" w:rsidRPr="00C04722">
        <w:rPr>
          <w:highlight w:val="yellow"/>
        </w:rPr>
        <w:t xml:space="preserve">em primeiro lugar para </w:t>
      </w:r>
      <w:r w:rsidR="008D278F" w:rsidRPr="00C04722">
        <w:rPr>
          <w:i/>
          <w:highlight w:val="yellow"/>
        </w:rPr>
        <w:t>backend</w:t>
      </w:r>
      <w:r w:rsidR="008D278F" w:rsidRPr="00C04722">
        <w:rPr>
          <w:highlight w:val="yellow"/>
        </w:rPr>
        <w:t xml:space="preserve"> da aplicação tinha que ser uma tecnologia para a qual o Twincat (tecnologia de automação utilizada) disponibilizasse uma interface, isto é, permitisse faci</w:t>
      </w:r>
      <w:r w:rsidR="00A76C98" w:rsidRPr="00C04722">
        <w:rPr>
          <w:highlight w:val="yellow"/>
        </w:rPr>
        <w:t>lmente estabelecer comunicação e também seria importante utilizar uma tecnologia que garanti</w:t>
      </w:r>
      <w:r w:rsidR="000649FA" w:rsidRPr="00C04722">
        <w:rPr>
          <w:highlight w:val="yellow"/>
        </w:rPr>
        <w:t>sse</w:t>
      </w:r>
      <w:r w:rsidR="00A76C98" w:rsidRPr="00C04722">
        <w:rPr>
          <w:highlight w:val="yellow"/>
        </w:rPr>
        <w:t xml:space="preserve"> fiabilidade e eficiência para transmissão da informação em tempo real. Estes pontos em conjunto com um artigo lido </w:t>
      </w:r>
      <w:r w:rsidR="00A76C98" w:rsidRPr="00C04722">
        <w:rPr>
          <w:highlight w:val="yellow"/>
        </w:rPr>
        <w:fldChar w:fldCharType="begin" w:fldLock="1"/>
      </w:r>
      <w:r w:rsidR="00A76C98" w:rsidRPr="00C04722">
        <w:rPr>
          <w:highlight w:val="yellow"/>
        </w:rP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 "schema" : "https://github.com/citation-style-language/schema/raw/master/csl-citation.json" }</w:instrText>
      </w:r>
      <w:r w:rsidR="00A76C98" w:rsidRPr="00C04722">
        <w:rPr>
          <w:highlight w:val="yellow"/>
        </w:rPr>
        <w:fldChar w:fldCharType="separate"/>
      </w:r>
      <w:r w:rsidR="00A76C98" w:rsidRPr="00C04722">
        <w:rPr>
          <w:noProof/>
          <w:highlight w:val="yellow"/>
        </w:rPr>
        <w:t>(Bermudez-Ortega et al., 2016)</w:t>
      </w:r>
      <w:r w:rsidR="00A76C98" w:rsidRPr="00C04722">
        <w:rPr>
          <w:highlight w:val="yellow"/>
        </w:rPr>
        <w:fldChar w:fldCharType="end"/>
      </w:r>
      <w:r w:rsidR="00A76C98" w:rsidRPr="00C04722">
        <w:rPr>
          <w:highlight w:val="yellow"/>
        </w:rPr>
        <w:t xml:space="preserve"> e descrito no capítulo 2.6.2 Sistemas Web-Based para Controlo e Automação, que relata a implementação de um sistema</w:t>
      </w:r>
      <w:r w:rsidR="00431029" w:rsidRPr="00C04722">
        <w:rPr>
          <w:highlight w:val="yellow"/>
        </w:rPr>
        <w:t xml:space="preserve"> baseado em tecnologias web para controlo remoto de PLCs de um laboratório de controlo onde a camada de automação está assente nas mesmas tecnologias que este projeto (Twincat, do fabricante Beckhoff) e a camada de </w:t>
      </w:r>
      <w:r w:rsidR="00431029" w:rsidRPr="00C04722">
        <w:rPr>
          <w:i/>
          <w:highlight w:val="yellow"/>
        </w:rPr>
        <w:t>backend</w:t>
      </w:r>
      <w:r w:rsidR="00431029" w:rsidRPr="00C04722">
        <w:rPr>
          <w:highlight w:val="yellow"/>
        </w:rPr>
        <w:t xml:space="preserve"> assenta em NodeJS, foram fundamentais para a tomada de decisão de assumir o </w:t>
      </w:r>
      <w:r w:rsidR="00431029" w:rsidRPr="00C04722">
        <w:rPr>
          <w:i/>
          <w:highlight w:val="yellow"/>
        </w:rPr>
        <w:t>backend</w:t>
      </w:r>
      <w:r w:rsidR="00431029" w:rsidRPr="00C04722">
        <w:rPr>
          <w:highlight w:val="yellow"/>
        </w:rPr>
        <w:t xml:space="preserve"> na mesma tecnologia. A juntar a isto, importa também realçar o facto de o NodeJS ser uma tecnologia recente, que tem como principais características o facto de ser orientada a eventos</w:t>
      </w:r>
      <w:r w:rsidR="00EB7AD5" w:rsidRPr="00C04722">
        <w:rPr>
          <w:highlight w:val="yellow"/>
        </w:rPr>
        <w:t xml:space="preserve"> e </w:t>
      </w:r>
      <w:r w:rsidR="00431029" w:rsidRPr="00C04722">
        <w:rPr>
          <w:highlight w:val="yellow"/>
        </w:rPr>
        <w:t xml:space="preserve">de ter </w:t>
      </w:r>
      <w:r w:rsidR="00EB7AD5" w:rsidRPr="00C04722">
        <w:rPr>
          <w:highlight w:val="yellow"/>
        </w:rPr>
        <w:t>sido pensada desde o início para programação assíncrona</w:t>
      </w:r>
      <w:r w:rsidR="000649FA" w:rsidRPr="00C04722">
        <w:rPr>
          <w:highlight w:val="yellow"/>
        </w:rPr>
        <w:t>, que em conjunto com a livraria de javascript Socket.IO</w:t>
      </w:r>
      <w:r w:rsidR="001C2689" w:rsidRPr="00C04722">
        <w:rPr>
          <w:highlight w:val="yellow"/>
        </w:rPr>
        <w:t xml:space="preserve"> (https://socket.io/)</w:t>
      </w:r>
      <w:r w:rsidR="000649FA" w:rsidRPr="00C04722">
        <w:rPr>
          <w:highlight w:val="yellow"/>
        </w:rPr>
        <w:t xml:space="preserve"> torna o cenário propício para aplicações com transmissão de dados em tempo real.</w:t>
      </w:r>
    </w:p>
    <w:p w14:paraId="2B094E10" w14:textId="3CC9D0C9" w:rsidR="000649FA" w:rsidRPr="00C04722" w:rsidRDefault="000649FA" w:rsidP="00431029">
      <w:pPr>
        <w:rPr>
          <w:highlight w:val="yellow"/>
        </w:rPr>
      </w:pPr>
      <w:r w:rsidRPr="00C04722">
        <w:rPr>
          <w:highlight w:val="yellow"/>
        </w:rPr>
        <w:t>Em relação á base de dados, a opção tomada foi por uma documental, a RethinkDB (https://www.rethinkdb.com/)</w:t>
      </w:r>
      <w:r w:rsidR="00D20C56" w:rsidRPr="00C04722">
        <w:rPr>
          <w:highlight w:val="yellow"/>
        </w:rPr>
        <w:t xml:space="preserve">,por ter uma arquitetura robusta e um motor otimizado para aplicações em tempo real, em conjunto com outras características técnicas que tornam o emparelhamento com o NodeJS fácil de configurar. </w:t>
      </w:r>
      <w:r w:rsidR="005331D9" w:rsidRPr="00C04722">
        <w:rPr>
          <w:highlight w:val="yellow"/>
        </w:rPr>
        <w:t xml:space="preserve">A RethinkDB guarda os dados em documentos JSON e fornece possibilidades de ligação a um vasto leque de tecnologias como Javascript, Ruby, Python, Java, etc. </w:t>
      </w:r>
    </w:p>
    <w:p w14:paraId="255B8FD4" w14:textId="6FC29C81" w:rsidR="00E81585" w:rsidRDefault="00E81585" w:rsidP="00431029">
      <w:r w:rsidRPr="00C04722">
        <w:rPr>
          <w:highlight w:val="yellow"/>
        </w:rPr>
        <w:t xml:space="preserve">A camada de automação do projeto é composta por </w:t>
      </w:r>
      <w:r w:rsidRPr="00C04722">
        <w:rPr>
          <w:i/>
          <w:highlight w:val="yellow"/>
        </w:rPr>
        <w:t>hardware</w:t>
      </w:r>
      <w:r w:rsidRPr="00C04722">
        <w:rPr>
          <w:highlight w:val="yellow"/>
        </w:rPr>
        <w:t xml:space="preserve"> e </w:t>
      </w:r>
      <w:r w:rsidRPr="00C04722">
        <w:rPr>
          <w:i/>
          <w:highlight w:val="yellow"/>
        </w:rPr>
        <w:t>software</w:t>
      </w:r>
      <w:r w:rsidRPr="00C04722">
        <w:rPr>
          <w:highlight w:val="yellow"/>
        </w:rPr>
        <w:t xml:space="preserve"> do fabricante Beckhoff (</w:t>
      </w:r>
      <w:hyperlink r:id="rId65" w:history="1">
        <w:r w:rsidRPr="00C04722">
          <w:rPr>
            <w:rStyle w:val="Hiperligao"/>
            <w:highlight w:val="yellow"/>
          </w:rPr>
          <w:t>https://www.beckhoff.com/</w:t>
        </w:r>
      </w:hyperlink>
      <w:r w:rsidRPr="00C04722">
        <w:rPr>
          <w:highlight w:val="yellow"/>
        </w:rPr>
        <w:t xml:space="preserve">), sendo o </w:t>
      </w:r>
      <w:r w:rsidRPr="00593D04">
        <w:rPr>
          <w:i/>
          <w:highlight w:val="yellow"/>
        </w:rPr>
        <w:t>software</w:t>
      </w:r>
      <w:r w:rsidRPr="00C04722">
        <w:rPr>
          <w:highlight w:val="yellow"/>
        </w:rPr>
        <w:t xml:space="preserve"> Twincat 3 (</w:t>
      </w:r>
      <w:hyperlink r:id="rId66" w:history="1">
        <w:r w:rsidRPr="00C04722">
          <w:rPr>
            <w:rStyle w:val="Hiperligao"/>
            <w:highlight w:val="yellow"/>
          </w:rPr>
          <w:t>https://www.beckhoff.com/english.asp?twincat/twincat-3.htm</w:t>
        </w:r>
      </w:hyperlink>
      <w:r w:rsidRPr="00C04722">
        <w:rPr>
          <w:highlight w:val="yellow"/>
        </w:rPr>
        <w:t xml:space="preserve">) o que permite </w:t>
      </w:r>
      <w:r w:rsidR="000C3E3A" w:rsidRPr="00C04722">
        <w:rPr>
          <w:highlight w:val="yellow"/>
        </w:rPr>
        <w:t xml:space="preserve">comunicar com o </w:t>
      </w:r>
      <w:r w:rsidR="000C3E3A" w:rsidRPr="00C04722">
        <w:rPr>
          <w:i/>
          <w:highlight w:val="yellow"/>
        </w:rPr>
        <w:t>backend</w:t>
      </w:r>
      <w:r w:rsidR="000C3E3A" w:rsidRPr="00C04722">
        <w:rPr>
          <w:highlight w:val="yellow"/>
        </w:rPr>
        <w:t xml:space="preserve"> em NodeJS e simultaneamente enviar/receber comandos através de </w:t>
      </w:r>
      <w:r w:rsidR="000C3E3A" w:rsidRPr="00C04722">
        <w:rPr>
          <w:i/>
          <w:highlight w:val="yellow"/>
        </w:rPr>
        <w:t>inputs/outputs</w:t>
      </w:r>
      <w:r w:rsidR="000C3E3A" w:rsidRPr="00C04722">
        <w:rPr>
          <w:highlight w:val="yellow"/>
        </w:rPr>
        <w:t xml:space="preserve"> vindos do </w:t>
      </w:r>
      <w:r w:rsidR="000C3E3A" w:rsidRPr="00C04722">
        <w:rPr>
          <w:i/>
          <w:highlight w:val="yellow"/>
        </w:rPr>
        <w:t>hardware</w:t>
      </w:r>
      <w:r w:rsidR="000C3E3A" w:rsidRPr="00C04722">
        <w:rPr>
          <w:highlight w:val="yellow"/>
        </w:rPr>
        <w:t xml:space="preserve"> e do próprio processo de Fabrico Aditivo.</w:t>
      </w:r>
    </w:p>
    <w:p w14:paraId="633F34D1" w14:textId="1AF45B53" w:rsidR="001170E7" w:rsidRDefault="001170E7">
      <w:pPr>
        <w:spacing w:after="200"/>
        <w:rPr>
          <w:smallCaps/>
          <w:sz w:val="28"/>
          <w:szCs w:val="28"/>
        </w:rPr>
      </w:pPr>
    </w:p>
    <w:p w14:paraId="66A7233A" w14:textId="27950515" w:rsidR="0099140C" w:rsidRDefault="0099140C" w:rsidP="0099140C">
      <w:pPr>
        <w:pStyle w:val="Cabealho2"/>
        <w:ind w:firstLine="708"/>
      </w:pPr>
      <w:bookmarkStart w:id="84" w:name="_Toc506913200"/>
      <w:r>
        <w:lastRenderedPageBreak/>
        <w:t>4.</w:t>
      </w:r>
      <w:r w:rsidR="00E95509">
        <w:t>3</w:t>
      </w:r>
      <w:r>
        <w:t xml:space="preserve"> </w:t>
      </w:r>
      <w:r w:rsidR="00590541">
        <w:t>Avaliação</w:t>
      </w:r>
      <w:r>
        <w:t xml:space="preserve"> da Interface</w:t>
      </w:r>
      <w:bookmarkEnd w:id="84"/>
    </w:p>
    <w:p w14:paraId="7A0A0815" w14:textId="03162877" w:rsidR="0018519A" w:rsidRDefault="00337A0E" w:rsidP="00280B1C">
      <w:r>
        <w:t>Sendo</w:t>
      </w:r>
      <w:r w:rsidR="00876467">
        <w:t xml:space="preserve"> que</w:t>
      </w:r>
      <w:r>
        <w:t xml:space="preserve"> a </w:t>
      </w:r>
      <w:r w:rsidR="009C5177">
        <w:t>interface</w:t>
      </w:r>
      <w:r>
        <w:t xml:space="preserve"> </w:t>
      </w:r>
      <w:r w:rsidR="00876467">
        <w:t xml:space="preserve">é </w:t>
      </w:r>
      <w:r>
        <w:t>a part</w:t>
      </w:r>
      <w:r w:rsidR="009C5177">
        <w:t xml:space="preserve">e visível de todo o sistema e que interage e comunica tanto com o utilizador como </w:t>
      </w:r>
      <w:r>
        <w:t xml:space="preserve">com o equipamento de fabrico aditivo, </w:t>
      </w:r>
      <w:r w:rsidR="009C5177">
        <w:t>tornou-se</w:t>
      </w:r>
      <w:r>
        <w:t xml:space="preserve"> </w:t>
      </w:r>
      <w:r w:rsidR="009C5177">
        <w:t>fundamental</w:t>
      </w:r>
      <w:r w:rsidR="0018519A">
        <w:t xml:space="preserve"> realizar uma avaliação da </w:t>
      </w:r>
      <w:r w:rsidR="009C5177">
        <w:t>mesma</w:t>
      </w:r>
      <w:r w:rsidR="0018519A">
        <w:t>, assim como da sua usabilidade</w:t>
      </w:r>
      <w:r>
        <w:t xml:space="preserve">. </w:t>
      </w:r>
      <w:r w:rsidR="0018519A">
        <w:t>Os testes de usabilidade são processos que visam avaliar a u</w:t>
      </w:r>
      <w:r w:rsidR="00855BDC">
        <w:t>sabilidade de um produto (sistema, interface, etc)</w:t>
      </w:r>
      <w:r w:rsidR="0018519A">
        <w:t>, preferencialmente com a participação de gr</w:t>
      </w:r>
      <w:r w:rsidR="008C63EF">
        <w:t>upos de potenciais utilizadores, permitindo assim</w:t>
      </w:r>
      <w:r w:rsidR="0018519A">
        <w:t xml:space="preserve"> aprimorar e trazer críticas construtivas sobre a usabilidade do mesmo.</w:t>
      </w:r>
      <w:r w:rsidR="00855BDC">
        <w:t xml:space="preserve"> Num cenário ideal, os participantes dos testes serão utilizadores reais e que executam tarefas reais, criando assim um cenário muito idêntico á realidade a que o produto vai se</w:t>
      </w:r>
      <w:r w:rsidR="008C63EF">
        <w:t xml:space="preserve">r sujeito assim que for lançado, e os resultados dos testes serão obtidos a partir da observação e medição da interação entre os participantes e a interface </w:t>
      </w:r>
      <w:r w:rsidR="008C63EF">
        <w:fldChar w:fldCharType="begin" w:fldLock="1"/>
      </w:r>
      <w:r w:rsidR="008C63EF">
        <w:instrText>ADDIN CSL_CITATION { "citationItems" : [ { "id" : "ITEM-1", "itemData" : { "ISBN" : "2166-0727 VO  -", "author" : [ { "dropping-particle" : "", "family" : "Afonso", "given" : "A P", "non-dropping-particle" : "", "parse-names" : false, "suffix" : "" }, { "dropping-particle" : "", "family" : "Lima", "given" : "J R", "non-dropping-particle" : "", "parse-names" : false, "suffix" : "" }, { "dropping-particle" : "", "family" : "Cota", "given" : "M P", "non-dropping-particle" : "", "parse-names" : false, "suffix" : "" } ], "container-title" : "2013 8th Iberian Conference on Information Systems and Technologies (CISTI)", "id" : "ITEM-1", "issued" : { "date-parts" : [ [ "2013" ] ] }, "page" : "1-7", "title" : "Usability assessment of web interfaces: User Testing", "type" : "paper-conference" }, "uris" : [ "http://www.mendeley.com/documents/?uuid=ef239780-5250-4c98-ae41-34d0c42e8e84" ] } ], "mendeley" : { "formattedCitation" : "(Afonso, Lima, &amp; Cota, 2013)", "plainTextFormattedCitation" : "(Afonso, Lima, &amp; Cota, 2013)", "previouslyFormattedCitation" : "(Afonso, Lima, &amp; Cota, 2013)" }, "properties" : {  }, "schema" : "https://github.com/citation-style-language/schema/raw/master/csl-citation.json" }</w:instrText>
      </w:r>
      <w:r w:rsidR="008C63EF">
        <w:fldChar w:fldCharType="separate"/>
      </w:r>
      <w:r w:rsidR="008C63EF" w:rsidRPr="008C63EF">
        <w:rPr>
          <w:noProof/>
        </w:rPr>
        <w:t>(Afonso, Lima, &amp; Cota, 2013)</w:t>
      </w:r>
      <w:r w:rsidR="008C63EF">
        <w:fldChar w:fldCharType="end"/>
      </w:r>
      <w:r w:rsidR="008C63EF">
        <w:t>.</w:t>
      </w:r>
    </w:p>
    <w:p w14:paraId="70210D51" w14:textId="0A620B39" w:rsidR="00590541" w:rsidRDefault="00337A0E" w:rsidP="00280B1C">
      <w:r>
        <w:t xml:space="preserve">Para </w:t>
      </w:r>
      <w:r w:rsidR="00D73A46">
        <w:t>a realização dos testes de usabilidade</w:t>
      </w:r>
      <w:r>
        <w:t xml:space="preserve"> foram seguidas duas estratégias de avaliação do sistema, </w:t>
      </w:r>
      <w:r w:rsidR="00D73A46">
        <w:t xml:space="preserve">juntamente com </w:t>
      </w:r>
      <w:r>
        <w:t>um grupo de 4 utilizadores e</w:t>
      </w:r>
      <w:r w:rsidR="00D73A46">
        <w:t xml:space="preserve"> </w:t>
      </w:r>
      <w:r w:rsidR="00D554B4">
        <w:t>ainda</w:t>
      </w:r>
      <w:r>
        <w:t xml:space="preserve"> a maquete funcional executada no ecrã tátil do equipamento.</w:t>
      </w:r>
    </w:p>
    <w:p w14:paraId="04CB51DD" w14:textId="7A3584D5" w:rsidR="000174B2" w:rsidRDefault="00337A0E" w:rsidP="00280B1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EA54A9">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http://www.mendeley.com/documents/?uuid=a443bbad-bcf4-4601-b64c-2fb9a780dd53" ] } ], "mendeley" : { "formattedCitation" : "(Brooke, 1995)", "plainTextFormattedCitation" : "(Brooke, 1995)", "previouslyFormattedCitation" : "(Brooke, 1995)" }, "properties" : {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 xml:space="preserve">onjunto de produtos ou serviços e </w:t>
      </w:r>
      <w:r w:rsidR="00065DFE">
        <w:t>tem como</w:t>
      </w:r>
      <w:r w:rsidR="007C5D08">
        <w:t xml:space="preserve"> </w:t>
      </w:r>
      <w:r w:rsidR="00590805">
        <w:t xml:space="preserve">principais </w:t>
      </w:r>
      <w:r w:rsidR="007C5D08">
        <w:t xml:space="preserve">vantagens </w:t>
      </w:r>
      <w:r w:rsidR="00065DFE">
        <w:t xml:space="preserve">o facto de conseguir </w:t>
      </w:r>
      <w:r w:rsidR="007C5D08">
        <w:t>facilmente diferenciar sistemas u</w:t>
      </w:r>
      <w:r w:rsidR="00065DFE">
        <w:t>sáveis de não usáveis, de ser</w:t>
      </w:r>
      <w:r w:rsidR="007C5D08">
        <w:t xml:space="preserve">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67">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F4CA6AB" w:rsidR="008D067A" w:rsidRDefault="008D067A" w:rsidP="008D067A">
      <w:pPr>
        <w:pStyle w:val="Legenda"/>
        <w:jc w:val="center"/>
      </w:pPr>
      <w:bookmarkStart w:id="85" w:name="_Toc506913269"/>
      <w:r>
        <w:t xml:space="preserve">Tabela </w:t>
      </w:r>
      <w:r w:rsidR="00070034">
        <w:fldChar w:fldCharType="begin"/>
      </w:r>
      <w:r w:rsidR="00070034">
        <w:instrText xml:space="preserve"> SEQ Tabela \</w:instrText>
      </w:r>
      <w:r w:rsidR="00070034">
        <w:instrText xml:space="preserve">* ARABIC </w:instrText>
      </w:r>
      <w:r w:rsidR="00070034">
        <w:fldChar w:fldCharType="separate"/>
      </w:r>
      <w:r w:rsidR="00A55619">
        <w:rPr>
          <w:noProof/>
        </w:rPr>
        <w:t>2</w:t>
      </w:r>
      <w:r w:rsidR="00070034">
        <w:rPr>
          <w:noProof/>
        </w:rPr>
        <w:fldChar w:fldCharType="end"/>
      </w:r>
      <w:r>
        <w:t xml:space="preserve"> - Avaliação com SUS (System Usability Scale)</w:t>
      </w:r>
      <w:bookmarkEnd w:id="85"/>
    </w:p>
    <w:p w14:paraId="5E32BAC9" w14:textId="2E0C28D8" w:rsidR="00027B11" w:rsidRDefault="00B11D83" w:rsidP="0099140C">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w:t>
      </w:r>
      <w:r>
        <w:lastRenderedPageBreak/>
        <w:t xml:space="preserve">todos os “SUS Score” calculados. O resultado final foi de 88.125 </w:t>
      </w:r>
      <w:r w:rsidR="00A12596">
        <w:t>num máximo de 100, que indica um alto grau de satisfação dos utilizadores acerca da usabilidade do sistema.</w:t>
      </w:r>
    </w:p>
    <w:p w14:paraId="1BACFB4C" w14:textId="114F78E4" w:rsidR="00027B11" w:rsidRPr="00C04722" w:rsidRDefault="00027B11" w:rsidP="00280B1C">
      <w:pPr>
        <w:rPr>
          <w:highlight w:val="yellow"/>
        </w:rPr>
      </w:pPr>
      <w:r w:rsidRPr="00C04722">
        <w:rPr>
          <w:highlight w:val="yellow"/>
        </w:rPr>
        <w:t>A segunda estratégia foi baseada num conjunto de questões, fechadas e abertas, consideradas importantes para compreender a visão que os utili</w:t>
      </w:r>
      <w:r w:rsidR="000A7927" w:rsidRPr="00C04722">
        <w:rPr>
          <w:highlight w:val="yellow"/>
        </w:rPr>
        <w:t xml:space="preserve">zadores </w:t>
      </w:r>
      <w:r w:rsidR="002073F9">
        <w:rPr>
          <w:highlight w:val="yellow"/>
        </w:rPr>
        <w:t>teriam</w:t>
      </w:r>
      <w:r w:rsidR="000A7927" w:rsidRPr="00C04722">
        <w:rPr>
          <w:highlight w:val="yellow"/>
        </w:rPr>
        <w:t xml:space="preserve"> acerca da</w:t>
      </w:r>
      <w:r w:rsidR="00B621A7" w:rsidRPr="00C04722">
        <w:rPr>
          <w:highlight w:val="yellow"/>
        </w:rPr>
        <w:t>s maquetes da</w:t>
      </w:r>
      <w:r w:rsidR="000A7927" w:rsidRPr="00C04722">
        <w:rPr>
          <w:highlight w:val="yellow"/>
        </w:rPr>
        <w:t xml:space="preserve"> interface.</w:t>
      </w:r>
      <w:r w:rsidR="00F112A7" w:rsidRPr="00C04722">
        <w:rPr>
          <w:highlight w:val="yellow"/>
        </w:rPr>
        <w:t xml:space="preserve"> Era importante dar alguma liberdade aos potenciais utilizadores do equipamento para que se exprimissem de forma aberta e contribuíssem com sugestões que podiam ser valiosas</w:t>
      </w:r>
      <w:r w:rsidR="00165797" w:rsidRPr="00C04722">
        <w:rPr>
          <w:highlight w:val="yellow"/>
        </w:rPr>
        <w:t xml:space="preserve">, umas mais que outras, mas era um </w:t>
      </w:r>
      <w:r w:rsidR="00165797" w:rsidRPr="00C04722">
        <w:rPr>
          <w:i/>
          <w:highlight w:val="yellow"/>
        </w:rPr>
        <w:t>feedback</w:t>
      </w:r>
      <w:r w:rsidR="00165797" w:rsidRPr="00C04722">
        <w:rPr>
          <w:highlight w:val="yellow"/>
        </w:rPr>
        <w:t xml:space="preserve"> relevante.</w:t>
      </w:r>
    </w:p>
    <w:p w14:paraId="75E96A7D" w14:textId="682791AB" w:rsidR="00027B11" w:rsidRPr="0099140C" w:rsidRDefault="001209D5" w:rsidP="00280B1C">
      <w:r w:rsidRPr="00C04722">
        <w:rPr>
          <w:highlight w:val="yellow"/>
        </w:rPr>
        <w:t>Desta</w:t>
      </w:r>
      <w:r w:rsidR="00027B11" w:rsidRPr="00C04722">
        <w:rPr>
          <w:highlight w:val="yellow"/>
        </w:rPr>
        <w:t xml:space="preserve"> abordagem de avaliação</w:t>
      </w:r>
      <w:r w:rsidRPr="00C04722">
        <w:rPr>
          <w:highlight w:val="yellow"/>
        </w:rPr>
        <w:t xml:space="preserve">, cujas respostas dos utilizadores estão disponibilizadas na secção de Anexos da Figura A1 até à Figura A4, </w:t>
      </w:r>
      <w:r w:rsidR="00F112A7" w:rsidRPr="00C04722">
        <w:rPr>
          <w:highlight w:val="yellow"/>
        </w:rPr>
        <w:t>resultou</w:t>
      </w:r>
      <w:r w:rsidRPr="00C04722">
        <w:rPr>
          <w:highlight w:val="yellow"/>
        </w:rPr>
        <w:t xml:space="preserve"> um conjunto de sugestões de melhorias que foram compiladas</w:t>
      </w:r>
      <w:r w:rsidR="00F112A7" w:rsidRPr="00C04722">
        <w:rPr>
          <w:highlight w:val="yellow"/>
        </w:rPr>
        <w:t xml:space="preserve"> num único ficheiro</w:t>
      </w:r>
      <w:r w:rsidR="00165797" w:rsidRPr="00C04722">
        <w:rPr>
          <w:highlight w:val="yellow"/>
        </w:rPr>
        <w:t xml:space="preserve"> (ver tabela abaixo)</w:t>
      </w:r>
      <w:r w:rsidR="00F47953" w:rsidRPr="00C04722">
        <w:rPr>
          <w:highlight w:val="yellow"/>
        </w:rPr>
        <w:t>.</w:t>
      </w:r>
      <w:r w:rsidR="00007C30">
        <w:t xml:space="preserve"> </w:t>
      </w:r>
    </w:p>
    <w:p w14:paraId="09E6285C" w14:textId="77777777" w:rsidR="00A55619" w:rsidRDefault="00A55619" w:rsidP="00A55619">
      <w:pPr>
        <w:keepNext/>
      </w:pPr>
      <w:r>
        <w:rPr>
          <w:rFonts w:eastAsia="MS Mincho"/>
          <w:noProof/>
          <w:lang w:eastAsia="pt-PT"/>
        </w:rPr>
        <w:drawing>
          <wp:inline distT="0" distB="0" distL="0" distR="0" wp14:anchorId="4857B5EE" wp14:editId="67EB4E97">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68">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5DA71A67" w14:textId="164BD241" w:rsidR="00A55619" w:rsidRDefault="00A55619" w:rsidP="00A55619">
      <w:pPr>
        <w:pStyle w:val="Legenda"/>
        <w:jc w:val="center"/>
      </w:pPr>
      <w:bookmarkStart w:id="86" w:name="_Toc506913270"/>
      <w:r>
        <w:t xml:space="preserve">Tabela </w:t>
      </w:r>
      <w:r w:rsidR="00070034">
        <w:fldChar w:fldCharType="begin"/>
      </w:r>
      <w:r w:rsidR="00070034">
        <w:instrText xml:space="preserve"> SEQ Tabela \* ARABIC </w:instrText>
      </w:r>
      <w:r w:rsidR="00070034">
        <w:fldChar w:fldCharType="separate"/>
      </w:r>
      <w:r>
        <w:rPr>
          <w:noProof/>
        </w:rPr>
        <w:t>3</w:t>
      </w:r>
      <w:r w:rsidR="00070034">
        <w:rPr>
          <w:noProof/>
        </w:rPr>
        <w:fldChar w:fldCharType="end"/>
      </w:r>
      <w:r>
        <w:t xml:space="preserve"> - </w:t>
      </w:r>
      <w:r w:rsidRPr="00606A6E">
        <w:t>Sugestões de Melhoria dos Utilizadores</w:t>
      </w:r>
      <w:bookmarkEnd w:id="86"/>
    </w:p>
    <w:p w14:paraId="2817EDA0" w14:textId="7F32C737" w:rsidR="006711A1" w:rsidRPr="00C04722" w:rsidRDefault="006711A1" w:rsidP="00A55619">
      <w:pPr>
        <w:keepNext/>
        <w:rPr>
          <w:highlight w:val="yellow"/>
        </w:rPr>
      </w:pPr>
      <w:r w:rsidRPr="00C04722">
        <w:rPr>
          <w:highlight w:val="yellow"/>
        </w:rPr>
        <w:lastRenderedPageBreak/>
        <w:t>As sugestões deixadas pelos utilizadores visavam de uma forma geral a melhoria do controlo e manuseamento do equipamento, assim como a obtenção do máximo de informação útil.</w:t>
      </w:r>
    </w:p>
    <w:p w14:paraId="5A118942" w14:textId="46BF8083" w:rsidR="006711A1" w:rsidRPr="00C04722" w:rsidRDefault="006711A1" w:rsidP="00A55619">
      <w:pPr>
        <w:keepNext/>
        <w:rPr>
          <w:highlight w:val="yellow"/>
        </w:rPr>
      </w:pPr>
      <w:r w:rsidRPr="00C04722">
        <w:rPr>
          <w:highlight w:val="yellow"/>
        </w:rPr>
        <w:t>Os pontos 1,2,3,4,6,8,9 e 10 são também sugestões de melhoria numa perspetiva de usabilidade do sistema, sendo que todas implicam o desenvolvimento da funcionalidade em questão. Já os pontos 5 e 7 são melhorias que permitem ao utilizador obter mais informação</w:t>
      </w:r>
      <w:r w:rsidR="00F47953" w:rsidRPr="00C04722">
        <w:rPr>
          <w:highlight w:val="yellow"/>
        </w:rPr>
        <w:t xml:space="preserve"> relevante sobre o sistema e o processo.</w:t>
      </w:r>
    </w:p>
    <w:p w14:paraId="21D1BCA4" w14:textId="1FBDDDEF" w:rsidR="006711A1" w:rsidRPr="00C04722" w:rsidRDefault="00F47953" w:rsidP="00F47953">
      <w:pPr>
        <w:keepNext/>
        <w:rPr>
          <w:highlight w:val="yellow"/>
        </w:rPr>
      </w:pPr>
      <w:r w:rsidRPr="00C04722">
        <w:rPr>
          <w:highlight w:val="yellow"/>
        </w:rPr>
        <w:t>Este conjunto de sugestões foi avaliado e priorizado de forma a selecionar aquelas que seriam realmente importantes para o processo e que, por sua vez foram consideradas e implementadas no sistema, sendo elas as sugestões 5, 6, 7, 8 e 9 da tabela anterior.</w:t>
      </w:r>
    </w:p>
    <w:p w14:paraId="36304774" w14:textId="196DBBFE" w:rsidR="000D52EA" w:rsidRDefault="006711A1" w:rsidP="00F47953">
      <w:pPr>
        <w:keepNext/>
      </w:pPr>
      <w:r w:rsidRPr="00C04722">
        <w:rPr>
          <w:highlight w:val="yellow"/>
        </w:rPr>
        <w:t>As restantes sugestões encontram-se compiladas e armazenadas para, possivelmente, implementação futura caso faça sentido.</w:t>
      </w:r>
    </w:p>
    <w:p w14:paraId="78C89787" w14:textId="77777777" w:rsidR="006711A1" w:rsidRPr="00A55619" w:rsidRDefault="006711A1" w:rsidP="00A55619">
      <w:pPr>
        <w:keepNext/>
      </w:pPr>
    </w:p>
    <w:p w14:paraId="2399ED91" w14:textId="77777777" w:rsidR="00493362" w:rsidRDefault="00493362">
      <w:pPr>
        <w:rPr>
          <w:smallCaps/>
          <w:sz w:val="28"/>
          <w:szCs w:val="28"/>
        </w:rPr>
      </w:pPr>
      <w:r>
        <w:br w:type="page"/>
      </w:r>
    </w:p>
    <w:p w14:paraId="728D9735" w14:textId="464A187A" w:rsidR="00ED1019" w:rsidRDefault="00ED1019" w:rsidP="00E67CE4">
      <w:pPr>
        <w:pStyle w:val="Cabealho2"/>
        <w:ind w:firstLine="708"/>
      </w:pPr>
      <w:bookmarkStart w:id="87" w:name="_Toc506913201"/>
      <w:r>
        <w:lastRenderedPageBreak/>
        <w:t>4.</w:t>
      </w:r>
      <w:r w:rsidR="00E95509">
        <w:t>4</w:t>
      </w:r>
      <w:r>
        <w:t xml:space="preserve"> Sistema Desenvolvido</w:t>
      </w:r>
      <w:bookmarkEnd w:id="87"/>
    </w:p>
    <w:p w14:paraId="03EE179C" w14:textId="178EB197" w:rsidR="001577EE" w:rsidRPr="00C06035" w:rsidRDefault="001577EE" w:rsidP="00280B1C">
      <w:pPr>
        <w:rPr>
          <w:highlight w:val="yellow"/>
        </w:rPr>
      </w:pPr>
      <w:r w:rsidRPr="00C06035">
        <w:rPr>
          <w:highlight w:val="yellow"/>
        </w:rPr>
        <w:t>Todo o caminho percorrido nos capítulos anteriores contribu</w:t>
      </w:r>
      <w:r w:rsidR="0081428B" w:rsidRPr="00C06035">
        <w:rPr>
          <w:highlight w:val="yellow"/>
        </w:rPr>
        <w:t>iu</w:t>
      </w:r>
      <w:r w:rsidRPr="00C06035">
        <w:rPr>
          <w:highlight w:val="yellow"/>
        </w:rPr>
        <w:t xml:space="preserve"> de forma decisiva para o desenvolvimento deste capítulo</w:t>
      </w:r>
      <w:r w:rsidR="0081428B" w:rsidRPr="00C06035">
        <w:rPr>
          <w:highlight w:val="yellow"/>
        </w:rPr>
        <w:t>.</w:t>
      </w:r>
      <w:r w:rsidRPr="00C06035">
        <w:rPr>
          <w:highlight w:val="yellow"/>
        </w:rPr>
        <w:t xml:space="preserve"> </w:t>
      </w:r>
      <w:r w:rsidR="0081428B" w:rsidRPr="00C06035">
        <w:rPr>
          <w:highlight w:val="yellow"/>
        </w:rPr>
        <w:t>Desde as definições e conceitos, ao estado da</w:t>
      </w:r>
      <w:r w:rsidR="00D8089A" w:rsidRPr="00C06035">
        <w:rPr>
          <w:highlight w:val="yellow"/>
        </w:rPr>
        <w:t xml:space="preserve"> arte, trabalhos relacionados, </w:t>
      </w:r>
      <w:r w:rsidR="0081428B" w:rsidRPr="00C06035">
        <w:rPr>
          <w:highlight w:val="yellow"/>
        </w:rPr>
        <w:t>protótipo funcional desenvolvido</w:t>
      </w:r>
      <w:r w:rsidR="00D8089A" w:rsidRPr="00C06035">
        <w:rPr>
          <w:highlight w:val="yellow"/>
        </w:rPr>
        <w:t xml:space="preserve"> e ainda as maquetes e avaliação da interface</w:t>
      </w:r>
      <w:r w:rsidR="0081428B" w:rsidRPr="00C06035">
        <w:rPr>
          <w:highlight w:val="yellow"/>
        </w:rPr>
        <w:t>. Uns terão influenciado o produto final de forma mais leviana, outros de forma mais explícita, mas todos acabaram por contribuir e por me encaminhar para o</w:t>
      </w:r>
      <w:r w:rsidR="009D5911" w:rsidRPr="00C06035">
        <w:rPr>
          <w:highlight w:val="yellow"/>
        </w:rPr>
        <w:t xml:space="preserve"> que</w:t>
      </w:r>
      <w:r w:rsidR="006D6D0D" w:rsidRPr="00C06035">
        <w:rPr>
          <w:highlight w:val="yellow"/>
        </w:rPr>
        <w:t xml:space="preserve"> será descrito neste capítulo.</w:t>
      </w:r>
    </w:p>
    <w:p w14:paraId="6AF7B043" w14:textId="2A0F4DE1" w:rsidR="00C33135" w:rsidRDefault="002A0844" w:rsidP="00280B1C">
      <w:r w:rsidRPr="00C06035">
        <w:rPr>
          <w:highlight w:val="yellow"/>
        </w:rPr>
        <w:t xml:space="preserve">Posto isto, antes de avançar para o sistema propriamente dito convém referenciar um ponto importante referente ao equipamento. </w:t>
      </w:r>
      <w:r w:rsidR="00CF3AB5" w:rsidRPr="00C06035">
        <w:rPr>
          <w:highlight w:val="yellow"/>
        </w:rPr>
        <w:t xml:space="preserve">A estrutura física do </w:t>
      </w:r>
      <w:r w:rsidRPr="00C06035">
        <w:rPr>
          <w:highlight w:val="yellow"/>
        </w:rPr>
        <w:t>mesmo</w:t>
      </w:r>
      <w:r w:rsidR="00CF3AB5" w:rsidRPr="00C06035">
        <w:rPr>
          <w:highlight w:val="yellow"/>
        </w:rPr>
        <w:t xml:space="preserve"> assenta </w:t>
      </w:r>
      <w:r w:rsidR="00C33135" w:rsidRPr="00C06035">
        <w:rPr>
          <w:highlight w:val="yellow"/>
        </w:rPr>
        <w:t>num esquema de</w:t>
      </w:r>
      <w:r w:rsidR="00CF3AB5" w:rsidRPr="00C06035">
        <w:rPr>
          <w:highlight w:val="yellow"/>
        </w:rPr>
        <w:t xml:space="preserve"> 5 eixos, sendo eles o</w:t>
      </w:r>
      <w:r w:rsidR="00C33135" w:rsidRPr="00C06035">
        <w:rPr>
          <w:highlight w:val="yellow"/>
        </w:rPr>
        <w:t>s</w:t>
      </w:r>
      <w:r w:rsidR="00CF3AB5" w:rsidRPr="00C06035">
        <w:rPr>
          <w:highlight w:val="yellow"/>
        </w:rPr>
        <w:t xml:space="preserve"> eixo</w:t>
      </w:r>
      <w:r w:rsidR="00C33135" w:rsidRPr="00C06035">
        <w:rPr>
          <w:highlight w:val="yellow"/>
        </w:rPr>
        <w:t>s</w:t>
      </w:r>
      <w:r w:rsidR="00CF3AB5" w:rsidRPr="00C06035">
        <w:rPr>
          <w:highlight w:val="yellow"/>
        </w:rPr>
        <w:t xml:space="preserve"> do X,</w:t>
      </w:r>
      <w:r w:rsidR="000440FA" w:rsidRPr="00C06035">
        <w:rPr>
          <w:highlight w:val="yellow"/>
        </w:rPr>
        <w:t xml:space="preserve"> Y e Z para movimentação d</w:t>
      </w:r>
      <w:r w:rsidR="00C33135" w:rsidRPr="00C06035">
        <w:rPr>
          <w:highlight w:val="yellow"/>
        </w:rPr>
        <w:t>a</w:t>
      </w:r>
      <w:r w:rsidR="000440FA" w:rsidRPr="00C06035">
        <w:rPr>
          <w:highlight w:val="yellow"/>
        </w:rPr>
        <w:t xml:space="preserve"> </w:t>
      </w:r>
      <w:r w:rsidR="00C33135" w:rsidRPr="00C06035">
        <w:rPr>
          <w:highlight w:val="yellow"/>
        </w:rPr>
        <w:t>cabeça</w:t>
      </w:r>
      <w:r w:rsidR="000440FA" w:rsidRPr="00C06035">
        <w:rPr>
          <w:highlight w:val="yellow"/>
        </w:rPr>
        <w:t xml:space="preserve"> extrusor</w:t>
      </w:r>
      <w:r w:rsidR="00C33135" w:rsidRPr="00C06035">
        <w:rPr>
          <w:highlight w:val="yellow"/>
        </w:rPr>
        <w:t>a</w:t>
      </w:r>
      <w:r w:rsidR="000440FA" w:rsidRPr="00C06035">
        <w:rPr>
          <w:highlight w:val="yellow"/>
        </w:rPr>
        <w:t xml:space="preserve"> e os eixos B e C que estão relacionados com </w:t>
      </w:r>
      <w:r w:rsidR="00E03B32" w:rsidRPr="00C06035">
        <w:rPr>
          <w:highlight w:val="yellow"/>
        </w:rPr>
        <w:t xml:space="preserve">a </w:t>
      </w:r>
      <w:r w:rsidR="00C33135" w:rsidRPr="00C06035">
        <w:rPr>
          <w:highlight w:val="yellow"/>
        </w:rPr>
        <w:t>movimentação d</w:t>
      </w:r>
      <w:r w:rsidR="000440FA" w:rsidRPr="00C06035">
        <w:rPr>
          <w:highlight w:val="yellow"/>
        </w:rPr>
        <w:t xml:space="preserve">o tabuleiro para onde o material é extrudido. O eixo B diz respeito á inclinação do tabuleiro e o eixo C </w:t>
      </w:r>
      <w:r w:rsidR="00E03B32" w:rsidRPr="00C06035">
        <w:rPr>
          <w:highlight w:val="yellow"/>
        </w:rPr>
        <w:t>á</w:t>
      </w:r>
      <w:r w:rsidR="000440FA" w:rsidRPr="00C06035">
        <w:rPr>
          <w:highlight w:val="yellow"/>
        </w:rPr>
        <w:t xml:space="preserve"> rotação do tabuleiro sobre si próprio (ver figura seguinte).</w:t>
      </w:r>
      <w:r w:rsidR="00C33135" w:rsidRPr="00C06035">
        <w:rPr>
          <w:highlight w:val="yellow"/>
        </w:rPr>
        <w:t xml:space="preserve"> Um dos principais desafios de implementação de uma interface que controla </w:t>
      </w:r>
      <w:r w:rsidR="00E03B32" w:rsidRPr="00C06035">
        <w:rPr>
          <w:highlight w:val="yellow"/>
        </w:rPr>
        <w:t>a movimentação de um conjunto de eixos é precisamente a representação gráfica que cada um deles tem, para que em conjunto com a sua posição permita ao utilizador compreender mais rapidamente o que está a acontecer com os mesmos durante períodos de impress</w:t>
      </w:r>
      <w:r w:rsidR="006508F4" w:rsidRPr="00C06035">
        <w:rPr>
          <w:highlight w:val="yellow"/>
        </w:rPr>
        <w:t>ão, dado que nesses momentos os eixos têm variações de posição muito rápidas.</w:t>
      </w:r>
    </w:p>
    <w:p w14:paraId="145D6BBD" w14:textId="77777777" w:rsidR="00C33135" w:rsidRDefault="00C33135" w:rsidP="00C33135">
      <w:pPr>
        <w:keepNext/>
        <w:jc w:val="center"/>
      </w:pPr>
      <w:r>
        <w:rPr>
          <w:noProof/>
          <w:lang w:eastAsia="pt-PT"/>
        </w:rPr>
        <w:lastRenderedPageBreak/>
        <w:drawing>
          <wp:inline distT="0" distB="0" distL="0" distR="0" wp14:anchorId="351F9982" wp14:editId="3475CB62">
            <wp:extent cx="5618409" cy="489585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squemaEixos.PNG"/>
                    <pic:cNvPicPr/>
                  </pic:nvPicPr>
                  <pic:blipFill>
                    <a:blip r:embed="rId69">
                      <a:extLst>
                        <a:ext uri="{28A0092B-C50C-407E-A947-70E740481C1C}">
                          <a14:useLocalDpi xmlns:a14="http://schemas.microsoft.com/office/drawing/2010/main" val="0"/>
                        </a:ext>
                      </a:extLst>
                    </a:blip>
                    <a:stretch>
                      <a:fillRect/>
                    </a:stretch>
                  </pic:blipFill>
                  <pic:spPr>
                    <a:xfrm>
                      <a:off x="0" y="0"/>
                      <a:ext cx="5618409" cy="4895850"/>
                    </a:xfrm>
                    <a:prstGeom prst="rect">
                      <a:avLst/>
                    </a:prstGeom>
                  </pic:spPr>
                </pic:pic>
              </a:graphicData>
            </a:graphic>
          </wp:inline>
        </w:drawing>
      </w:r>
    </w:p>
    <w:p w14:paraId="304301AF" w14:textId="37E3C3BD" w:rsidR="000440FA" w:rsidRDefault="00C33135" w:rsidP="00C33135">
      <w:pPr>
        <w:pStyle w:val="Legenda"/>
        <w:jc w:val="center"/>
      </w:pPr>
      <w:bookmarkStart w:id="88" w:name="_Toc506913254"/>
      <w:r>
        <w:t xml:space="preserve">Figura </w:t>
      </w:r>
      <w:r w:rsidR="00070034">
        <w:fldChar w:fldCharType="begin"/>
      </w:r>
      <w:r w:rsidR="00070034">
        <w:instrText xml:space="preserve"> SEQ Figura \* ARABIC </w:instrText>
      </w:r>
      <w:r w:rsidR="00070034">
        <w:fldChar w:fldCharType="separate"/>
      </w:r>
      <w:r w:rsidR="00E37EA4">
        <w:rPr>
          <w:noProof/>
        </w:rPr>
        <w:t>49</w:t>
      </w:r>
      <w:r w:rsidR="00070034">
        <w:rPr>
          <w:noProof/>
        </w:rPr>
        <w:fldChar w:fldCharType="end"/>
      </w:r>
      <w:r>
        <w:t xml:space="preserve"> - Esquema de eixos do equipamento</w:t>
      </w:r>
      <w:bookmarkEnd w:id="88"/>
    </w:p>
    <w:p w14:paraId="6C82002D" w14:textId="77777777" w:rsidR="00F82D5A" w:rsidRDefault="00F82D5A" w:rsidP="00280B1C"/>
    <w:p w14:paraId="61F4C1BF" w14:textId="6B3F0A7B" w:rsidR="00D8089A" w:rsidRDefault="0081428B" w:rsidP="00280B1C">
      <w:r w:rsidRPr="00C06035">
        <w:rPr>
          <w:highlight w:val="yellow"/>
        </w:rPr>
        <w:t xml:space="preserve">O sistema desenvolvido é </w:t>
      </w:r>
      <w:r w:rsidR="001349AC" w:rsidRPr="00C06035">
        <w:rPr>
          <w:highlight w:val="yellow"/>
        </w:rPr>
        <w:t>disponibilizado</w:t>
      </w:r>
      <w:r w:rsidRPr="00C06035">
        <w:rPr>
          <w:highlight w:val="yellow"/>
        </w:rPr>
        <w:t xml:space="preserve"> </w:t>
      </w:r>
      <w:r w:rsidR="0049374B" w:rsidRPr="00C06035">
        <w:rPr>
          <w:highlight w:val="yellow"/>
        </w:rPr>
        <w:t>a</w:t>
      </w:r>
      <w:r w:rsidRPr="00C06035">
        <w:rPr>
          <w:highlight w:val="yellow"/>
        </w:rPr>
        <w:t>o utilizador através de uma interface web, que</w:t>
      </w:r>
      <w:r w:rsidR="0049374B" w:rsidRPr="00C06035">
        <w:rPr>
          <w:highlight w:val="yellow"/>
        </w:rPr>
        <w:t xml:space="preserve"> é executável através de</w:t>
      </w:r>
      <w:r w:rsidRPr="00C06035">
        <w:rPr>
          <w:highlight w:val="yellow"/>
        </w:rPr>
        <w:t xml:space="preserve"> um </w:t>
      </w:r>
      <w:r w:rsidRPr="00C06035">
        <w:rPr>
          <w:i/>
          <w:highlight w:val="yellow"/>
        </w:rPr>
        <w:t>browser</w:t>
      </w:r>
      <w:r w:rsidRPr="00C06035">
        <w:rPr>
          <w:highlight w:val="yellow"/>
        </w:rPr>
        <w:t>. Além desta camada de interface gr</w:t>
      </w:r>
      <w:r w:rsidR="002E33DD" w:rsidRPr="00C06035">
        <w:rPr>
          <w:highlight w:val="yellow"/>
        </w:rPr>
        <w:t xml:space="preserve">áfica tem também uma camada de </w:t>
      </w:r>
      <w:r w:rsidR="002E33DD" w:rsidRPr="00C06035">
        <w:rPr>
          <w:i/>
          <w:highlight w:val="yellow"/>
        </w:rPr>
        <w:t>backend</w:t>
      </w:r>
      <w:r w:rsidRPr="00C06035">
        <w:rPr>
          <w:highlight w:val="yellow"/>
        </w:rPr>
        <w:t xml:space="preserve"> desenvolvida </w:t>
      </w:r>
      <w:r w:rsidR="0049374B" w:rsidRPr="00C06035">
        <w:rPr>
          <w:highlight w:val="yellow"/>
        </w:rPr>
        <w:t>com recurso á tecnologia</w:t>
      </w:r>
      <w:r w:rsidRPr="00C06035">
        <w:rPr>
          <w:highlight w:val="yellow"/>
        </w:rPr>
        <w:t xml:space="preserve"> NodeJS (ver </w:t>
      </w:r>
      <w:r w:rsidR="00FE3E3A" w:rsidRPr="00C06035">
        <w:rPr>
          <w:highlight w:val="yellow"/>
        </w:rPr>
        <w:t xml:space="preserve">capítulo </w:t>
      </w:r>
      <w:r w:rsidRPr="00C06035">
        <w:rPr>
          <w:highlight w:val="yellow"/>
        </w:rPr>
        <w:t>4.2 Arquitetura Final) e</w:t>
      </w:r>
      <w:r w:rsidR="0049374B" w:rsidRPr="00C06035">
        <w:rPr>
          <w:highlight w:val="yellow"/>
        </w:rPr>
        <w:t xml:space="preserve"> </w:t>
      </w:r>
      <w:r w:rsidR="00FE3E3A" w:rsidRPr="00C06035">
        <w:rPr>
          <w:highlight w:val="yellow"/>
        </w:rPr>
        <w:t>a</w:t>
      </w:r>
      <w:r w:rsidR="0049374B" w:rsidRPr="00C06035">
        <w:rPr>
          <w:highlight w:val="yellow"/>
        </w:rPr>
        <w:t xml:space="preserve"> uma base de dados documental, </w:t>
      </w:r>
      <w:r w:rsidRPr="00C06035">
        <w:rPr>
          <w:highlight w:val="yellow"/>
        </w:rPr>
        <w:t>RethinkDB</w:t>
      </w:r>
      <w:r w:rsidR="0049374B" w:rsidRPr="00C06035">
        <w:rPr>
          <w:highlight w:val="yellow"/>
        </w:rPr>
        <w:t>,</w:t>
      </w:r>
      <w:r w:rsidRPr="00C06035">
        <w:rPr>
          <w:highlight w:val="yellow"/>
        </w:rPr>
        <w:t xml:space="preserve"> que</w:t>
      </w:r>
      <w:r w:rsidR="0049374B" w:rsidRPr="00C06035">
        <w:rPr>
          <w:highlight w:val="yellow"/>
        </w:rPr>
        <w:t xml:space="preserve"> por sua vez,</w:t>
      </w:r>
      <w:r w:rsidRPr="00C06035">
        <w:rPr>
          <w:highlight w:val="yellow"/>
        </w:rPr>
        <w:t xml:space="preserve"> estão con</w:t>
      </w:r>
      <w:r w:rsidR="00922AE0" w:rsidRPr="00C06035">
        <w:rPr>
          <w:highlight w:val="yellow"/>
        </w:rPr>
        <w:t>ectados á solução de automação Twincat.</w:t>
      </w:r>
    </w:p>
    <w:p w14:paraId="509E3974" w14:textId="77777777" w:rsidR="002A0844" w:rsidRDefault="002A0844">
      <w:r>
        <w:br w:type="page"/>
      </w:r>
    </w:p>
    <w:p w14:paraId="5863A22D" w14:textId="5C5554AC" w:rsidR="00D8089A" w:rsidRDefault="0081428B" w:rsidP="00ED1019">
      <w:r w:rsidRPr="00C06035">
        <w:rPr>
          <w:highlight w:val="yellow"/>
        </w:rPr>
        <w:lastRenderedPageBreak/>
        <w:t>Assim, o</w:t>
      </w:r>
      <w:r w:rsidR="00DB464B" w:rsidRPr="00C06035">
        <w:rPr>
          <w:highlight w:val="yellow"/>
        </w:rPr>
        <w:t xml:space="preserve"> ecrã inicial disponibilizado ao utilizador é o </w:t>
      </w:r>
      <w:r w:rsidR="009C086E" w:rsidRPr="00C06035">
        <w:rPr>
          <w:highlight w:val="yellow"/>
        </w:rPr>
        <w:t>da figura abaixo</w:t>
      </w:r>
      <w:r w:rsidR="00DB464B" w:rsidRPr="00C06035">
        <w:rPr>
          <w:highlight w:val="yellow"/>
        </w:rPr>
        <w:t>:</w:t>
      </w:r>
    </w:p>
    <w:p w14:paraId="048710BB" w14:textId="083CF1FB" w:rsidR="00E6103A" w:rsidRDefault="00E6103A" w:rsidP="002F2985">
      <w:pPr>
        <w:keepNext/>
        <w:jc w:val="center"/>
      </w:pPr>
      <w:r>
        <w:rPr>
          <w:noProof/>
          <w:lang w:eastAsia="pt-PT"/>
        </w:rPr>
        <w:drawing>
          <wp:inline distT="0" distB="0" distL="0" distR="0" wp14:anchorId="6F7FBAA5" wp14:editId="26C078C9">
            <wp:extent cx="5476875" cy="3620014"/>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mifinal0.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82800" cy="3623930"/>
                    </a:xfrm>
                    <a:prstGeom prst="rect">
                      <a:avLst/>
                    </a:prstGeom>
                  </pic:spPr>
                </pic:pic>
              </a:graphicData>
            </a:graphic>
          </wp:inline>
        </w:drawing>
      </w:r>
    </w:p>
    <w:p w14:paraId="3FA8432E" w14:textId="7D0D179A" w:rsidR="00E6103A" w:rsidRDefault="00E6103A" w:rsidP="00E6103A">
      <w:pPr>
        <w:pStyle w:val="Legenda"/>
        <w:jc w:val="center"/>
      </w:pPr>
      <w:bookmarkStart w:id="89" w:name="_Toc506913255"/>
      <w:r>
        <w:t xml:space="preserve">Figura </w:t>
      </w:r>
      <w:r w:rsidR="00070034">
        <w:fldChar w:fldCharType="begin"/>
      </w:r>
      <w:r w:rsidR="00070034">
        <w:instrText xml:space="preserve"> SEQ Figura \* ARABIC </w:instrText>
      </w:r>
      <w:r w:rsidR="00070034">
        <w:fldChar w:fldCharType="separate"/>
      </w:r>
      <w:r w:rsidR="00E37EA4">
        <w:rPr>
          <w:noProof/>
        </w:rPr>
        <w:t>50</w:t>
      </w:r>
      <w:r w:rsidR="00070034">
        <w:rPr>
          <w:noProof/>
        </w:rPr>
        <w:fldChar w:fldCharType="end"/>
      </w:r>
      <w:r>
        <w:t xml:space="preserve"> - Ecrã Inicial</w:t>
      </w:r>
      <w:bookmarkEnd w:id="89"/>
    </w:p>
    <w:p w14:paraId="676B168B" w14:textId="77777777" w:rsidR="00F3559D" w:rsidRPr="00C06035" w:rsidRDefault="00DB464B" w:rsidP="00280B1C">
      <w:pPr>
        <w:rPr>
          <w:highlight w:val="yellow"/>
        </w:rPr>
      </w:pPr>
      <w:r w:rsidRPr="00C06035">
        <w:rPr>
          <w:highlight w:val="yellow"/>
        </w:rPr>
        <w:t xml:space="preserve">Como é possível verificar, a interface pode ser </w:t>
      </w:r>
      <w:r w:rsidR="0081428B" w:rsidRPr="00C06035">
        <w:rPr>
          <w:highlight w:val="yellow"/>
        </w:rPr>
        <w:t>dividida em três grandes grupos</w:t>
      </w:r>
      <w:r w:rsidR="00F3559D" w:rsidRPr="00C06035">
        <w:rPr>
          <w:highlight w:val="yellow"/>
        </w:rPr>
        <w:t xml:space="preserve"> de utilização.</w:t>
      </w:r>
    </w:p>
    <w:p w14:paraId="6D77147C" w14:textId="502B068B" w:rsidR="002F2985" w:rsidRDefault="00FB7FB4" w:rsidP="00280B1C">
      <w:r w:rsidRPr="00C06035">
        <w:rPr>
          <w:highlight w:val="yellow"/>
        </w:rPr>
        <w:t xml:space="preserve">O grupo superior </w:t>
      </w:r>
      <w:r w:rsidR="00DB464B" w:rsidRPr="00C06035">
        <w:rPr>
          <w:highlight w:val="yellow"/>
        </w:rPr>
        <w:t xml:space="preserve">contém informação de controlo do processo, isto é, </w:t>
      </w:r>
      <w:r w:rsidRPr="00C06035">
        <w:rPr>
          <w:highlight w:val="yellow"/>
        </w:rPr>
        <w:t>permite que</w:t>
      </w:r>
      <w:r w:rsidR="00DB464B" w:rsidRPr="00C06035">
        <w:rPr>
          <w:highlight w:val="yellow"/>
        </w:rPr>
        <w:t xml:space="preserve"> o utilizador </w:t>
      </w:r>
      <w:r w:rsidRPr="00C06035">
        <w:rPr>
          <w:highlight w:val="yellow"/>
        </w:rPr>
        <w:t>monitorize</w:t>
      </w:r>
      <w:r w:rsidR="00DB464B" w:rsidRPr="00C06035">
        <w:rPr>
          <w:highlight w:val="yellow"/>
        </w:rPr>
        <w:t xml:space="preserve"> em tempo real a posição dos eixos, as</w:t>
      </w:r>
      <w:r w:rsidRPr="00C06035">
        <w:rPr>
          <w:highlight w:val="yellow"/>
        </w:rPr>
        <w:t xml:space="preserve"> velocidades e as temperaturas. </w:t>
      </w:r>
      <w:r w:rsidR="002F2985" w:rsidRPr="00C06035">
        <w:rPr>
          <w:highlight w:val="yellow"/>
        </w:rPr>
        <w:t>A posição dos eixos</w:t>
      </w:r>
      <w:r w:rsidR="00F3559D" w:rsidRPr="00C06035">
        <w:rPr>
          <w:highlight w:val="yellow"/>
        </w:rPr>
        <w:t xml:space="preserve"> é</w:t>
      </w:r>
      <w:r w:rsidR="002F2985" w:rsidRPr="00C06035">
        <w:rPr>
          <w:highlight w:val="yellow"/>
        </w:rPr>
        <w:t xml:space="preserve"> disponibilizada através de um valor em milímetros e acompanhad</w:t>
      </w:r>
      <w:r w:rsidR="00F3559D" w:rsidRPr="00C06035">
        <w:rPr>
          <w:highlight w:val="yellow"/>
        </w:rPr>
        <w:t>a</w:t>
      </w:r>
      <w:r w:rsidR="002F2985" w:rsidRPr="00C06035">
        <w:rPr>
          <w:highlight w:val="yellow"/>
        </w:rPr>
        <w:t xml:space="preserve"> de um objeto gráfico que representa o eixo. No caso dos eixos X, Y e Z o objeto gráfico é uma barra de progresso para cada um. Já o eixo B, que no equipamento real corresponde á inclinação do tabuleiro onde decorre a impressão, é representado por uma barra fixa horizontal a cinzento e uma barra azul</w:t>
      </w:r>
      <w:r w:rsidR="00F82D5A" w:rsidRPr="00C06035">
        <w:rPr>
          <w:highlight w:val="yellow"/>
        </w:rPr>
        <w:t xml:space="preserve"> (dinâmica)</w:t>
      </w:r>
      <w:r w:rsidR="002F2985" w:rsidRPr="00C06035">
        <w:rPr>
          <w:highlight w:val="yellow"/>
        </w:rPr>
        <w:t xml:space="preserve"> que demonstra a inclinação da mesa</w:t>
      </w:r>
      <w:r w:rsidR="005B6175" w:rsidRPr="00C06035">
        <w:rPr>
          <w:highlight w:val="yellow"/>
        </w:rPr>
        <w:t xml:space="preserve"> (como se o tabuleiro fosse visto de perfil)</w:t>
      </w:r>
      <w:r w:rsidR="002F2985" w:rsidRPr="00C06035">
        <w:rPr>
          <w:highlight w:val="yellow"/>
        </w:rPr>
        <w:t xml:space="preserve">, correspondente a um determinado ângulo em graus celsius. Por último, o eixo C, que no equipamento real corresponde á rotação do tabuleiro sobre ele próprio, é representado por uma circunferência e um ponto vermelho com uma linha azul </w:t>
      </w:r>
      <w:r w:rsidR="00F82D5A" w:rsidRPr="00C06035">
        <w:rPr>
          <w:highlight w:val="yellow"/>
        </w:rPr>
        <w:t xml:space="preserve">(dinâmicos) </w:t>
      </w:r>
      <w:r w:rsidR="002F2985" w:rsidRPr="00C06035">
        <w:rPr>
          <w:highlight w:val="yellow"/>
        </w:rPr>
        <w:t>desde o centro da circunferência para visualização do ângulo de rotação (como se o tabuleiro fosse visto de cima).</w:t>
      </w:r>
      <w:r w:rsidR="00CA7C38" w:rsidRPr="00C06035">
        <w:rPr>
          <w:highlight w:val="yellow"/>
        </w:rPr>
        <w:t xml:space="preserve"> Nas duas figuras s</w:t>
      </w:r>
      <w:r w:rsidR="00334B4B" w:rsidRPr="00C06035">
        <w:rPr>
          <w:highlight w:val="yellow"/>
        </w:rPr>
        <w:t>eguintes é possível visualizar com mais detalhe</w:t>
      </w:r>
      <w:r w:rsidR="000D3764" w:rsidRPr="00C06035">
        <w:rPr>
          <w:highlight w:val="yellow"/>
        </w:rPr>
        <w:t xml:space="preserve"> os eixos B e C em posições</w:t>
      </w:r>
      <w:r w:rsidR="00CA7C38" w:rsidRPr="00C06035">
        <w:rPr>
          <w:highlight w:val="yellow"/>
        </w:rPr>
        <w:t xml:space="preserve"> diferente</w:t>
      </w:r>
      <w:r w:rsidR="000D3764" w:rsidRPr="00C06035">
        <w:rPr>
          <w:highlight w:val="yellow"/>
        </w:rPr>
        <w:t>s, assim como</w:t>
      </w:r>
      <w:r w:rsidR="00CA7C38" w:rsidRPr="00C06035">
        <w:rPr>
          <w:highlight w:val="yellow"/>
        </w:rPr>
        <w:t xml:space="preserve"> a respetiva representação gráfica.</w:t>
      </w:r>
    </w:p>
    <w:p w14:paraId="7E2FE994" w14:textId="77777777" w:rsidR="000D3764" w:rsidRDefault="000D3764" w:rsidP="000D3764">
      <w:pPr>
        <w:keepNext/>
        <w:jc w:val="center"/>
      </w:pPr>
      <w:r>
        <w:rPr>
          <w:noProof/>
          <w:lang w:eastAsia="pt-PT"/>
        </w:rPr>
        <w:lastRenderedPageBreak/>
        <w:drawing>
          <wp:inline distT="0" distB="0" distL="0" distR="0" wp14:anchorId="607090EE" wp14:editId="33709820">
            <wp:extent cx="3648584" cy="1009791"/>
            <wp:effectExtent l="0" t="0" r="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ixosBeC1.PNG"/>
                    <pic:cNvPicPr/>
                  </pic:nvPicPr>
                  <pic:blipFill>
                    <a:blip r:embed="rId71">
                      <a:extLst>
                        <a:ext uri="{28A0092B-C50C-407E-A947-70E740481C1C}">
                          <a14:useLocalDpi xmlns:a14="http://schemas.microsoft.com/office/drawing/2010/main" val="0"/>
                        </a:ext>
                      </a:extLst>
                    </a:blip>
                    <a:stretch>
                      <a:fillRect/>
                    </a:stretch>
                  </pic:blipFill>
                  <pic:spPr>
                    <a:xfrm>
                      <a:off x="0" y="0"/>
                      <a:ext cx="3648584" cy="1009791"/>
                    </a:xfrm>
                    <a:prstGeom prst="rect">
                      <a:avLst/>
                    </a:prstGeom>
                  </pic:spPr>
                </pic:pic>
              </a:graphicData>
            </a:graphic>
          </wp:inline>
        </w:drawing>
      </w:r>
    </w:p>
    <w:p w14:paraId="2D713816" w14:textId="009DA6D3" w:rsidR="000D3764" w:rsidRDefault="000D3764" w:rsidP="000D3764">
      <w:pPr>
        <w:pStyle w:val="Legenda"/>
        <w:jc w:val="center"/>
      </w:pPr>
      <w:bookmarkStart w:id="90" w:name="_Toc506913256"/>
      <w:r>
        <w:t xml:space="preserve">Figura </w:t>
      </w:r>
      <w:r w:rsidR="00070034">
        <w:fldChar w:fldCharType="begin"/>
      </w:r>
      <w:r w:rsidR="00070034">
        <w:instrText xml:space="preserve"> SEQ Figura \* ARABIC </w:instrText>
      </w:r>
      <w:r w:rsidR="00070034">
        <w:fldChar w:fldCharType="separate"/>
      </w:r>
      <w:r w:rsidR="00E37EA4">
        <w:rPr>
          <w:noProof/>
        </w:rPr>
        <w:t>51</w:t>
      </w:r>
      <w:r w:rsidR="00070034">
        <w:rPr>
          <w:noProof/>
        </w:rPr>
        <w:fldChar w:fldCharType="end"/>
      </w:r>
      <w:r>
        <w:t xml:space="preserve"> - Eixos B e C</w:t>
      </w:r>
      <w:bookmarkEnd w:id="90"/>
    </w:p>
    <w:p w14:paraId="076996E0" w14:textId="77777777" w:rsidR="00967FC1" w:rsidRPr="00967FC1" w:rsidRDefault="00967FC1" w:rsidP="00967FC1"/>
    <w:p w14:paraId="4710E95D" w14:textId="77777777" w:rsidR="000D3764" w:rsidRDefault="000D3764" w:rsidP="000D3764">
      <w:pPr>
        <w:keepNext/>
        <w:jc w:val="center"/>
      </w:pPr>
      <w:r>
        <w:rPr>
          <w:noProof/>
          <w:lang w:eastAsia="pt-PT"/>
        </w:rPr>
        <w:drawing>
          <wp:inline distT="0" distB="0" distL="0" distR="0" wp14:anchorId="764A8046" wp14:editId="63B653FD">
            <wp:extent cx="3581900" cy="914528"/>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ixosBeC2.PNG"/>
                    <pic:cNvPicPr/>
                  </pic:nvPicPr>
                  <pic:blipFill>
                    <a:blip r:embed="rId72">
                      <a:extLst>
                        <a:ext uri="{28A0092B-C50C-407E-A947-70E740481C1C}">
                          <a14:useLocalDpi xmlns:a14="http://schemas.microsoft.com/office/drawing/2010/main" val="0"/>
                        </a:ext>
                      </a:extLst>
                    </a:blip>
                    <a:stretch>
                      <a:fillRect/>
                    </a:stretch>
                  </pic:blipFill>
                  <pic:spPr>
                    <a:xfrm>
                      <a:off x="0" y="0"/>
                      <a:ext cx="3581900" cy="914528"/>
                    </a:xfrm>
                    <a:prstGeom prst="rect">
                      <a:avLst/>
                    </a:prstGeom>
                  </pic:spPr>
                </pic:pic>
              </a:graphicData>
            </a:graphic>
          </wp:inline>
        </w:drawing>
      </w:r>
    </w:p>
    <w:p w14:paraId="09A07359" w14:textId="5D57787E" w:rsidR="000D3764" w:rsidRDefault="000D3764" w:rsidP="000D3764">
      <w:pPr>
        <w:pStyle w:val="Legenda"/>
        <w:jc w:val="center"/>
      </w:pPr>
      <w:bookmarkStart w:id="91" w:name="_Toc506913257"/>
      <w:r>
        <w:t xml:space="preserve">Figura </w:t>
      </w:r>
      <w:r w:rsidR="00070034">
        <w:fldChar w:fldCharType="begin"/>
      </w:r>
      <w:r w:rsidR="00070034">
        <w:instrText xml:space="preserve"> SEQ Figura \* ARABIC </w:instrText>
      </w:r>
      <w:r w:rsidR="00070034">
        <w:fldChar w:fldCharType="separate"/>
      </w:r>
      <w:r w:rsidR="00E37EA4">
        <w:rPr>
          <w:noProof/>
        </w:rPr>
        <w:t>52</w:t>
      </w:r>
      <w:r w:rsidR="00070034">
        <w:rPr>
          <w:noProof/>
        </w:rPr>
        <w:fldChar w:fldCharType="end"/>
      </w:r>
      <w:r>
        <w:t xml:space="preserve"> - Eixos B e C</w:t>
      </w:r>
      <w:bookmarkEnd w:id="91"/>
    </w:p>
    <w:p w14:paraId="2FBB4762" w14:textId="77777777" w:rsidR="002D21F5" w:rsidRDefault="002D21F5" w:rsidP="00280B1C"/>
    <w:p w14:paraId="4C3A3625" w14:textId="6E5DC0E6" w:rsidR="00FB7FB4" w:rsidRPr="00C06035" w:rsidRDefault="002D21F5" w:rsidP="00280B1C">
      <w:pPr>
        <w:rPr>
          <w:highlight w:val="yellow"/>
        </w:rPr>
      </w:pPr>
      <w:r w:rsidRPr="00C06035">
        <w:rPr>
          <w:highlight w:val="yellow"/>
        </w:rPr>
        <w:t>No grupo intermédio</w:t>
      </w:r>
      <w:r w:rsidR="00DB464B" w:rsidRPr="00C06035">
        <w:rPr>
          <w:highlight w:val="yellow"/>
        </w:rPr>
        <w:t xml:space="preserve"> é possível o </w:t>
      </w:r>
      <w:r w:rsidR="00FB7FB4" w:rsidRPr="00C06035">
        <w:rPr>
          <w:highlight w:val="yellow"/>
        </w:rPr>
        <w:t>utilizador</w:t>
      </w:r>
      <w:r w:rsidR="00DB464B" w:rsidRPr="00C06035">
        <w:rPr>
          <w:highlight w:val="yellow"/>
        </w:rPr>
        <w:t xml:space="preserve"> </w:t>
      </w:r>
      <w:r w:rsidR="0081428B" w:rsidRPr="00C06035">
        <w:rPr>
          <w:highlight w:val="yellow"/>
        </w:rPr>
        <w:t>recorrer a</w:t>
      </w:r>
      <w:r w:rsidR="00DB464B" w:rsidRPr="00C06035">
        <w:rPr>
          <w:highlight w:val="yellow"/>
        </w:rPr>
        <w:t xml:space="preserve"> vários modos de operação (Automático, Manual ou MDI)</w:t>
      </w:r>
      <w:r w:rsidR="0081428B" w:rsidRPr="00C06035">
        <w:rPr>
          <w:highlight w:val="yellow"/>
        </w:rPr>
        <w:t xml:space="preserve"> para </w:t>
      </w:r>
      <w:r w:rsidR="00FB7FB4" w:rsidRPr="00C06035">
        <w:rPr>
          <w:highlight w:val="yellow"/>
        </w:rPr>
        <w:t>manusear</w:t>
      </w:r>
      <w:r w:rsidR="0081428B" w:rsidRPr="00C06035">
        <w:rPr>
          <w:highlight w:val="yellow"/>
        </w:rPr>
        <w:t xml:space="preserve"> o equipamento</w:t>
      </w:r>
      <w:r w:rsidR="00FB7FB4" w:rsidRPr="00C06035">
        <w:rPr>
          <w:highlight w:val="yellow"/>
        </w:rPr>
        <w:t xml:space="preserve">. </w:t>
      </w:r>
    </w:p>
    <w:p w14:paraId="177787E8" w14:textId="1E994F44" w:rsidR="002D21F5" w:rsidRDefault="0063785B" w:rsidP="002D21F5">
      <w:r w:rsidRPr="00C06035">
        <w:rPr>
          <w:highlight w:val="yellow"/>
        </w:rPr>
        <w:t>No modo de operação Automático é possível o utilizador escolher um ficheiro de formato “gcode” e executar no equipamento através do botão “Iniciar”. As linhas de código G que estão a ser executadas são disponibilizadas na tabela, e durante a execução do ficheiro o utilizador poderá se</w:t>
      </w:r>
      <w:r w:rsidR="006D6D0D" w:rsidRPr="00C06035">
        <w:rPr>
          <w:highlight w:val="yellow"/>
        </w:rPr>
        <w:t>mpre optar por pausar ou parar.</w:t>
      </w:r>
      <w:r w:rsidR="002D21F5" w:rsidRPr="00C06035">
        <w:rPr>
          <w:highlight w:val="yellow"/>
        </w:rPr>
        <w:t xml:space="preserve"> É disponibilizad</w:t>
      </w:r>
      <w:r w:rsidR="0023239E" w:rsidRPr="00C06035">
        <w:rPr>
          <w:highlight w:val="yellow"/>
        </w:rPr>
        <w:t>a</w:t>
      </w:r>
      <w:r w:rsidR="002D21F5" w:rsidRPr="00C06035">
        <w:rPr>
          <w:highlight w:val="yellow"/>
        </w:rPr>
        <w:t xml:space="preserve"> também uma funcionalidade para visualizar os objetos a imprimir em três dimensões, através de uma aplicação desenvolvida em EMBER.JS que interpreta o código G e desenha num objeto canvas no </w:t>
      </w:r>
      <w:r w:rsidR="002D21F5" w:rsidRPr="00C06035">
        <w:rPr>
          <w:i/>
          <w:highlight w:val="yellow"/>
        </w:rPr>
        <w:t xml:space="preserve">browser </w:t>
      </w:r>
      <w:r w:rsidR="002D21F5" w:rsidRPr="00C06035">
        <w:rPr>
          <w:highlight w:val="yellow"/>
        </w:rPr>
        <w:t>(ver figuras seguintes).</w:t>
      </w:r>
    </w:p>
    <w:p w14:paraId="5FA59D34" w14:textId="77777777" w:rsidR="002D21F5" w:rsidRDefault="002D21F5" w:rsidP="002D21F5">
      <w:pPr>
        <w:keepNext/>
      </w:pPr>
      <w:r>
        <w:rPr>
          <w:noProof/>
          <w:lang w:eastAsia="pt-PT"/>
        </w:rPr>
        <w:lastRenderedPageBreak/>
        <w:drawing>
          <wp:inline distT="0" distB="0" distL="0" distR="0" wp14:anchorId="49079083" wp14:editId="4BF4B0E1">
            <wp:extent cx="5482590" cy="3590223"/>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7.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91090" cy="3595789"/>
                    </a:xfrm>
                    <a:prstGeom prst="rect">
                      <a:avLst/>
                    </a:prstGeom>
                  </pic:spPr>
                </pic:pic>
              </a:graphicData>
            </a:graphic>
          </wp:inline>
        </w:drawing>
      </w:r>
    </w:p>
    <w:p w14:paraId="6F8CD07E" w14:textId="10DAECE5" w:rsidR="002D21F5" w:rsidRDefault="002D21F5" w:rsidP="002D21F5">
      <w:pPr>
        <w:pStyle w:val="Legenda"/>
        <w:jc w:val="center"/>
      </w:pPr>
      <w:bookmarkStart w:id="92" w:name="_Toc506913258"/>
      <w:r>
        <w:t xml:space="preserve">Figura </w:t>
      </w:r>
      <w:r w:rsidR="00070034">
        <w:fldChar w:fldCharType="begin"/>
      </w:r>
      <w:r w:rsidR="00070034">
        <w:instrText xml:space="preserve"> SEQ Figura \* ARABIC </w:instrText>
      </w:r>
      <w:r w:rsidR="00070034">
        <w:fldChar w:fldCharType="separate"/>
      </w:r>
      <w:r w:rsidR="00E37EA4">
        <w:rPr>
          <w:noProof/>
        </w:rPr>
        <w:t>53</w:t>
      </w:r>
      <w:r w:rsidR="00070034">
        <w:rPr>
          <w:noProof/>
        </w:rPr>
        <w:fldChar w:fldCharType="end"/>
      </w:r>
      <w:r>
        <w:t xml:space="preserve"> - Visualização do objeto em 3D</w:t>
      </w:r>
      <w:bookmarkEnd w:id="92"/>
    </w:p>
    <w:p w14:paraId="0827749A" w14:textId="77777777" w:rsidR="002D21F5" w:rsidRDefault="002D21F5" w:rsidP="002D21F5"/>
    <w:p w14:paraId="6CB0F11D" w14:textId="77777777" w:rsidR="002D21F5" w:rsidRDefault="002D21F5" w:rsidP="002D21F5">
      <w:pPr>
        <w:keepNext/>
        <w:jc w:val="center"/>
      </w:pPr>
      <w:r>
        <w:rPr>
          <w:noProof/>
          <w:lang w:eastAsia="pt-PT"/>
        </w:rPr>
        <w:drawing>
          <wp:inline distT="0" distB="0" distL="0" distR="0" wp14:anchorId="2349B9B2" wp14:editId="16BA6D67">
            <wp:extent cx="5215890" cy="3411543"/>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8.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21201" cy="3415017"/>
                    </a:xfrm>
                    <a:prstGeom prst="rect">
                      <a:avLst/>
                    </a:prstGeom>
                  </pic:spPr>
                </pic:pic>
              </a:graphicData>
            </a:graphic>
          </wp:inline>
        </w:drawing>
      </w:r>
    </w:p>
    <w:p w14:paraId="5B1ED613" w14:textId="5F502732" w:rsidR="002D21F5" w:rsidRDefault="002D21F5" w:rsidP="002D21F5">
      <w:pPr>
        <w:pStyle w:val="Legenda"/>
        <w:jc w:val="center"/>
      </w:pPr>
      <w:bookmarkStart w:id="93" w:name="_Toc506913259"/>
      <w:r>
        <w:t xml:space="preserve">Figura </w:t>
      </w:r>
      <w:r w:rsidR="00070034">
        <w:fldChar w:fldCharType="begin"/>
      </w:r>
      <w:r w:rsidR="00070034">
        <w:instrText xml:space="preserve"> SEQ Figura \* ARABIC </w:instrText>
      </w:r>
      <w:r w:rsidR="00070034">
        <w:fldChar w:fldCharType="separate"/>
      </w:r>
      <w:r w:rsidR="00E37EA4">
        <w:rPr>
          <w:noProof/>
        </w:rPr>
        <w:t>54</w:t>
      </w:r>
      <w:r w:rsidR="00070034">
        <w:rPr>
          <w:noProof/>
        </w:rPr>
        <w:fldChar w:fldCharType="end"/>
      </w:r>
      <w:r>
        <w:t xml:space="preserve"> - </w:t>
      </w:r>
      <w:r w:rsidRPr="004C31BE">
        <w:t>Visualização do objeto em 3D</w:t>
      </w:r>
      <w:bookmarkEnd w:id="93"/>
    </w:p>
    <w:p w14:paraId="26E8C8D9" w14:textId="77777777" w:rsidR="002D21F5" w:rsidRDefault="002D21F5" w:rsidP="00ED1019"/>
    <w:p w14:paraId="23AD8F90" w14:textId="77777777" w:rsidR="0063785B" w:rsidRDefault="00E6103A" w:rsidP="002D21F5">
      <w:pPr>
        <w:keepNext/>
        <w:jc w:val="center"/>
      </w:pPr>
      <w:r>
        <w:rPr>
          <w:noProof/>
          <w:lang w:eastAsia="pt-PT"/>
        </w:rPr>
        <w:lastRenderedPageBreak/>
        <w:drawing>
          <wp:inline distT="0" distB="0" distL="0" distR="0" wp14:anchorId="6F678465" wp14:editId="3F80C6BA">
            <wp:extent cx="5763042" cy="319087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mifinal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8652" cy="3193981"/>
                    </a:xfrm>
                    <a:prstGeom prst="rect">
                      <a:avLst/>
                    </a:prstGeom>
                  </pic:spPr>
                </pic:pic>
              </a:graphicData>
            </a:graphic>
          </wp:inline>
        </w:drawing>
      </w:r>
    </w:p>
    <w:p w14:paraId="385DC6E4" w14:textId="751D8421" w:rsidR="006D6D0D" w:rsidRPr="006D6D0D" w:rsidRDefault="0063785B" w:rsidP="006D6D0D">
      <w:pPr>
        <w:pStyle w:val="Legenda"/>
        <w:jc w:val="center"/>
      </w:pPr>
      <w:bookmarkStart w:id="94" w:name="_Toc506913260"/>
      <w:r>
        <w:t xml:space="preserve">Figura </w:t>
      </w:r>
      <w:r w:rsidR="00070034">
        <w:fldChar w:fldCharType="begin"/>
      </w:r>
      <w:r w:rsidR="00070034">
        <w:instrText xml:space="preserve"> SEQ Figura \* ARABIC </w:instrText>
      </w:r>
      <w:r w:rsidR="00070034">
        <w:fldChar w:fldCharType="separate"/>
      </w:r>
      <w:r w:rsidR="00E37EA4">
        <w:rPr>
          <w:noProof/>
        </w:rPr>
        <w:t>55</w:t>
      </w:r>
      <w:r w:rsidR="00070034">
        <w:rPr>
          <w:noProof/>
        </w:rPr>
        <w:fldChar w:fldCharType="end"/>
      </w:r>
      <w:r>
        <w:t xml:space="preserve"> - Modo de operação Automático</w:t>
      </w:r>
      <w:bookmarkEnd w:id="94"/>
    </w:p>
    <w:p w14:paraId="5053D607" w14:textId="77777777" w:rsidR="000B124F" w:rsidRDefault="000B124F" w:rsidP="00280B1C"/>
    <w:p w14:paraId="4943AC48" w14:textId="53EE2B53" w:rsidR="005B7277" w:rsidRDefault="0063785B" w:rsidP="00280B1C">
      <w:r w:rsidRPr="00C06035">
        <w:rPr>
          <w:highlight w:val="yellow"/>
        </w:rPr>
        <w:t xml:space="preserve">No modo de operação Manual é possível o utilizador efetuar movimentos curtos (entre 0.1 e 10) e singulares nos eixos, e fazer </w:t>
      </w:r>
      <w:r w:rsidRPr="00C06035">
        <w:rPr>
          <w:i/>
          <w:highlight w:val="yellow"/>
        </w:rPr>
        <w:t>Homing</w:t>
      </w:r>
      <w:r w:rsidRPr="00C06035">
        <w:rPr>
          <w:highlight w:val="yellow"/>
        </w:rPr>
        <w:t xml:space="preserve"> aos mesmos (enviá-los </w:t>
      </w:r>
      <w:r w:rsidR="006D6D0D" w:rsidRPr="00C06035">
        <w:rPr>
          <w:highlight w:val="yellow"/>
        </w:rPr>
        <w:t>para uma posição de segurança).</w:t>
      </w:r>
    </w:p>
    <w:p w14:paraId="4598D1DB" w14:textId="77777777" w:rsidR="003C18DE" w:rsidRDefault="003C18DE" w:rsidP="003C18DE">
      <w:pPr>
        <w:keepNext/>
        <w:jc w:val="center"/>
      </w:pPr>
      <w:r>
        <w:rPr>
          <w:noProof/>
          <w:lang w:eastAsia="pt-PT"/>
        </w:rPr>
        <w:lastRenderedPageBreak/>
        <w:drawing>
          <wp:inline distT="0" distB="0" distL="0" distR="0" wp14:anchorId="3BAB484B" wp14:editId="47539698">
            <wp:extent cx="5745480" cy="389445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45480" cy="3894455"/>
                    </a:xfrm>
                    <a:prstGeom prst="rect">
                      <a:avLst/>
                    </a:prstGeom>
                  </pic:spPr>
                </pic:pic>
              </a:graphicData>
            </a:graphic>
          </wp:inline>
        </w:drawing>
      </w:r>
    </w:p>
    <w:p w14:paraId="7300F906" w14:textId="71783077" w:rsidR="003C18DE" w:rsidRDefault="003C18DE" w:rsidP="003C18DE">
      <w:pPr>
        <w:pStyle w:val="Legenda"/>
        <w:jc w:val="center"/>
      </w:pPr>
      <w:bookmarkStart w:id="95" w:name="_Toc506913261"/>
      <w:r>
        <w:t xml:space="preserve">Figura </w:t>
      </w:r>
      <w:r w:rsidR="00070034">
        <w:fldChar w:fldCharType="begin"/>
      </w:r>
      <w:r w:rsidR="00070034">
        <w:instrText xml:space="preserve"> SEQ Figura \* ARABIC </w:instrText>
      </w:r>
      <w:r w:rsidR="00070034">
        <w:fldChar w:fldCharType="separate"/>
      </w:r>
      <w:r w:rsidR="00E37EA4">
        <w:rPr>
          <w:noProof/>
        </w:rPr>
        <w:t>56</w:t>
      </w:r>
      <w:r w:rsidR="00070034">
        <w:rPr>
          <w:noProof/>
        </w:rPr>
        <w:fldChar w:fldCharType="end"/>
      </w:r>
      <w:r>
        <w:t xml:space="preserve"> - Modo de Operação Manual</w:t>
      </w:r>
      <w:bookmarkEnd w:id="95"/>
    </w:p>
    <w:p w14:paraId="72B54F12" w14:textId="77777777" w:rsidR="003C18DE" w:rsidRPr="003C18DE" w:rsidRDefault="003C18DE" w:rsidP="003C18DE"/>
    <w:p w14:paraId="14A92802" w14:textId="62A9A7BB" w:rsidR="00D51F95" w:rsidRDefault="005B7277" w:rsidP="00280B1C">
      <w:r w:rsidRPr="00C06035">
        <w:rPr>
          <w:highlight w:val="yellow"/>
        </w:rPr>
        <w:t>No modo de operação MDI o utilizador pode inserir um comando em código G através de um teclado virt</w:t>
      </w:r>
      <w:r w:rsidR="006D6D0D" w:rsidRPr="00C06035">
        <w:rPr>
          <w:highlight w:val="yellow"/>
        </w:rPr>
        <w:t xml:space="preserve">ual e executar no equipamento. </w:t>
      </w:r>
      <w:r w:rsidR="00E37EA4" w:rsidRPr="00C06035">
        <w:rPr>
          <w:highlight w:val="yellow"/>
        </w:rPr>
        <w:t>O teclado virtual disponibiliza apenas um conjunto de teclas fixas com as quais se pode construir comandos em código G para o equipamento interpretar.</w:t>
      </w:r>
      <w:r w:rsidR="00E37EA4">
        <w:t xml:space="preserve">  </w:t>
      </w:r>
    </w:p>
    <w:p w14:paraId="222D055A" w14:textId="77777777" w:rsidR="003C18DE" w:rsidRDefault="003C18DE" w:rsidP="003C18DE">
      <w:pPr>
        <w:keepNext/>
      </w:pPr>
      <w:r>
        <w:rPr>
          <w:noProof/>
          <w:lang w:eastAsia="pt-PT"/>
        </w:rPr>
        <w:lastRenderedPageBreak/>
        <w:drawing>
          <wp:inline distT="0" distB="0" distL="0" distR="0" wp14:anchorId="49F80056" wp14:editId="1106A8EE">
            <wp:extent cx="5745480" cy="382524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45480" cy="3825240"/>
                    </a:xfrm>
                    <a:prstGeom prst="rect">
                      <a:avLst/>
                    </a:prstGeom>
                  </pic:spPr>
                </pic:pic>
              </a:graphicData>
            </a:graphic>
          </wp:inline>
        </w:drawing>
      </w:r>
    </w:p>
    <w:p w14:paraId="72129641" w14:textId="61C48AF9" w:rsidR="003C18DE" w:rsidRDefault="003C18DE" w:rsidP="003C18DE">
      <w:pPr>
        <w:pStyle w:val="Legenda"/>
        <w:jc w:val="center"/>
      </w:pPr>
      <w:bookmarkStart w:id="96" w:name="_Toc506913262"/>
      <w:r>
        <w:t xml:space="preserve">Figura </w:t>
      </w:r>
      <w:r w:rsidR="00070034">
        <w:fldChar w:fldCharType="begin"/>
      </w:r>
      <w:r w:rsidR="00070034">
        <w:instrText xml:space="preserve"> SEQ Figura \* ARABIC </w:instrText>
      </w:r>
      <w:r w:rsidR="00070034">
        <w:fldChar w:fldCharType="separate"/>
      </w:r>
      <w:r w:rsidR="00E37EA4">
        <w:rPr>
          <w:noProof/>
        </w:rPr>
        <w:t>57</w:t>
      </w:r>
      <w:r w:rsidR="00070034">
        <w:rPr>
          <w:noProof/>
        </w:rPr>
        <w:fldChar w:fldCharType="end"/>
      </w:r>
      <w:r>
        <w:t xml:space="preserve"> - Modo de Operação MDI</w:t>
      </w:r>
      <w:bookmarkEnd w:id="96"/>
    </w:p>
    <w:p w14:paraId="61984941" w14:textId="77777777" w:rsidR="003C18DE" w:rsidRDefault="003C18DE" w:rsidP="003C18DE">
      <w:pPr>
        <w:keepNext/>
      </w:pPr>
      <w:r>
        <w:rPr>
          <w:noProof/>
          <w:lang w:eastAsia="pt-PT"/>
        </w:rPr>
        <w:drawing>
          <wp:inline distT="0" distB="0" distL="0" distR="0" wp14:anchorId="6FBA9C6C" wp14:editId="622B5DC1">
            <wp:extent cx="5745480" cy="3830320"/>
            <wp:effectExtent l="0" t="0" r="0" b="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45480" cy="3830320"/>
                    </a:xfrm>
                    <a:prstGeom prst="rect">
                      <a:avLst/>
                    </a:prstGeom>
                  </pic:spPr>
                </pic:pic>
              </a:graphicData>
            </a:graphic>
          </wp:inline>
        </w:drawing>
      </w:r>
    </w:p>
    <w:p w14:paraId="7A6E5DDD" w14:textId="03C37F2C" w:rsidR="003C18DE" w:rsidRPr="003C18DE" w:rsidRDefault="003C18DE" w:rsidP="003C18DE">
      <w:pPr>
        <w:pStyle w:val="Legenda"/>
        <w:jc w:val="center"/>
      </w:pPr>
      <w:bookmarkStart w:id="97" w:name="_Toc506913263"/>
      <w:r>
        <w:t xml:space="preserve">Figura </w:t>
      </w:r>
      <w:r w:rsidR="00070034">
        <w:fldChar w:fldCharType="begin"/>
      </w:r>
      <w:r w:rsidR="00070034">
        <w:instrText xml:space="preserve"> SEQ Figura \* ARABIC </w:instrText>
      </w:r>
      <w:r w:rsidR="00070034">
        <w:fldChar w:fldCharType="separate"/>
      </w:r>
      <w:r w:rsidR="00E37EA4">
        <w:rPr>
          <w:noProof/>
        </w:rPr>
        <w:t>58</w:t>
      </w:r>
      <w:r w:rsidR="00070034">
        <w:rPr>
          <w:noProof/>
        </w:rPr>
        <w:fldChar w:fldCharType="end"/>
      </w:r>
      <w:r>
        <w:t xml:space="preserve"> - Teclado virtual para inserção de linha no modo MDI</w:t>
      </w:r>
      <w:bookmarkEnd w:id="97"/>
    </w:p>
    <w:p w14:paraId="1BF04231" w14:textId="6F648C95" w:rsidR="00C26133" w:rsidRDefault="00D51F95" w:rsidP="0063785B">
      <w:r w:rsidRPr="00C06035">
        <w:rPr>
          <w:highlight w:val="yellow"/>
        </w:rPr>
        <w:lastRenderedPageBreak/>
        <w:t>No grupo inferior, o utilizador pode efetuar alterações de parâmetros em tempo real durante a execução do processo de impress</w:t>
      </w:r>
      <w:r w:rsidR="00C26133" w:rsidRPr="00C06035">
        <w:rPr>
          <w:highlight w:val="yellow"/>
        </w:rPr>
        <w:t>ão. Estes parâmetros incluem temperaturas da câmara, do tabuleiro, do extrusor, ligar sistemas de aquecimento da câmara, do tabuleiro, do extrusor, ligar insuflação de ar da câmara, alterar velocidades de extrusão do polímero, da fibra, entre outros.</w:t>
      </w:r>
      <w:r w:rsidR="00E37EA4" w:rsidRPr="00C06035">
        <w:rPr>
          <w:highlight w:val="yellow"/>
        </w:rPr>
        <w:t xml:space="preserve"> Ver figuras anteriores para visualizar parâmetros respetivos ao sistema de aquecimento, á insuflação de ar e ás velocidades, e ver figuras seguintes para outros parâmetros e para desligar partes do equipamento.</w:t>
      </w:r>
    </w:p>
    <w:p w14:paraId="50C6A616" w14:textId="77777777" w:rsidR="00E37EA4" w:rsidRDefault="00E37EA4" w:rsidP="00E37EA4">
      <w:pPr>
        <w:keepNext/>
      </w:pPr>
      <w:r>
        <w:rPr>
          <w:noProof/>
          <w:lang w:eastAsia="pt-PT"/>
        </w:rPr>
        <w:drawing>
          <wp:inline distT="0" distB="0" distL="0" distR="0" wp14:anchorId="1340DD92" wp14:editId="1050D988">
            <wp:extent cx="5745480" cy="37973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45480" cy="3797300"/>
                    </a:xfrm>
                    <a:prstGeom prst="rect">
                      <a:avLst/>
                    </a:prstGeom>
                  </pic:spPr>
                </pic:pic>
              </a:graphicData>
            </a:graphic>
          </wp:inline>
        </w:drawing>
      </w:r>
    </w:p>
    <w:p w14:paraId="2273EB99" w14:textId="78FC2755" w:rsidR="00E37EA4" w:rsidRDefault="00E37EA4" w:rsidP="00E37EA4">
      <w:pPr>
        <w:pStyle w:val="Legenda"/>
        <w:jc w:val="center"/>
      </w:pPr>
      <w:bookmarkStart w:id="98" w:name="_Toc506913264"/>
      <w:r>
        <w:t xml:space="preserve">Figura </w:t>
      </w:r>
      <w:r w:rsidR="00070034">
        <w:fldChar w:fldCharType="begin"/>
      </w:r>
      <w:r w:rsidR="00070034">
        <w:instrText xml:space="preserve"> SEQ Figura \* ARAB</w:instrText>
      </w:r>
      <w:r w:rsidR="00070034">
        <w:instrText xml:space="preserve">IC </w:instrText>
      </w:r>
      <w:r w:rsidR="00070034">
        <w:fldChar w:fldCharType="separate"/>
      </w:r>
      <w:r>
        <w:rPr>
          <w:noProof/>
        </w:rPr>
        <w:t>59</w:t>
      </w:r>
      <w:r w:rsidR="00070034">
        <w:rPr>
          <w:noProof/>
        </w:rPr>
        <w:fldChar w:fldCharType="end"/>
      </w:r>
      <w:r>
        <w:t xml:space="preserve"> - Ajuste de Mesa e Iluminação da Câmara</w:t>
      </w:r>
      <w:bookmarkEnd w:id="98"/>
    </w:p>
    <w:p w14:paraId="50F70109" w14:textId="1F1CB4A2" w:rsidR="00E37EA4" w:rsidRDefault="00E37EA4" w:rsidP="00E37EA4"/>
    <w:p w14:paraId="5D6DD46B" w14:textId="77777777" w:rsidR="00E37EA4" w:rsidRDefault="00E37EA4" w:rsidP="00E37EA4">
      <w:pPr>
        <w:keepNext/>
      </w:pPr>
      <w:r>
        <w:rPr>
          <w:noProof/>
          <w:lang w:eastAsia="pt-PT"/>
        </w:rPr>
        <w:lastRenderedPageBreak/>
        <w:drawing>
          <wp:inline distT="0" distB="0" distL="0" distR="0" wp14:anchorId="36555CBD" wp14:editId="612B8C63">
            <wp:extent cx="5745480" cy="3798570"/>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6.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45480" cy="3798570"/>
                    </a:xfrm>
                    <a:prstGeom prst="rect">
                      <a:avLst/>
                    </a:prstGeom>
                  </pic:spPr>
                </pic:pic>
              </a:graphicData>
            </a:graphic>
          </wp:inline>
        </w:drawing>
      </w:r>
    </w:p>
    <w:p w14:paraId="2B4A6D17" w14:textId="29758D45" w:rsidR="00E37EA4" w:rsidRDefault="00E37EA4" w:rsidP="00E37EA4">
      <w:pPr>
        <w:pStyle w:val="Legenda"/>
        <w:jc w:val="center"/>
      </w:pPr>
      <w:bookmarkStart w:id="99" w:name="_Toc506913265"/>
      <w:r>
        <w:t xml:space="preserve">Figura </w:t>
      </w:r>
      <w:r w:rsidR="00070034">
        <w:fldChar w:fldCharType="begin"/>
      </w:r>
      <w:r w:rsidR="00070034">
        <w:instrText xml:space="preserve"> SEQ Figura \* ARABIC </w:instrText>
      </w:r>
      <w:r w:rsidR="00070034">
        <w:fldChar w:fldCharType="separate"/>
      </w:r>
      <w:r>
        <w:rPr>
          <w:noProof/>
        </w:rPr>
        <w:t>60</w:t>
      </w:r>
      <w:r w:rsidR="00070034">
        <w:rPr>
          <w:noProof/>
        </w:rPr>
        <w:fldChar w:fldCharType="end"/>
      </w:r>
      <w:r>
        <w:t xml:space="preserve"> - Desligar partes do equipamento</w:t>
      </w:r>
      <w:bookmarkEnd w:id="99"/>
    </w:p>
    <w:p w14:paraId="1DB9621E" w14:textId="0CE1F8D3" w:rsidR="00E37EA4" w:rsidRDefault="00E37EA4" w:rsidP="00E37EA4"/>
    <w:p w14:paraId="4429088C" w14:textId="1801124D" w:rsidR="002A0844" w:rsidRPr="00C06035" w:rsidRDefault="002A0844" w:rsidP="002A0844">
      <w:pPr>
        <w:rPr>
          <w:highlight w:val="yellow"/>
        </w:rPr>
      </w:pPr>
      <w:r w:rsidRPr="00C06035">
        <w:rPr>
          <w:highlight w:val="yellow"/>
        </w:rPr>
        <w:t>Além das funcionalidades anteriormente descritas, o utilizador possui ainda um botão de “Histórico” que permite visualizar o histórico de execuções de ficheiros de código G, assim como alguma informação acerca das mesmas (temperaturas médias, máximas, etc).</w:t>
      </w:r>
    </w:p>
    <w:p w14:paraId="7539C430" w14:textId="28C473E1" w:rsidR="002A0844" w:rsidRDefault="002A0844" w:rsidP="002A0844">
      <w:r w:rsidRPr="00C06035">
        <w:rPr>
          <w:highlight w:val="yellow"/>
        </w:rPr>
        <w:t>Ao clicar no botão “Histórico”, o utilizador irá ver disponibilizada a tabela da figura seguinte.</w:t>
      </w:r>
    </w:p>
    <w:p w14:paraId="442863C4" w14:textId="77777777" w:rsidR="002A0844" w:rsidRDefault="002A0844" w:rsidP="002A0844">
      <w:pPr>
        <w:keepNext/>
      </w:pPr>
      <w:r>
        <w:rPr>
          <w:noProof/>
          <w:lang w:eastAsia="pt-PT"/>
        </w:rPr>
        <w:lastRenderedPageBreak/>
        <w:drawing>
          <wp:inline distT="0" distB="0" distL="0" distR="0" wp14:anchorId="1E9A611B" wp14:editId="238C0D4C">
            <wp:extent cx="5745480" cy="3157220"/>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mi2.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45480" cy="3157220"/>
                    </a:xfrm>
                    <a:prstGeom prst="rect">
                      <a:avLst/>
                    </a:prstGeom>
                  </pic:spPr>
                </pic:pic>
              </a:graphicData>
            </a:graphic>
          </wp:inline>
        </w:drawing>
      </w:r>
    </w:p>
    <w:p w14:paraId="5C8839A2" w14:textId="77777777" w:rsidR="002A0844" w:rsidRDefault="002A0844" w:rsidP="002A0844">
      <w:pPr>
        <w:pStyle w:val="Legenda"/>
        <w:jc w:val="center"/>
      </w:pPr>
      <w:bookmarkStart w:id="100" w:name="_Toc506913266"/>
      <w:r>
        <w:t xml:space="preserve">Figura </w:t>
      </w:r>
      <w:fldSimple w:instr=" SEQ Figura \* ARABIC ">
        <w:r>
          <w:rPr>
            <w:noProof/>
          </w:rPr>
          <w:t>61</w:t>
        </w:r>
      </w:fldSimple>
      <w:r>
        <w:t xml:space="preserve"> - HMI: tabela de execuções</w:t>
      </w:r>
      <w:bookmarkEnd w:id="100"/>
    </w:p>
    <w:p w14:paraId="7117D71D" w14:textId="77777777" w:rsidR="002A0844" w:rsidRDefault="002A0844" w:rsidP="002A0844">
      <w:r w:rsidRPr="00C06035">
        <w:rPr>
          <w:highlight w:val="yellow"/>
        </w:rPr>
        <w:t>Nesta tabela constam as execuções de ficheiros de código G, com o nome do ficheiro, o início, fim, duração e ainda os detalhes. Se o utilizador clicar nos detalhes de uma execução, é disponibilizado um conjunto de informação, como as temperaturas mínimas, médias e máximas, assim como um gráfico de linhas com todas as temperaturas registadas durante o processo de execução do ficheiro (ver figura abaixo). Esta informação pode-se revelar particularmente importante visto ser possível visualizar várias temperaturas ao mesmo tempo permitindo assim encontrar padrões na variação das mesmas.</w:t>
      </w:r>
    </w:p>
    <w:p w14:paraId="3AA45684" w14:textId="77777777" w:rsidR="002A0844" w:rsidRDefault="002A0844" w:rsidP="002A0844"/>
    <w:p w14:paraId="4D97DDD8" w14:textId="77777777" w:rsidR="002A0844" w:rsidRDefault="002A0844" w:rsidP="002A0844">
      <w:pPr>
        <w:keepNext/>
      </w:pPr>
      <w:r>
        <w:rPr>
          <w:noProof/>
          <w:lang w:eastAsia="pt-PT"/>
        </w:rPr>
        <w:lastRenderedPageBreak/>
        <w:drawing>
          <wp:inline distT="0" distB="0" distL="0" distR="0" wp14:anchorId="4EE6D0D5" wp14:editId="07E66C60">
            <wp:extent cx="5745480" cy="31692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mi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45480" cy="3169285"/>
                    </a:xfrm>
                    <a:prstGeom prst="rect">
                      <a:avLst/>
                    </a:prstGeom>
                  </pic:spPr>
                </pic:pic>
              </a:graphicData>
            </a:graphic>
          </wp:inline>
        </w:drawing>
      </w:r>
    </w:p>
    <w:p w14:paraId="562683C8" w14:textId="77777777" w:rsidR="002A0844" w:rsidRPr="00C26133" w:rsidRDefault="002A0844" w:rsidP="002A0844">
      <w:pPr>
        <w:pStyle w:val="Legenda"/>
        <w:jc w:val="center"/>
      </w:pPr>
      <w:bookmarkStart w:id="101" w:name="_Toc506913267"/>
      <w:r>
        <w:t xml:space="preserve">Figura </w:t>
      </w:r>
      <w:fldSimple w:instr=" SEQ Figura \* ARABIC ">
        <w:r>
          <w:rPr>
            <w:noProof/>
          </w:rPr>
          <w:t>62</w:t>
        </w:r>
      </w:fldSimple>
      <w:r>
        <w:t xml:space="preserve"> - HMI: temperaturas de uma execução</w:t>
      </w:r>
      <w:bookmarkEnd w:id="101"/>
    </w:p>
    <w:p w14:paraId="54137A29" w14:textId="77777777" w:rsidR="002A0844" w:rsidRPr="00E37EA4" w:rsidRDefault="002A0844" w:rsidP="00E37EA4"/>
    <w:p w14:paraId="231B172B" w14:textId="77777777" w:rsidR="00C26133" w:rsidRPr="0063785B" w:rsidRDefault="00C26133" w:rsidP="0063785B"/>
    <w:p w14:paraId="672BE75E" w14:textId="77777777" w:rsidR="0094575C" w:rsidRDefault="0094575C">
      <w:pPr>
        <w:rPr>
          <w:smallCaps/>
          <w:sz w:val="28"/>
          <w:szCs w:val="28"/>
        </w:rPr>
      </w:pPr>
      <w:r>
        <w:br w:type="page"/>
      </w:r>
    </w:p>
    <w:p w14:paraId="7425743D" w14:textId="2C417B82" w:rsidR="00D162D6" w:rsidRDefault="00ED1019" w:rsidP="001349AC">
      <w:pPr>
        <w:pStyle w:val="Cabealho2"/>
        <w:ind w:firstLine="708"/>
      </w:pPr>
      <w:bookmarkStart w:id="102" w:name="_Toc506913202"/>
      <w:r>
        <w:lastRenderedPageBreak/>
        <w:t>4.</w:t>
      </w:r>
      <w:r w:rsidR="00E95509">
        <w:t>5</w:t>
      </w:r>
      <w:r>
        <w:t xml:space="preserve"> Resultados Obtidos</w:t>
      </w:r>
      <w:bookmarkEnd w:id="102"/>
    </w:p>
    <w:p w14:paraId="169DB6FE" w14:textId="3ED01B97" w:rsidR="001349AC" w:rsidRDefault="001349AC">
      <w:pPr>
        <w:spacing w:after="200"/>
      </w:pPr>
      <w:r>
        <w:br w:type="page"/>
      </w:r>
    </w:p>
    <w:p w14:paraId="7C29716E" w14:textId="0BD13686" w:rsidR="002F6F57" w:rsidRDefault="00A738B0" w:rsidP="002F6F57">
      <w:pPr>
        <w:pStyle w:val="Cabealho1"/>
      </w:pPr>
      <w:bookmarkStart w:id="103" w:name="_Toc506913203"/>
      <w:r>
        <w:lastRenderedPageBreak/>
        <w:t>5</w:t>
      </w:r>
      <w:r w:rsidR="002F6F57" w:rsidRPr="002A4B1A">
        <w:t xml:space="preserve">. </w:t>
      </w:r>
      <w:r w:rsidR="002F6F57">
        <w:t>Conclusões e Trabalho Futuro</w:t>
      </w:r>
      <w:bookmarkEnd w:id="103"/>
    </w:p>
    <w:p w14:paraId="5CB63813" w14:textId="6AAB8411" w:rsidR="001A2D9A" w:rsidRDefault="001A2D9A" w:rsidP="00280B1C">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280B1C">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280B1C">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280B1C">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rPr>
          <w:smallCaps/>
          <w:spacing w:val="5"/>
          <w:sz w:val="36"/>
          <w:szCs w:val="36"/>
        </w:rPr>
      </w:pPr>
      <w:r>
        <w:br w:type="page"/>
      </w:r>
    </w:p>
    <w:p w14:paraId="4CF8E798" w14:textId="24E83121" w:rsidR="00C4798E" w:rsidRPr="00EA54A9" w:rsidRDefault="00A738B0" w:rsidP="00C4798E">
      <w:pPr>
        <w:pStyle w:val="Cabealho1"/>
        <w:rPr>
          <w:lang w:val="en-US"/>
        </w:rPr>
      </w:pPr>
      <w:bookmarkStart w:id="104" w:name="_Toc506913204"/>
      <w:r w:rsidRPr="00EA54A9">
        <w:rPr>
          <w:lang w:val="en-US"/>
        </w:rPr>
        <w:lastRenderedPageBreak/>
        <w:t>6</w:t>
      </w:r>
      <w:r w:rsidR="00C4798E" w:rsidRPr="00EA54A9">
        <w:rPr>
          <w:lang w:val="en-US"/>
        </w:rPr>
        <w:t>. Referências</w:t>
      </w:r>
      <w:bookmarkEnd w:id="104"/>
    </w:p>
    <w:p w14:paraId="00514DE4" w14:textId="64BA1446" w:rsidR="00A76C98" w:rsidRPr="00C04722" w:rsidRDefault="004B3084" w:rsidP="00A76C9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EA54A9">
        <w:rPr>
          <w:lang w:val="en-US"/>
        </w:rPr>
        <w:instrText xml:space="preserve">ADDIN Mendeley Bibliography CSL_BIBLIOGRAPHY </w:instrText>
      </w:r>
      <w:r>
        <w:fldChar w:fldCharType="separate"/>
      </w:r>
      <w:r w:rsidR="00A76C98" w:rsidRPr="00A76C98">
        <w:rPr>
          <w:rFonts w:ascii="Calibri" w:hAnsi="Calibri" w:cs="Calibri"/>
          <w:noProof/>
          <w:lang w:val="en-US"/>
        </w:rPr>
        <w:t xml:space="preserve">3D printing -- Additive manufacturing: An introduction. </w:t>
      </w:r>
      <w:r w:rsidR="00A76C98" w:rsidRPr="00C04722">
        <w:rPr>
          <w:rFonts w:ascii="Calibri" w:hAnsi="Calibri" w:cs="Calibri"/>
          <w:noProof/>
          <w:lang w:val="en-US"/>
        </w:rPr>
        <w:t>(2014). Retrieved from http://search.ebscohost.com/login.aspx?direct=true&amp;site=eds-live&amp;db=bth&amp;AN=97629391</w:t>
      </w:r>
    </w:p>
    <w:p w14:paraId="4A25D3B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fonso, A. P., Lima, J. R., &amp; Cota, M. P. (2013). </w:t>
      </w:r>
      <w:r w:rsidRPr="00C04722">
        <w:rPr>
          <w:rFonts w:ascii="Calibri" w:hAnsi="Calibri" w:cs="Calibri"/>
          <w:noProof/>
          <w:lang w:val="en-US"/>
        </w:rPr>
        <w:t xml:space="preserve">Usability assessment of web interfaces: User Testing. In </w:t>
      </w:r>
      <w:r w:rsidRPr="00C04722">
        <w:rPr>
          <w:rFonts w:ascii="Calibri" w:hAnsi="Calibri" w:cs="Calibri"/>
          <w:i/>
          <w:iCs/>
          <w:noProof/>
          <w:lang w:val="en-US"/>
        </w:rPr>
        <w:t>2013 8th Iberian Conference on Information Systems and Technologies (CISTI)</w:t>
      </w:r>
      <w:r w:rsidRPr="00C04722">
        <w:rPr>
          <w:rFonts w:ascii="Calibri" w:hAnsi="Calibri" w:cs="Calibri"/>
          <w:noProof/>
          <w:lang w:val="en-US"/>
        </w:rPr>
        <w:t xml:space="preserve"> (pp. 1–7).</w:t>
      </w:r>
    </w:p>
    <w:p w14:paraId="2837A33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Alphonsus, E. R., &amp; Abdullah, M. O. (2016). A review on the applications of programmable logic controllers (PLCs), </w:t>
      </w:r>
      <w:r w:rsidRPr="00C04722">
        <w:rPr>
          <w:rFonts w:ascii="Calibri" w:hAnsi="Calibri" w:cs="Calibri"/>
          <w:i/>
          <w:iCs/>
          <w:noProof/>
          <w:lang w:val="en-US"/>
        </w:rPr>
        <w:t>60 OP</w:t>
      </w:r>
      <w:r w:rsidRPr="00C04722">
        <w:rPr>
          <w:rFonts w:ascii="Calibri" w:hAnsi="Calibri" w:cs="Calibri"/>
          <w:noProof/>
          <w:lang w:val="en-US"/>
        </w:rPr>
        <w:t>-</w:t>
      </w:r>
      <w:r w:rsidRPr="00C04722">
        <w:rPr>
          <w:rFonts w:ascii="Calibri" w:hAnsi="Calibri" w:cs="Calibri"/>
          <w:i/>
          <w:iCs/>
          <w:noProof/>
          <w:lang w:val="en-US"/>
        </w:rPr>
        <w:t>I</w:t>
      </w:r>
      <w:r w:rsidRPr="00C04722">
        <w:rPr>
          <w:rFonts w:ascii="Calibri" w:hAnsi="Calibri" w:cs="Calibri"/>
          <w:noProof/>
          <w:lang w:val="en-US"/>
        </w:rPr>
        <w:t>, 1185. https://doi.org/10.1016/j.rser.2016.01.025</w:t>
      </w:r>
    </w:p>
    <w:p w14:paraId="797D62B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Aoki, H., Mitani, J., Kanamori, Y., &amp; Fukui, Y. (2015). </w:t>
      </w:r>
      <w:r w:rsidRPr="00C04722">
        <w:rPr>
          <w:rFonts w:ascii="Calibri" w:hAnsi="Calibri" w:cs="Calibri"/>
          <w:noProof/>
          <w:lang w:val="en-US"/>
        </w:rPr>
        <w:t xml:space="preserve">AR based ornament design system for 3D printing, </w:t>
      </w:r>
      <w:r w:rsidRPr="00C04722">
        <w:rPr>
          <w:rFonts w:ascii="Calibri" w:hAnsi="Calibri" w:cs="Calibri"/>
          <w:i/>
          <w:iCs/>
          <w:noProof/>
          <w:lang w:val="en-US"/>
        </w:rPr>
        <w:t>2</w:t>
      </w:r>
      <w:r w:rsidRPr="00C04722">
        <w:rPr>
          <w:rFonts w:ascii="Calibri" w:hAnsi="Calibri" w:cs="Calibri"/>
          <w:noProof/>
          <w:lang w:val="en-US"/>
        </w:rPr>
        <w:t>(1 OP-Journal of Computational Design and Engineering, Vol 2, Iss 1, Pp 47-54 (2015)), 47. https://doi.org/10.1016/j.jcde.2014.11.005</w:t>
      </w:r>
    </w:p>
    <w:p w14:paraId="5A423D8F"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Bermudez-Ortega, J., Besada-Portas, E., Lopez-Orozco, J. A., Chacon, J., &amp; de la Cruz, J. M. (2016). </w:t>
      </w:r>
      <w:r w:rsidRPr="00C04722">
        <w:rPr>
          <w:rFonts w:ascii="Calibri" w:hAnsi="Calibri" w:cs="Calibri"/>
          <w:noProof/>
          <w:lang w:val="en-US"/>
        </w:rPr>
        <w:t>2016 IEEE Conference on Control Applications (CCA), Control Applications (CCA), 2016 IEEE Conference on (p. 810). https://doi.org/10.1109/CCA.2016.7587918</w:t>
      </w:r>
    </w:p>
    <w:p w14:paraId="3A4080A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Berners-Lee, T. (1991). The Original HTTP as defined in 1991. </w:t>
      </w:r>
      <w:r w:rsidRPr="00C04722">
        <w:rPr>
          <w:rFonts w:ascii="Calibri" w:hAnsi="Calibri" w:cs="Calibri"/>
          <w:i/>
          <w:iCs/>
          <w:noProof/>
          <w:lang w:val="en-US"/>
        </w:rPr>
        <w:t>World Wide Web Consortium (W3C)</w:t>
      </w:r>
      <w:r w:rsidRPr="00C04722">
        <w:rPr>
          <w:rFonts w:ascii="Calibri" w:hAnsi="Calibri" w:cs="Calibri"/>
          <w:noProof/>
          <w:lang w:val="en-US"/>
        </w:rPr>
        <w:t>.</w:t>
      </w:r>
    </w:p>
    <w:p w14:paraId="57952BA3"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0B7EE4D"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Brooke, J. (1995). SUS: A quick and dirty usability scale. </w:t>
      </w:r>
      <w:r w:rsidRPr="00A76C98">
        <w:rPr>
          <w:rFonts w:ascii="Calibri" w:hAnsi="Calibri" w:cs="Calibri"/>
          <w:i/>
          <w:iCs/>
          <w:noProof/>
        </w:rPr>
        <w:t>Usability Eval. Ind.</w:t>
      </w:r>
      <w:r w:rsidRPr="00A76C98">
        <w:rPr>
          <w:rFonts w:ascii="Calibri" w:hAnsi="Calibri" w:cs="Calibri"/>
          <w:noProof/>
        </w:rPr>
        <w:t xml:space="preserve">, </w:t>
      </w:r>
      <w:r w:rsidRPr="00A76C98">
        <w:rPr>
          <w:rFonts w:ascii="Calibri" w:hAnsi="Calibri" w:cs="Calibri"/>
          <w:i/>
          <w:iCs/>
          <w:noProof/>
        </w:rPr>
        <w:t>189</w:t>
      </w:r>
      <w:r w:rsidRPr="00A76C98">
        <w:rPr>
          <w:rFonts w:ascii="Calibri" w:hAnsi="Calibri" w:cs="Calibri"/>
          <w:noProof/>
        </w:rPr>
        <w:t>.</w:t>
      </w:r>
    </w:p>
    <w:p w14:paraId="7B3DAA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nas, R. M. da S., &amp; Pires, J. S. (2014). </w:t>
      </w:r>
      <w:r w:rsidRPr="00C04722">
        <w:rPr>
          <w:rFonts w:ascii="Calibri" w:hAnsi="Calibri" w:cs="Calibri"/>
          <w:noProof/>
          <w:lang w:val="en-US"/>
        </w:rPr>
        <w:t>Simoldes : the impact of additive manufacturing : 3D Printing Technology. Retrieved from http://search.ebscohost.com/login.aspx?direct=true&amp;site=eds-live&amp;db=edsrca&amp;AN=rcaap.openAccess.10400.14.16813</w:t>
      </w:r>
    </w:p>
    <w:p w14:paraId="07C403D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po, A.J., Carreras, J., Dias, J.M., Galli, R., &amp; Gamito, M. (2003). </w:t>
      </w:r>
      <w:r w:rsidRPr="00C04722">
        <w:rPr>
          <w:rFonts w:ascii="Calibri" w:hAnsi="Calibri" w:cs="Calibri"/>
          <w:noProof/>
          <w:lang w:val="en-US"/>
        </w:rPr>
        <w:t>A4D: Augmented Reality 4D System for Architecture and Building Construction.</w:t>
      </w:r>
    </w:p>
    <w:p w14:paraId="05D4204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arvalho, A. I. R. de, &amp; Ferrolho, A. M. P. (2016). </w:t>
      </w:r>
      <w:r w:rsidRPr="00A76C98">
        <w:rPr>
          <w:rFonts w:ascii="Calibri" w:hAnsi="Calibri" w:cs="Calibri"/>
          <w:i/>
          <w:iCs/>
          <w:noProof/>
        </w:rPr>
        <w:t>Desenvolvimento e melhoramento da Célula Flexível de Fabrico da ESTGV</w:t>
      </w:r>
      <w:r w:rsidRPr="00A76C98">
        <w:rPr>
          <w:rFonts w:ascii="Calibri" w:hAnsi="Calibri" w:cs="Calibri"/>
          <w:noProof/>
        </w:rPr>
        <w:t xml:space="preserve">. </w:t>
      </w:r>
      <w:r w:rsidRPr="00C04722">
        <w:rPr>
          <w:rFonts w:ascii="Calibri" w:hAnsi="Calibri" w:cs="Calibri"/>
          <w:noProof/>
          <w:lang w:val="en-US"/>
        </w:rPr>
        <w:t>Retrieved from http://search.ebscohost.com/login.aspx?direct=true&amp;site=eds-live&amp;db=edsrca&amp;AN=rcaap.openAccess.10400.19.3090</w:t>
      </w:r>
    </w:p>
    <w:p w14:paraId="35E62C9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avallaro, R. (1997). The FoxTrax hockey puck tracking system. </w:t>
      </w:r>
      <w:r w:rsidRPr="00C04722">
        <w:rPr>
          <w:rFonts w:ascii="Calibri" w:hAnsi="Calibri" w:cs="Calibri"/>
          <w:i/>
          <w:iCs/>
          <w:noProof/>
          <w:lang w:val="en-US"/>
        </w:rPr>
        <w:t>IEEE Computer Graphics and Applications</w:t>
      </w:r>
      <w:r w:rsidRPr="00C04722">
        <w:rPr>
          <w:rFonts w:ascii="Calibri" w:hAnsi="Calibri" w:cs="Calibri"/>
          <w:noProof/>
          <w:lang w:val="en-US"/>
        </w:rPr>
        <w:t>. https://doi.org/10.1109/38.574652</w:t>
      </w:r>
    </w:p>
    <w:p w14:paraId="5A49619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Cloud Computing: An Overview. (2009). </w:t>
      </w:r>
      <w:r w:rsidRPr="00C04722">
        <w:rPr>
          <w:rFonts w:ascii="Calibri" w:hAnsi="Calibri" w:cs="Calibri"/>
          <w:i/>
          <w:iCs/>
          <w:noProof/>
          <w:lang w:val="en-US"/>
        </w:rPr>
        <w:t>Queue</w:t>
      </w:r>
      <w:r w:rsidRPr="00C04722">
        <w:rPr>
          <w:rFonts w:ascii="Calibri" w:hAnsi="Calibri" w:cs="Calibri"/>
          <w:noProof/>
          <w:lang w:val="en-US"/>
        </w:rPr>
        <w:t xml:space="preserve">, </w:t>
      </w:r>
      <w:r w:rsidRPr="00C04722">
        <w:rPr>
          <w:rFonts w:ascii="Calibri" w:hAnsi="Calibri" w:cs="Calibri"/>
          <w:i/>
          <w:iCs/>
          <w:noProof/>
          <w:lang w:val="en-US"/>
        </w:rPr>
        <w:t>7</w:t>
      </w:r>
      <w:r w:rsidRPr="00C04722">
        <w:rPr>
          <w:rFonts w:ascii="Calibri" w:hAnsi="Calibri" w:cs="Calibri"/>
          <w:noProof/>
          <w:lang w:val="en-US"/>
        </w:rPr>
        <w:t xml:space="preserve">(5), 2:3--2:4. </w:t>
      </w:r>
      <w:r w:rsidRPr="00C04722">
        <w:rPr>
          <w:rFonts w:ascii="Calibri" w:hAnsi="Calibri" w:cs="Calibri"/>
          <w:noProof/>
          <w:lang w:val="en-US"/>
        </w:rPr>
        <w:lastRenderedPageBreak/>
        <w:t>https://doi.org/10.1145/1551644.1554608</w:t>
      </w:r>
    </w:p>
    <w:p w14:paraId="4C30C0C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Constain, N. B. P., Queiroz, M. H. de, &amp; Catarina, U. F. de S. (2011). Integração de sistemas SCADA com a implementação de controle supervisório em CLP para sistemas de manufatura. </w:t>
      </w:r>
      <w:r w:rsidRPr="00C04722">
        <w:rPr>
          <w:rFonts w:ascii="Calibri" w:hAnsi="Calibri" w:cs="Calibri"/>
          <w:noProof/>
          <w:lang w:val="en-US"/>
        </w:rPr>
        <w:t>Retrieved from http://search.ebscohost.com/login.aspx?direct=true&amp;site=eds-live&amp;db=edsrca&amp;AN=rcaap.brazil.123456789.95357</w:t>
      </w:r>
    </w:p>
    <w:p w14:paraId="05618378"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Daneels, A., &amp; Salter, W. (1999). What is SCADA?</w:t>
      </w:r>
    </w:p>
    <w:p w14:paraId="08FD43E6"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Dias, F. A. N. B., &amp; Fonseca, I. S. A. da. (2015). Desenvolvimento de ferramenta para interligação de dispositivos utilizando protocolos industriais. </w:t>
      </w:r>
      <w:r w:rsidRPr="00C04722">
        <w:rPr>
          <w:rFonts w:ascii="Calibri" w:hAnsi="Calibri" w:cs="Calibri"/>
          <w:noProof/>
          <w:lang w:val="en-US"/>
        </w:rPr>
        <w:t>Retrieved from http://search.ebscohost.com/login.aspx?direct=true&amp;site=eds-live&amp;db=edsrca&amp;AN=rcaap.openAccess.10400.26.16571</w:t>
      </w:r>
    </w:p>
    <w:p w14:paraId="772295F5"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Dorf, R. C., &amp; Bishop, R. H. (2010). </w:t>
      </w:r>
      <w:r w:rsidRPr="00C04722">
        <w:rPr>
          <w:rFonts w:ascii="Calibri" w:hAnsi="Calibri" w:cs="Calibri"/>
          <w:i/>
          <w:iCs/>
          <w:noProof/>
          <w:lang w:val="en-US"/>
        </w:rPr>
        <w:t>Modern Control Systems</w:t>
      </w:r>
      <w:r w:rsidRPr="00C04722">
        <w:rPr>
          <w:rFonts w:ascii="Calibri" w:hAnsi="Calibri" w:cs="Calibri"/>
          <w:noProof/>
          <w:lang w:val="en-US"/>
        </w:rPr>
        <w:t>.</w:t>
      </w:r>
    </w:p>
    <w:p w14:paraId="04DFDC2E"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Edwards, P. N. (1996). </w:t>
      </w:r>
      <w:r w:rsidRPr="00C04722">
        <w:rPr>
          <w:rFonts w:ascii="Calibri" w:hAnsi="Calibri" w:cs="Calibri"/>
          <w:i/>
          <w:iCs/>
          <w:noProof/>
          <w:lang w:val="en-US"/>
        </w:rPr>
        <w:t>The Closed World</w:t>
      </w:r>
      <w:r w:rsidRPr="00C04722">
        <w:rPr>
          <w:rFonts w:ascii="Calibri" w:hAnsi="Calibri" w:cs="Calibri"/>
          <w:noProof/>
          <w:lang w:val="en-US"/>
        </w:rPr>
        <w:t>.</w:t>
      </w:r>
    </w:p>
    <w:p w14:paraId="1B0E941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Ferreira, R. S. (2010). </w:t>
      </w:r>
      <w:r w:rsidRPr="00A76C98">
        <w:rPr>
          <w:rFonts w:ascii="Calibri" w:hAnsi="Calibri" w:cs="Calibri"/>
          <w:i/>
          <w:iCs/>
          <w:noProof/>
        </w:rPr>
        <w:t>Desenvolvimento, testes e qualidade de software</w:t>
      </w:r>
      <w:r w:rsidRPr="00A76C98">
        <w:rPr>
          <w:rFonts w:ascii="Calibri" w:hAnsi="Calibri" w:cs="Calibri"/>
          <w:noProof/>
        </w:rPr>
        <w:t>.</w:t>
      </w:r>
    </w:p>
    <w:p w14:paraId="19535BB2"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w:t>
      </w:r>
      <w:r w:rsidRPr="00C04722">
        <w:rPr>
          <w:rFonts w:ascii="Calibri" w:hAnsi="Calibri" w:cs="Calibri"/>
          <w:i/>
          <w:iCs/>
          <w:noProof/>
          <w:lang w:val="en-US"/>
        </w:rPr>
        <w:t>64</w:t>
      </w:r>
      <w:r w:rsidRPr="00C04722">
        <w:rPr>
          <w:rFonts w:ascii="Calibri" w:hAnsi="Calibri" w:cs="Calibri"/>
          <w:noProof/>
          <w:lang w:val="en-US"/>
        </w:rPr>
        <w:t xml:space="preserve">(4 OP-Control Engineering. </w:t>
      </w:r>
      <w:r w:rsidRPr="00A76C98">
        <w:rPr>
          <w:rFonts w:ascii="Calibri" w:hAnsi="Calibri" w:cs="Calibri"/>
          <w:noProof/>
        </w:rPr>
        <w:t>April 2017, Vol. 64 Issue 4, p17, 3 ), 17.</w:t>
      </w:r>
    </w:p>
    <w:p w14:paraId="2DF17762"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Guerra, L., Sousa, S. D., &amp; Nunes, E. P. (2016). </w:t>
      </w:r>
      <w:r w:rsidRPr="00C0472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237DBB87"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04722">
        <w:rPr>
          <w:rFonts w:ascii="Calibri" w:hAnsi="Calibri" w:cs="Calibri"/>
          <w:i/>
          <w:iCs/>
          <w:noProof/>
          <w:lang w:val="en-US"/>
        </w:rPr>
        <w:t>62</w:t>
      </w:r>
      <w:r w:rsidRPr="00C04722">
        <w:rPr>
          <w:rFonts w:ascii="Calibri" w:hAnsi="Calibri" w:cs="Calibri"/>
          <w:noProof/>
          <w:lang w:val="en-US"/>
        </w:rPr>
        <w:t>(6 OP-Control Engineering. June 2015, Vol. 62 Issue 6, M10, 3 ), 10. Retrieved from http://search.ebscohost.com/login.aspx?direct=true&amp;site=eds-live&amp;db=edsgao&amp;AN=edsgcl.422706900</w:t>
      </w:r>
    </w:p>
    <w:p w14:paraId="298FE4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HTTP/2 Usage. (2017). Retrieved from https://w3techs.com/technologies/details/ce-http2/all/all</w:t>
      </w:r>
    </w:p>
    <w:p w14:paraId="102EFD9C"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C411A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7DE7090A"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lastRenderedPageBreak/>
        <w:t>Li, H., &amp; Zhang, J. (2011). 2011 Second International Conference on Mechanic Automation and Control Engineering, Mechanic Automation and Control Engineering (MACE), 2011 Second International Conference on. https://doi.org/10.1109/MACE.2011.5987279</w:t>
      </w:r>
    </w:p>
    <w:p w14:paraId="2352B3C1"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Mehdi Mekni, A. L. (2014). Augmented Reality: Applications, Challenges and Future Trends.</w:t>
      </w:r>
    </w:p>
    <w:p w14:paraId="36C6B4FA"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C04722">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A76C98">
        <w:rPr>
          <w:rFonts w:ascii="Calibri" w:hAnsi="Calibri" w:cs="Calibri"/>
          <w:noProof/>
        </w:rPr>
        <w:t>2p.</w:t>
      </w:r>
    </w:p>
    <w:p w14:paraId="0019A7B3" w14:textId="77777777" w:rsidR="00A76C98" w:rsidRPr="00A76C98" w:rsidRDefault="00A76C98" w:rsidP="00A76C98">
      <w:pPr>
        <w:widowControl w:val="0"/>
        <w:autoSpaceDE w:val="0"/>
        <w:autoSpaceDN w:val="0"/>
        <w:adjustRightInd w:val="0"/>
        <w:spacing w:line="240" w:lineRule="auto"/>
        <w:ind w:left="480" w:hanging="480"/>
        <w:rPr>
          <w:rFonts w:ascii="Calibri" w:hAnsi="Calibri" w:cs="Calibri"/>
          <w:noProof/>
        </w:rPr>
      </w:pPr>
      <w:r w:rsidRPr="00A76C98">
        <w:rPr>
          <w:rFonts w:ascii="Calibri" w:hAnsi="Calibri" w:cs="Calibri"/>
          <w:noProof/>
        </w:rPr>
        <w:t xml:space="preserve">Nogueira, T. (2009). </w:t>
      </w:r>
      <w:r w:rsidRPr="00A76C98">
        <w:rPr>
          <w:rFonts w:ascii="Calibri" w:hAnsi="Calibri" w:cs="Calibri"/>
          <w:i/>
          <w:iCs/>
          <w:noProof/>
        </w:rPr>
        <w:t>REDES DE COMUNICAÇÃO PARA SISTEMAS DE AUTOMAÇÃO INDUSTRIAL</w:t>
      </w:r>
      <w:r w:rsidRPr="00A76C98">
        <w:rPr>
          <w:rFonts w:ascii="Calibri" w:hAnsi="Calibri" w:cs="Calibri"/>
          <w:noProof/>
        </w:rPr>
        <w:t>.</w:t>
      </w:r>
    </w:p>
    <w:p w14:paraId="73433F70"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ares, T. A. C., &amp; Mariano, S. J. P. S. (2012). Controlo e automação: sistema de rega inteligente. </w:t>
      </w:r>
      <w:r w:rsidRPr="00C04722">
        <w:rPr>
          <w:rFonts w:ascii="Calibri" w:hAnsi="Calibri" w:cs="Calibri"/>
          <w:noProof/>
          <w:lang w:val="en-US"/>
        </w:rPr>
        <w:t>Retrieved from http://search.ebscohost.com/login.aspx?direct=true&amp;site=eds-live&amp;db=edsrca&amp;AN=rcaap.openAccess.10400.6.2408</w:t>
      </w:r>
    </w:p>
    <w:p w14:paraId="75E59B7B"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A76C98">
        <w:rPr>
          <w:rFonts w:ascii="Calibri" w:hAnsi="Calibri" w:cs="Calibri"/>
          <w:noProof/>
        </w:rPr>
        <w:t xml:space="preserve">Souza, R. B. de, &amp; Medeiros, A. A. D. de. (2005). Uma arquitetura para sistemas supervisórios industriais e sua aplicação em processos de elevação artificial de petróleo. </w:t>
      </w:r>
      <w:r w:rsidRPr="00C04722">
        <w:rPr>
          <w:rFonts w:ascii="Calibri" w:hAnsi="Calibri" w:cs="Calibri"/>
          <w:noProof/>
          <w:lang w:val="en-US"/>
        </w:rPr>
        <w:t>Retrieved from http://search.ebscohost.com/login.aspx?direct=true&amp;site=eds-live&amp;db=edsrca&amp;AN=rcaap.portugal.123456789.15444</w:t>
      </w:r>
    </w:p>
    <w:p w14:paraId="048AA59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Sowinski, L. L. (2017). The case for automation: industry experts weigh in on the steps to take and the benefits of greater warehouse automation.</w:t>
      </w:r>
    </w:p>
    <w:p w14:paraId="5600291D" w14:textId="77777777" w:rsidR="00A76C98" w:rsidRPr="00C04722" w:rsidRDefault="00A76C98" w:rsidP="00A76C98">
      <w:pPr>
        <w:widowControl w:val="0"/>
        <w:autoSpaceDE w:val="0"/>
        <w:autoSpaceDN w:val="0"/>
        <w:adjustRightInd w:val="0"/>
        <w:spacing w:line="240" w:lineRule="auto"/>
        <w:ind w:left="480" w:hanging="480"/>
        <w:rPr>
          <w:rFonts w:ascii="Calibri" w:hAnsi="Calibri" w:cs="Calibri"/>
          <w:noProof/>
          <w:lang w:val="en-US"/>
        </w:rPr>
      </w:pPr>
      <w:r w:rsidRPr="00C04722">
        <w:rPr>
          <w:rFonts w:ascii="Calibri" w:hAnsi="Calibri" w:cs="Calibri"/>
          <w:noProof/>
          <w:lang w:val="en-US"/>
        </w:rPr>
        <w:t xml:space="preserve">Strawn, G. (2014). Masterminds of the Arpanet. </w:t>
      </w:r>
      <w:r w:rsidRPr="00C04722">
        <w:rPr>
          <w:rFonts w:ascii="Calibri" w:hAnsi="Calibri" w:cs="Calibri"/>
          <w:i/>
          <w:iCs/>
          <w:noProof/>
          <w:lang w:val="en-US"/>
        </w:rPr>
        <w:t>IT Professional</w:t>
      </w:r>
      <w:r w:rsidRPr="00C04722">
        <w:rPr>
          <w:rFonts w:ascii="Calibri" w:hAnsi="Calibri" w:cs="Calibri"/>
          <w:noProof/>
          <w:lang w:val="en-US"/>
        </w:rPr>
        <w:t xml:space="preserve">, </w:t>
      </w:r>
      <w:r w:rsidRPr="00C04722">
        <w:rPr>
          <w:rFonts w:ascii="Calibri" w:hAnsi="Calibri" w:cs="Calibri"/>
          <w:i/>
          <w:iCs/>
          <w:noProof/>
          <w:lang w:val="en-US"/>
        </w:rPr>
        <w:t>16</w:t>
      </w:r>
      <w:r w:rsidRPr="00C04722">
        <w:rPr>
          <w:rFonts w:ascii="Calibri" w:hAnsi="Calibri" w:cs="Calibri"/>
          <w:noProof/>
          <w:lang w:val="en-US"/>
        </w:rPr>
        <w:t>(3), 66–68. https://doi.org/10.1109/MITP.2014.32</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105" w:name="_Toc506913205"/>
      <w:r>
        <w:lastRenderedPageBreak/>
        <w:t>7</w:t>
      </w:r>
      <w:r w:rsidR="00C4798E" w:rsidRPr="002A4B1A">
        <w:t xml:space="preserve">. </w:t>
      </w:r>
      <w:r w:rsidR="00C4798E">
        <w:t>Anexos</w:t>
      </w:r>
      <w:bookmarkEnd w:id="105"/>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83">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r w:rsidR="00070034">
        <w:fldChar w:fldCharType="begin"/>
      </w:r>
      <w:r w:rsidR="00070034">
        <w:instrText xml:space="preserve"> SEQ Figura_A \* ARABIC </w:instrText>
      </w:r>
      <w:r w:rsidR="00070034">
        <w:fldChar w:fldCharType="separate"/>
      </w:r>
      <w:r w:rsidR="00FD1F9E">
        <w:rPr>
          <w:noProof/>
        </w:rPr>
        <w:t>1</w:t>
      </w:r>
      <w:r w:rsidR="00070034">
        <w:rPr>
          <w:noProof/>
        </w:rPr>
        <w:fldChar w:fldCharType="end"/>
      </w:r>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84">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r w:rsidR="00070034">
        <w:fldChar w:fldCharType="begin"/>
      </w:r>
      <w:r w:rsidR="00070034">
        <w:instrText xml:space="preserve"> SEQ Figura_A \* ARABIC </w:instrText>
      </w:r>
      <w:r w:rsidR="00070034">
        <w:fldChar w:fldCharType="separate"/>
      </w:r>
      <w:r w:rsidR="00FD1F9E">
        <w:rPr>
          <w:noProof/>
        </w:rPr>
        <w:t>2</w:t>
      </w:r>
      <w:r w:rsidR="00070034">
        <w:rPr>
          <w:noProof/>
        </w:rPr>
        <w:fldChar w:fldCharType="end"/>
      </w:r>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85">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r w:rsidR="00070034">
        <w:fldChar w:fldCharType="begin"/>
      </w:r>
      <w:r w:rsidR="00070034">
        <w:instrText xml:space="preserve"> SEQ Figura_A \* ARABIC </w:instrText>
      </w:r>
      <w:r w:rsidR="00070034">
        <w:fldChar w:fldCharType="separate"/>
      </w:r>
      <w:r w:rsidR="00FD1F9E">
        <w:rPr>
          <w:noProof/>
        </w:rPr>
        <w:t>3</w:t>
      </w:r>
      <w:r w:rsidR="00070034">
        <w:rPr>
          <w:noProof/>
        </w:rPr>
        <w:fldChar w:fldCharType="end"/>
      </w:r>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lastRenderedPageBreak/>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86">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r w:rsidR="00070034">
        <w:fldChar w:fldCharType="begin"/>
      </w:r>
      <w:r w:rsidR="00070034">
        <w:instrText xml:space="preserve"> SEQ Figura_A \* ARABIC </w:instrText>
      </w:r>
      <w:r w:rsidR="00070034">
        <w:fldChar w:fldCharType="separate"/>
      </w:r>
      <w:r w:rsidR="00FD1F9E">
        <w:rPr>
          <w:noProof/>
        </w:rPr>
        <w:t>4</w:t>
      </w:r>
      <w:r w:rsidR="00070034">
        <w:rPr>
          <w:noProof/>
        </w:rPr>
        <w:fldChar w:fldCharType="end"/>
      </w:r>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sectPr w:rsidR="00646173" w:rsidRPr="00C4798E"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F4A07F" w14:textId="77777777" w:rsidR="00070034" w:rsidRDefault="00070034" w:rsidP="00AA60D4">
      <w:r>
        <w:separator/>
      </w:r>
    </w:p>
  </w:endnote>
  <w:endnote w:type="continuationSeparator" w:id="0">
    <w:p w14:paraId="622D4529" w14:textId="77777777" w:rsidR="00070034" w:rsidRDefault="00070034"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37EA4" w:rsidRDefault="00E37EA4" w:rsidP="00AA60D4">
    <w:pPr>
      <w:pStyle w:val="Rodap"/>
    </w:pPr>
  </w:p>
  <w:p w14:paraId="0905A20C" w14:textId="77777777" w:rsidR="00E37EA4" w:rsidRDefault="00E37EA4"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4886E98" w:rsidR="00E37EA4" w:rsidRDefault="00E37EA4">
        <w:pPr>
          <w:pStyle w:val="Rodap"/>
          <w:jc w:val="right"/>
        </w:pPr>
        <w:r>
          <w:fldChar w:fldCharType="begin"/>
        </w:r>
        <w:r>
          <w:instrText xml:space="preserve"> PAGE   \* MERGEFORMAT </w:instrText>
        </w:r>
        <w:r>
          <w:fldChar w:fldCharType="separate"/>
        </w:r>
        <w:r w:rsidR="00C06035">
          <w:rPr>
            <w:noProof/>
          </w:rPr>
          <w:t>i</w:t>
        </w:r>
        <w:r>
          <w:rPr>
            <w:noProof/>
          </w:rPr>
          <w:fldChar w:fldCharType="end"/>
        </w:r>
      </w:p>
    </w:sdtContent>
  </w:sdt>
  <w:p w14:paraId="0905A20F" w14:textId="77777777" w:rsidR="00E37EA4" w:rsidRDefault="00E37EA4"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676576" w14:textId="77777777" w:rsidR="00070034" w:rsidRDefault="00070034" w:rsidP="00AA60D4">
      <w:r>
        <w:separator/>
      </w:r>
    </w:p>
  </w:footnote>
  <w:footnote w:type="continuationSeparator" w:id="0">
    <w:p w14:paraId="54E4A634" w14:textId="77777777" w:rsidR="00070034" w:rsidRDefault="00070034"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37EA4" w:rsidRDefault="00E37EA4"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058"/>
    <w:multiLevelType w:val="hybridMultilevel"/>
    <w:tmpl w:val="6082F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1726D03"/>
    <w:multiLevelType w:val="hybridMultilevel"/>
    <w:tmpl w:val="A6326F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36D5FF0"/>
    <w:multiLevelType w:val="hybridMultilevel"/>
    <w:tmpl w:val="95C08B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129679E"/>
    <w:multiLevelType w:val="hybridMultilevel"/>
    <w:tmpl w:val="DFD470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C55108"/>
    <w:multiLevelType w:val="hybridMultilevel"/>
    <w:tmpl w:val="C5B07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D50665F"/>
    <w:multiLevelType w:val="hybridMultilevel"/>
    <w:tmpl w:val="0C7C41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6D64518"/>
    <w:multiLevelType w:val="hybridMultilevel"/>
    <w:tmpl w:val="A2A2CD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8" w15:restartNumberingAfterBreak="0">
    <w:nsid w:val="5A1C2BE7"/>
    <w:multiLevelType w:val="hybridMultilevel"/>
    <w:tmpl w:val="A7143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B032F2E"/>
    <w:multiLevelType w:val="hybridMultilevel"/>
    <w:tmpl w:val="4E544A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CA50A3F"/>
    <w:multiLevelType w:val="hybridMultilevel"/>
    <w:tmpl w:val="71369F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D8C3A07"/>
    <w:multiLevelType w:val="hybridMultilevel"/>
    <w:tmpl w:val="C2409D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
  </w:num>
  <w:num w:numId="4">
    <w:abstractNumId w:val="8"/>
  </w:num>
  <w:num w:numId="5">
    <w:abstractNumId w:val="1"/>
  </w:num>
  <w:num w:numId="6">
    <w:abstractNumId w:val="11"/>
  </w:num>
  <w:num w:numId="7">
    <w:abstractNumId w:val="0"/>
  </w:num>
  <w:num w:numId="8">
    <w:abstractNumId w:val="10"/>
  </w:num>
  <w:num w:numId="9">
    <w:abstractNumId w:val="5"/>
  </w:num>
  <w:num w:numId="10">
    <w:abstractNumId w:val="4"/>
  </w:num>
  <w:num w:numId="11">
    <w:abstractNumId w:val="3"/>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pt-PT" w:vendorID="64" w:dllVersion="131078" w:nlCheck="1" w:checkStyle="0"/>
  <w:activeWritingStyle w:appName="MSWord" w:lang="en-US" w:vendorID="64" w:dllVersion="131078" w:nlCheck="1" w:checkStyle="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1AE8"/>
    <w:rsid w:val="00004685"/>
    <w:rsid w:val="00006619"/>
    <w:rsid w:val="0000709D"/>
    <w:rsid w:val="00007C30"/>
    <w:rsid w:val="00010085"/>
    <w:rsid w:val="000101DC"/>
    <w:rsid w:val="00010360"/>
    <w:rsid w:val="00011DD5"/>
    <w:rsid w:val="0001260B"/>
    <w:rsid w:val="00014B81"/>
    <w:rsid w:val="0001510C"/>
    <w:rsid w:val="0001553A"/>
    <w:rsid w:val="000169BB"/>
    <w:rsid w:val="00016EDE"/>
    <w:rsid w:val="000174B2"/>
    <w:rsid w:val="0002026E"/>
    <w:rsid w:val="00020F02"/>
    <w:rsid w:val="00022A04"/>
    <w:rsid w:val="000231A7"/>
    <w:rsid w:val="000241A5"/>
    <w:rsid w:val="00025AA0"/>
    <w:rsid w:val="00027545"/>
    <w:rsid w:val="00027B11"/>
    <w:rsid w:val="00031599"/>
    <w:rsid w:val="00032271"/>
    <w:rsid w:val="00032EEE"/>
    <w:rsid w:val="000334E4"/>
    <w:rsid w:val="00033B9D"/>
    <w:rsid w:val="00035265"/>
    <w:rsid w:val="00035428"/>
    <w:rsid w:val="0003629E"/>
    <w:rsid w:val="00036B02"/>
    <w:rsid w:val="00040C2A"/>
    <w:rsid w:val="00040ED6"/>
    <w:rsid w:val="00041C1E"/>
    <w:rsid w:val="000440FA"/>
    <w:rsid w:val="0004735B"/>
    <w:rsid w:val="000503FF"/>
    <w:rsid w:val="00052E79"/>
    <w:rsid w:val="00053306"/>
    <w:rsid w:val="000558F0"/>
    <w:rsid w:val="00056543"/>
    <w:rsid w:val="000638C7"/>
    <w:rsid w:val="000649FA"/>
    <w:rsid w:val="00064B63"/>
    <w:rsid w:val="00065DFE"/>
    <w:rsid w:val="00065F0A"/>
    <w:rsid w:val="0006640D"/>
    <w:rsid w:val="00070034"/>
    <w:rsid w:val="000723E7"/>
    <w:rsid w:val="000748B5"/>
    <w:rsid w:val="00076971"/>
    <w:rsid w:val="000777A9"/>
    <w:rsid w:val="000813D2"/>
    <w:rsid w:val="00084157"/>
    <w:rsid w:val="00085D14"/>
    <w:rsid w:val="00085DEA"/>
    <w:rsid w:val="00085F33"/>
    <w:rsid w:val="0008621C"/>
    <w:rsid w:val="00087A14"/>
    <w:rsid w:val="000902B5"/>
    <w:rsid w:val="00092323"/>
    <w:rsid w:val="00092D9A"/>
    <w:rsid w:val="0009356F"/>
    <w:rsid w:val="0009389D"/>
    <w:rsid w:val="00094B97"/>
    <w:rsid w:val="000950C6"/>
    <w:rsid w:val="00096ABD"/>
    <w:rsid w:val="00097024"/>
    <w:rsid w:val="0009717C"/>
    <w:rsid w:val="000A0902"/>
    <w:rsid w:val="000A0AC5"/>
    <w:rsid w:val="000A2C88"/>
    <w:rsid w:val="000A47EE"/>
    <w:rsid w:val="000A7241"/>
    <w:rsid w:val="000A7927"/>
    <w:rsid w:val="000B05C3"/>
    <w:rsid w:val="000B0A54"/>
    <w:rsid w:val="000B124F"/>
    <w:rsid w:val="000B544A"/>
    <w:rsid w:val="000B5C60"/>
    <w:rsid w:val="000B78BC"/>
    <w:rsid w:val="000B7B29"/>
    <w:rsid w:val="000C0BAF"/>
    <w:rsid w:val="000C1B2E"/>
    <w:rsid w:val="000C2A22"/>
    <w:rsid w:val="000C3E3A"/>
    <w:rsid w:val="000C6729"/>
    <w:rsid w:val="000C6C2D"/>
    <w:rsid w:val="000C6E96"/>
    <w:rsid w:val="000C79D9"/>
    <w:rsid w:val="000D047F"/>
    <w:rsid w:val="000D2DF6"/>
    <w:rsid w:val="000D2E53"/>
    <w:rsid w:val="000D31F6"/>
    <w:rsid w:val="000D3740"/>
    <w:rsid w:val="000D3764"/>
    <w:rsid w:val="000D4A9F"/>
    <w:rsid w:val="000D52EA"/>
    <w:rsid w:val="000D548A"/>
    <w:rsid w:val="000D6B5C"/>
    <w:rsid w:val="000D76B9"/>
    <w:rsid w:val="000E0413"/>
    <w:rsid w:val="000E0A59"/>
    <w:rsid w:val="000E19B8"/>
    <w:rsid w:val="000E2F84"/>
    <w:rsid w:val="000E3129"/>
    <w:rsid w:val="000E65C8"/>
    <w:rsid w:val="000E6982"/>
    <w:rsid w:val="000E73E7"/>
    <w:rsid w:val="000F0F70"/>
    <w:rsid w:val="000F114C"/>
    <w:rsid w:val="000F14E1"/>
    <w:rsid w:val="000F1CC9"/>
    <w:rsid w:val="001015AC"/>
    <w:rsid w:val="00101949"/>
    <w:rsid w:val="00101DB8"/>
    <w:rsid w:val="00101F1B"/>
    <w:rsid w:val="00104DD6"/>
    <w:rsid w:val="001069EC"/>
    <w:rsid w:val="00107E0B"/>
    <w:rsid w:val="001101E5"/>
    <w:rsid w:val="00110202"/>
    <w:rsid w:val="00110E7E"/>
    <w:rsid w:val="001123E1"/>
    <w:rsid w:val="001140A1"/>
    <w:rsid w:val="00114359"/>
    <w:rsid w:val="00116DA4"/>
    <w:rsid w:val="001170E7"/>
    <w:rsid w:val="0011715A"/>
    <w:rsid w:val="001209D5"/>
    <w:rsid w:val="00120FF4"/>
    <w:rsid w:val="00121764"/>
    <w:rsid w:val="00124822"/>
    <w:rsid w:val="001258DD"/>
    <w:rsid w:val="00125BE7"/>
    <w:rsid w:val="001266EA"/>
    <w:rsid w:val="0012674A"/>
    <w:rsid w:val="00127D1D"/>
    <w:rsid w:val="00127D9B"/>
    <w:rsid w:val="0013031B"/>
    <w:rsid w:val="00131B1E"/>
    <w:rsid w:val="00133D17"/>
    <w:rsid w:val="001341FB"/>
    <w:rsid w:val="001349AC"/>
    <w:rsid w:val="001360D0"/>
    <w:rsid w:val="00136454"/>
    <w:rsid w:val="00137EAE"/>
    <w:rsid w:val="001408D6"/>
    <w:rsid w:val="001447AD"/>
    <w:rsid w:val="00145C3A"/>
    <w:rsid w:val="00147239"/>
    <w:rsid w:val="001475AC"/>
    <w:rsid w:val="00147EB0"/>
    <w:rsid w:val="00150D90"/>
    <w:rsid w:val="00151B34"/>
    <w:rsid w:val="0015308A"/>
    <w:rsid w:val="001535EB"/>
    <w:rsid w:val="0015430E"/>
    <w:rsid w:val="00157328"/>
    <w:rsid w:val="001577EE"/>
    <w:rsid w:val="00160180"/>
    <w:rsid w:val="0016170F"/>
    <w:rsid w:val="00162F76"/>
    <w:rsid w:val="00163600"/>
    <w:rsid w:val="0016364D"/>
    <w:rsid w:val="00163B24"/>
    <w:rsid w:val="0016545B"/>
    <w:rsid w:val="00165797"/>
    <w:rsid w:val="00165B10"/>
    <w:rsid w:val="001678F5"/>
    <w:rsid w:val="00167C53"/>
    <w:rsid w:val="00167E13"/>
    <w:rsid w:val="00170EBF"/>
    <w:rsid w:val="00171ADF"/>
    <w:rsid w:val="00171FE3"/>
    <w:rsid w:val="001723D5"/>
    <w:rsid w:val="00172CC4"/>
    <w:rsid w:val="00173B00"/>
    <w:rsid w:val="001744F4"/>
    <w:rsid w:val="00174586"/>
    <w:rsid w:val="00175665"/>
    <w:rsid w:val="00176849"/>
    <w:rsid w:val="00176FCB"/>
    <w:rsid w:val="00180002"/>
    <w:rsid w:val="001818A8"/>
    <w:rsid w:val="00183692"/>
    <w:rsid w:val="00183FDB"/>
    <w:rsid w:val="0018519A"/>
    <w:rsid w:val="001869F6"/>
    <w:rsid w:val="001922C0"/>
    <w:rsid w:val="00193634"/>
    <w:rsid w:val="00194584"/>
    <w:rsid w:val="00197626"/>
    <w:rsid w:val="00197635"/>
    <w:rsid w:val="001A2D9A"/>
    <w:rsid w:val="001A48BE"/>
    <w:rsid w:val="001A7A59"/>
    <w:rsid w:val="001A7ABB"/>
    <w:rsid w:val="001B25AC"/>
    <w:rsid w:val="001B2AFC"/>
    <w:rsid w:val="001B39BD"/>
    <w:rsid w:val="001B3A9F"/>
    <w:rsid w:val="001B56E8"/>
    <w:rsid w:val="001B5A96"/>
    <w:rsid w:val="001B6345"/>
    <w:rsid w:val="001B69BE"/>
    <w:rsid w:val="001B6F38"/>
    <w:rsid w:val="001C1CFA"/>
    <w:rsid w:val="001C2689"/>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22B"/>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073F9"/>
    <w:rsid w:val="002103B2"/>
    <w:rsid w:val="0021082E"/>
    <w:rsid w:val="0021140D"/>
    <w:rsid w:val="00212590"/>
    <w:rsid w:val="00213531"/>
    <w:rsid w:val="00213865"/>
    <w:rsid w:val="0021678D"/>
    <w:rsid w:val="00217B33"/>
    <w:rsid w:val="00220203"/>
    <w:rsid w:val="002210CB"/>
    <w:rsid w:val="002210DF"/>
    <w:rsid w:val="00221C3E"/>
    <w:rsid w:val="00221F6E"/>
    <w:rsid w:val="00222F65"/>
    <w:rsid w:val="00223116"/>
    <w:rsid w:val="00223530"/>
    <w:rsid w:val="00226F18"/>
    <w:rsid w:val="00230049"/>
    <w:rsid w:val="002303A5"/>
    <w:rsid w:val="00231589"/>
    <w:rsid w:val="0023239E"/>
    <w:rsid w:val="00232401"/>
    <w:rsid w:val="00233503"/>
    <w:rsid w:val="00234690"/>
    <w:rsid w:val="002358E3"/>
    <w:rsid w:val="002364EB"/>
    <w:rsid w:val="002416B7"/>
    <w:rsid w:val="00242E60"/>
    <w:rsid w:val="00243011"/>
    <w:rsid w:val="00244125"/>
    <w:rsid w:val="00244A0E"/>
    <w:rsid w:val="00244C66"/>
    <w:rsid w:val="0025361F"/>
    <w:rsid w:val="00254247"/>
    <w:rsid w:val="002576C3"/>
    <w:rsid w:val="00257AC5"/>
    <w:rsid w:val="00260277"/>
    <w:rsid w:val="0026161E"/>
    <w:rsid w:val="0026205E"/>
    <w:rsid w:val="002626CB"/>
    <w:rsid w:val="00263CD4"/>
    <w:rsid w:val="00267CEA"/>
    <w:rsid w:val="00271318"/>
    <w:rsid w:val="0027285E"/>
    <w:rsid w:val="00272D65"/>
    <w:rsid w:val="00273FBF"/>
    <w:rsid w:val="00276B7A"/>
    <w:rsid w:val="00280B1C"/>
    <w:rsid w:val="00282712"/>
    <w:rsid w:val="00283EBD"/>
    <w:rsid w:val="002841CE"/>
    <w:rsid w:val="00286326"/>
    <w:rsid w:val="00287485"/>
    <w:rsid w:val="00287EF4"/>
    <w:rsid w:val="002918DD"/>
    <w:rsid w:val="00294B18"/>
    <w:rsid w:val="00294DC8"/>
    <w:rsid w:val="0029668E"/>
    <w:rsid w:val="002967DD"/>
    <w:rsid w:val="002A0703"/>
    <w:rsid w:val="002A0844"/>
    <w:rsid w:val="002A2834"/>
    <w:rsid w:val="002A37FA"/>
    <w:rsid w:val="002A4B1A"/>
    <w:rsid w:val="002A4EA1"/>
    <w:rsid w:val="002A53C4"/>
    <w:rsid w:val="002B230A"/>
    <w:rsid w:val="002B412A"/>
    <w:rsid w:val="002B58CF"/>
    <w:rsid w:val="002C031D"/>
    <w:rsid w:val="002C11EA"/>
    <w:rsid w:val="002C368F"/>
    <w:rsid w:val="002C4CE6"/>
    <w:rsid w:val="002C6FB1"/>
    <w:rsid w:val="002C7E4B"/>
    <w:rsid w:val="002D21F5"/>
    <w:rsid w:val="002D2567"/>
    <w:rsid w:val="002D4F4C"/>
    <w:rsid w:val="002D65F1"/>
    <w:rsid w:val="002E0689"/>
    <w:rsid w:val="002E12C5"/>
    <w:rsid w:val="002E230D"/>
    <w:rsid w:val="002E2D4E"/>
    <w:rsid w:val="002E31CC"/>
    <w:rsid w:val="002E33DD"/>
    <w:rsid w:val="002E6937"/>
    <w:rsid w:val="002E7B26"/>
    <w:rsid w:val="002F2985"/>
    <w:rsid w:val="002F35A1"/>
    <w:rsid w:val="002F3611"/>
    <w:rsid w:val="002F3AB4"/>
    <w:rsid w:val="002F5FFC"/>
    <w:rsid w:val="002F6F57"/>
    <w:rsid w:val="002F7EEE"/>
    <w:rsid w:val="0030152A"/>
    <w:rsid w:val="00301B97"/>
    <w:rsid w:val="00302B9E"/>
    <w:rsid w:val="00303E8E"/>
    <w:rsid w:val="00306659"/>
    <w:rsid w:val="00307603"/>
    <w:rsid w:val="003077F5"/>
    <w:rsid w:val="00307B2D"/>
    <w:rsid w:val="00307E23"/>
    <w:rsid w:val="00310B4C"/>
    <w:rsid w:val="003140FC"/>
    <w:rsid w:val="00317681"/>
    <w:rsid w:val="003217D0"/>
    <w:rsid w:val="00323315"/>
    <w:rsid w:val="00323B47"/>
    <w:rsid w:val="00323C61"/>
    <w:rsid w:val="00324727"/>
    <w:rsid w:val="00325087"/>
    <w:rsid w:val="003258D5"/>
    <w:rsid w:val="0032659F"/>
    <w:rsid w:val="00326BB7"/>
    <w:rsid w:val="00326CA7"/>
    <w:rsid w:val="00327372"/>
    <w:rsid w:val="00330B1F"/>
    <w:rsid w:val="003315F2"/>
    <w:rsid w:val="0033183A"/>
    <w:rsid w:val="00331E5F"/>
    <w:rsid w:val="0033228E"/>
    <w:rsid w:val="00332D48"/>
    <w:rsid w:val="003347C8"/>
    <w:rsid w:val="00334B4B"/>
    <w:rsid w:val="00334F17"/>
    <w:rsid w:val="003355AB"/>
    <w:rsid w:val="00336E5E"/>
    <w:rsid w:val="0033748E"/>
    <w:rsid w:val="00337A0E"/>
    <w:rsid w:val="00340546"/>
    <w:rsid w:val="00341627"/>
    <w:rsid w:val="00341686"/>
    <w:rsid w:val="00343455"/>
    <w:rsid w:val="0034536A"/>
    <w:rsid w:val="003458AB"/>
    <w:rsid w:val="003461D9"/>
    <w:rsid w:val="00346E1B"/>
    <w:rsid w:val="00351447"/>
    <w:rsid w:val="00351BD0"/>
    <w:rsid w:val="00352309"/>
    <w:rsid w:val="003524BB"/>
    <w:rsid w:val="00352865"/>
    <w:rsid w:val="00352A00"/>
    <w:rsid w:val="00352EA1"/>
    <w:rsid w:val="00353836"/>
    <w:rsid w:val="00354B6A"/>
    <w:rsid w:val="00355C8B"/>
    <w:rsid w:val="00356299"/>
    <w:rsid w:val="00357172"/>
    <w:rsid w:val="00357CF3"/>
    <w:rsid w:val="00362A7D"/>
    <w:rsid w:val="00362B48"/>
    <w:rsid w:val="00363294"/>
    <w:rsid w:val="00367264"/>
    <w:rsid w:val="00372970"/>
    <w:rsid w:val="00374580"/>
    <w:rsid w:val="00377CDC"/>
    <w:rsid w:val="00382327"/>
    <w:rsid w:val="003862AA"/>
    <w:rsid w:val="00391BE8"/>
    <w:rsid w:val="00391C8B"/>
    <w:rsid w:val="003931E2"/>
    <w:rsid w:val="00393A37"/>
    <w:rsid w:val="0039567A"/>
    <w:rsid w:val="00396095"/>
    <w:rsid w:val="00396732"/>
    <w:rsid w:val="00396B7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6DE9"/>
    <w:rsid w:val="003B7612"/>
    <w:rsid w:val="003C014D"/>
    <w:rsid w:val="003C1146"/>
    <w:rsid w:val="003C18DE"/>
    <w:rsid w:val="003C201A"/>
    <w:rsid w:val="003C3D42"/>
    <w:rsid w:val="003C3D90"/>
    <w:rsid w:val="003C638A"/>
    <w:rsid w:val="003C6B5A"/>
    <w:rsid w:val="003C72B3"/>
    <w:rsid w:val="003D0EF4"/>
    <w:rsid w:val="003D3E5E"/>
    <w:rsid w:val="003E09F6"/>
    <w:rsid w:val="003E160B"/>
    <w:rsid w:val="003F0D92"/>
    <w:rsid w:val="003F16D4"/>
    <w:rsid w:val="003F1B47"/>
    <w:rsid w:val="003F1F94"/>
    <w:rsid w:val="003F4E67"/>
    <w:rsid w:val="003F5F6B"/>
    <w:rsid w:val="003F6DFD"/>
    <w:rsid w:val="004001C6"/>
    <w:rsid w:val="00401456"/>
    <w:rsid w:val="00401798"/>
    <w:rsid w:val="00402458"/>
    <w:rsid w:val="004049B1"/>
    <w:rsid w:val="004051F9"/>
    <w:rsid w:val="00406535"/>
    <w:rsid w:val="00407B88"/>
    <w:rsid w:val="00410105"/>
    <w:rsid w:val="004124B2"/>
    <w:rsid w:val="0041311C"/>
    <w:rsid w:val="00413536"/>
    <w:rsid w:val="00414C82"/>
    <w:rsid w:val="00415893"/>
    <w:rsid w:val="00420A3B"/>
    <w:rsid w:val="00421A7B"/>
    <w:rsid w:val="004236CF"/>
    <w:rsid w:val="0042439B"/>
    <w:rsid w:val="00424AF4"/>
    <w:rsid w:val="004250AA"/>
    <w:rsid w:val="00431029"/>
    <w:rsid w:val="00431364"/>
    <w:rsid w:val="00431CC3"/>
    <w:rsid w:val="00433E0B"/>
    <w:rsid w:val="0043445D"/>
    <w:rsid w:val="004349C2"/>
    <w:rsid w:val="0043609F"/>
    <w:rsid w:val="0043619E"/>
    <w:rsid w:val="0044027C"/>
    <w:rsid w:val="00440BBE"/>
    <w:rsid w:val="00441E2D"/>
    <w:rsid w:val="004452E2"/>
    <w:rsid w:val="00445329"/>
    <w:rsid w:val="00445DC4"/>
    <w:rsid w:val="0044664B"/>
    <w:rsid w:val="00447AF8"/>
    <w:rsid w:val="004533A4"/>
    <w:rsid w:val="00453B73"/>
    <w:rsid w:val="00454679"/>
    <w:rsid w:val="0045495C"/>
    <w:rsid w:val="0045745B"/>
    <w:rsid w:val="004616E6"/>
    <w:rsid w:val="0046232A"/>
    <w:rsid w:val="00463B55"/>
    <w:rsid w:val="00464445"/>
    <w:rsid w:val="004664ED"/>
    <w:rsid w:val="00466FB1"/>
    <w:rsid w:val="00470D97"/>
    <w:rsid w:val="0047153B"/>
    <w:rsid w:val="0047209D"/>
    <w:rsid w:val="00473B0D"/>
    <w:rsid w:val="00475AF9"/>
    <w:rsid w:val="00477FA5"/>
    <w:rsid w:val="00481481"/>
    <w:rsid w:val="0048167B"/>
    <w:rsid w:val="004820D9"/>
    <w:rsid w:val="0048244D"/>
    <w:rsid w:val="004826A4"/>
    <w:rsid w:val="0048409C"/>
    <w:rsid w:val="00484D42"/>
    <w:rsid w:val="00484F6C"/>
    <w:rsid w:val="004850A8"/>
    <w:rsid w:val="00486211"/>
    <w:rsid w:val="00486318"/>
    <w:rsid w:val="00493005"/>
    <w:rsid w:val="0049320F"/>
    <w:rsid w:val="00493362"/>
    <w:rsid w:val="0049374B"/>
    <w:rsid w:val="00494CED"/>
    <w:rsid w:val="00494FAB"/>
    <w:rsid w:val="0049628F"/>
    <w:rsid w:val="0049629D"/>
    <w:rsid w:val="00496EB7"/>
    <w:rsid w:val="00497D1D"/>
    <w:rsid w:val="004A0C64"/>
    <w:rsid w:val="004A3F25"/>
    <w:rsid w:val="004A5BB4"/>
    <w:rsid w:val="004A6464"/>
    <w:rsid w:val="004A7135"/>
    <w:rsid w:val="004B181C"/>
    <w:rsid w:val="004B3084"/>
    <w:rsid w:val="004C0BCA"/>
    <w:rsid w:val="004C30F9"/>
    <w:rsid w:val="004C35FB"/>
    <w:rsid w:val="004C46AB"/>
    <w:rsid w:val="004C5A94"/>
    <w:rsid w:val="004C6DEC"/>
    <w:rsid w:val="004C76D2"/>
    <w:rsid w:val="004D00FA"/>
    <w:rsid w:val="004D14E2"/>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4392"/>
    <w:rsid w:val="005047FE"/>
    <w:rsid w:val="00507546"/>
    <w:rsid w:val="00511924"/>
    <w:rsid w:val="00511D08"/>
    <w:rsid w:val="0051267B"/>
    <w:rsid w:val="0051320E"/>
    <w:rsid w:val="00513E2E"/>
    <w:rsid w:val="00515EB0"/>
    <w:rsid w:val="00521DA4"/>
    <w:rsid w:val="00523CA6"/>
    <w:rsid w:val="00526411"/>
    <w:rsid w:val="00530471"/>
    <w:rsid w:val="00531123"/>
    <w:rsid w:val="005331D9"/>
    <w:rsid w:val="00534273"/>
    <w:rsid w:val="00534740"/>
    <w:rsid w:val="00534902"/>
    <w:rsid w:val="00535475"/>
    <w:rsid w:val="00541060"/>
    <w:rsid w:val="0054139D"/>
    <w:rsid w:val="00542381"/>
    <w:rsid w:val="00543E31"/>
    <w:rsid w:val="0054596A"/>
    <w:rsid w:val="00545D9B"/>
    <w:rsid w:val="005463DA"/>
    <w:rsid w:val="005467D2"/>
    <w:rsid w:val="00547685"/>
    <w:rsid w:val="00547E7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3EE1"/>
    <w:rsid w:val="00576A4F"/>
    <w:rsid w:val="00576CDC"/>
    <w:rsid w:val="00577699"/>
    <w:rsid w:val="00580C63"/>
    <w:rsid w:val="005812CF"/>
    <w:rsid w:val="00581E79"/>
    <w:rsid w:val="005833E9"/>
    <w:rsid w:val="005842ED"/>
    <w:rsid w:val="00585299"/>
    <w:rsid w:val="005854DE"/>
    <w:rsid w:val="00587DFA"/>
    <w:rsid w:val="00590541"/>
    <w:rsid w:val="00590805"/>
    <w:rsid w:val="00590A9B"/>
    <w:rsid w:val="00590D93"/>
    <w:rsid w:val="005924A5"/>
    <w:rsid w:val="00592A56"/>
    <w:rsid w:val="00593AD5"/>
    <w:rsid w:val="00593CF0"/>
    <w:rsid w:val="00593D04"/>
    <w:rsid w:val="005955AA"/>
    <w:rsid w:val="00595B89"/>
    <w:rsid w:val="0059684F"/>
    <w:rsid w:val="005A0250"/>
    <w:rsid w:val="005A25DF"/>
    <w:rsid w:val="005A2968"/>
    <w:rsid w:val="005A2F77"/>
    <w:rsid w:val="005A3466"/>
    <w:rsid w:val="005A3F39"/>
    <w:rsid w:val="005A653D"/>
    <w:rsid w:val="005A6B2A"/>
    <w:rsid w:val="005A702B"/>
    <w:rsid w:val="005B08CB"/>
    <w:rsid w:val="005B0E14"/>
    <w:rsid w:val="005B139C"/>
    <w:rsid w:val="005B278B"/>
    <w:rsid w:val="005B4A1A"/>
    <w:rsid w:val="005B4A54"/>
    <w:rsid w:val="005B6175"/>
    <w:rsid w:val="005B66FE"/>
    <w:rsid w:val="005B7277"/>
    <w:rsid w:val="005B7F1F"/>
    <w:rsid w:val="005C1328"/>
    <w:rsid w:val="005C33E9"/>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6903"/>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301"/>
    <w:rsid w:val="0061678A"/>
    <w:rsid w:val="00617E8B"/>
    <w:rsid w:val="00620F14"/>
    <w:rsid w:val="00620FB3"/>
    <w:rsid w:val="00621870"/>
    <w:rsid w:val="006247A9"/>
    <w:rsid w:val="00625CCB"/>
    <w:rsid w:val="00626086"/>
    <w:rsid w:val="00627ECD"/>
    <w:rsid w:val="0063001B"/>
    <w:rsid w:val="0063124D"/>
    <w:rsid w:val="00633FBB"/>
    <w:rsid w:val="006342F3"/>
    <w:rsid w:val="006357C7"/>
    <w:rsid w:val="0063785B"/>
    <w:rsid w:val="006403F3"/>
    <w:rsid w:val="006410BC"/>
    <w:rsid w:val="00641287"/>
    <w:rsid w:val="006448BA"/>
    <w:rsid w:val="00646173"/>
    <w:rsid w:val="006478B8"/>
    <w:rsid w:val="006508F4"/>
    <w:rsid w:val="00650C66"/>
    <w:rsid w:val="00652EB9"/>
    <w:rsid w:val="00652F40"/>
    <w:rsid w:val="00652F6E"/>
    <w:rsid w:val="00654628"/>
    <w:rsid w:val="00654937"/>
    <w:rsid w:val="0065517C"/>
    <w:rsid w:val="0065524D"/>
    <w:rsid w:val="006556C0"/>
    <w:rsid w:val="00655D7A"/>
    <w:rsid w:val="006563E9"/>
    <w:rsid w:val="00656E03"/>
    <w:rsid w:val="006578E6"/>
    <w:rsid w:val="006605B9"/>
    <w:rsid w:val="00660977"/>
    <w:rsid w:val="00660D40"/>
    <w:rsid w:val="006665F7"/>
    <w:rsid w:val="00666C52"/>
    <w:rsid w:val="00667C69"/>
    <w:rsid w:val="00667F04"/>
    <w:rsid w:val="006711A1"/>
    <w:rsid w:val="0067177C"/>
    <w:rsid w:val="00671CC8"/>
    <w:rsid w:val="00672BAE"/>
    <w:rsid w:val="006738C4"/>
    <w:rsid w:val="00675387"/>
    <w:rsid w:val="00677AB2"/>
    <w:rsid w:val="00680EC0"/>
    <w:rsid w:val="006814C9"/>
    <w:rsid w:val="00682215"/>
    <w:rsid w:val="00682B6F"/>
    <w:rsid w:val="006836A1"/>
    <w:rsid w:val="00683FB3"/>
    <w:rsid w:val="00686B7D"/>
    <w:rsid w:val="006903E8"/>
    <w:rsid w:val="00691186"/>
    <w:rsid w:val="00691553"/>
    <w:rsid w:val="00693648"/>
    <w:rsid w:val="0069380C"/>
    <w:rsid w:val="00693D24"/>
    <w:rsid w:val="00694055"/>
    <w:rsid w:val="006A176C"/>
    <w:rsid w:val="006A17FC"/>
    <w:rsid w:val="006B13FF"/>
    <w:rsid w:val="006C18F7"/>
    <w:rsid w:val="006C3068"/>
    <w:rsid w:val="006C4DB3"/>
    <w:rsid w:val="006C51E8"/>
    <w:rsid w:val="006C78FE"/>
    <w:rsid w:val="006C7C68"/>
    <w:rsid w:val="006C7D20"/>
    <w:rsid w:val="006D1CF1"/>
    <w:rsid w:val="006D2FFD"/>
    <w:rsid w:val="006D3AC3"/>
    <w:rsid w:val="006D4BE3"/>
    <w:rsid w:val="006D6D0D"/>
    <w:rsid w:val="006D6DD2"/>
    <w:rsid w:val="006D700A"/>
    <w:rsid w:val="006D7CB3"/>
    <w:rsid w:val="006E02A9"/>
    <w:rsid w:val="006E02D8"/>
    <w:rsid w:val="006E0ACE"/>
    <w:rsid w:val="006E2308"/>
    <w:rsid w:val="006E47EA"/>
    <w:rsid w:val="006E6D83"/>
    <w:rsid w:val="006F0100"/>
    <w:rsid w:val="006F0252"/>
    <w:rsid w:val="006F0EA4"/>
    <w:rsid w:val="006F2EE0"/>
    <w:rsid w:val="006F3DB5"/>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2BE4"/>
    <w:rsid w:val="00722EE6"/>
    <w:rsid w:val="00725294"/>
    <w:rsid w:val="00725EC2"/>
    <w:rsid w:val="00726B64"/>
    <w:rsid w:val="007276B4"/>
    <w:rsid w:val="007317B8"/>
    <w:rsid w:val="007321DB"/>
    <w:rsid w:val="007322AC"/>
    <w:rsid w:val="007328A0"/>
    <w:rsid w:val="00733C05"/>
    <w:rsid w:val="00733C9A"/>
    <w:rsid w:val="00735659"/>
    <w:rsid w:val="007409E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0DDC"/>
    <w:rsid w:val="00761253"/>
    <w:rsid w:val="0076243C"/>
    <w:rsid w:val="00765832"/>
    <w:rsid w:val="007659FF"/>
    <w:rsid w:val="0076658B"/>
    <w:rsid w:val="00766D60"/>
    <w:rsid w:val="00767488"/>
    <w:rsid w:val="00767563"/>
    <w:rsid w:val="007676B1"/>
    <w:rsid w:val="00770A24"/>
    <w:rsid w:val="007723C0"/>
    <w:rsid w:val="00776AAB"/>
    <w:rsid w:val="00780008"/>
    <w:rsid w:val="007830B4"/>
    <w:rsid w:val="007837C0"/>
    <w:rsid w:val="00783AD0"/>
    <w:rsid w:val="00783CF9"/>
    <w:rsid w:val="0078439C"/>
    <w:rsid w:val="0078551B"/>
    <w:rsid w:val="0078582A"/>
    <w:rsid w:val="00785D94"/>
    <w:rsid w:val="007861EB"/>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6C5B"/>
    <w:rsid w:val="007C7C8E"/>
    <w:rsid w:val="007D0A45"/>
    <w:rsid w:val="007D1F7F"/>
    <w:rsid w:val="007D1FE6"/>
    <w:rsid w:val="007D2B0F"/>
    <w:rsid w:val="007D2FA8"/>
    <w:rsid w:val="007D40E2"/>
    <w:rsid w:val="007D4E27"/>
    <w:rsid w:val="007D519D"/>
    <w:rsid w:val="007D66CA"/>
    <w:rsid w:val="007E0ED3"/>
    <w:rsid w:val="007E1D4A"/>
    <w:rsid w:val="007E1F03"/>
    <w:rsid w:val="007E2A22"/>
    <w:rsid w:val="007E2E0D"/>
    <w:rsid w:val="007E34F3"/>
    <w:rsid w:val="007E35E2"/>
    <w:rsid w:val="007E3A5E"/>
    <w:rsid w:val="007E5E98"/>
    <w:rsid w:val="007E6460"/>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2D32"/>
    <w:rsid w:val="0081361A"/>
    <w:rsid w:val="0081428B"/>
    <w:rsid w:val="00814F57"/>
    <w:rsid w:val="0081617B"/>
    <w:rsid w:val="0081640A"/>
    <w:rsid w:val="008175EF"/>
    <w:rsid w:val="008219F3"/>
    <w:rsid w:val="008228D4"/>
    <w:rsid w:val="008231A3"/>
    <w:rsid w:val="008256CA"/>
    <w:rsid w:val="00830EA7"/>
    <w:rsid w:val="00831701"/>
    <w:rsid w:val="0083192F"/>
    <w:rsid w:val="00832117"/>
    <w:rsid w:val="0083263B"/>
    <w:rsid w:val="00835FE4"/>
    <w:rsid w:val="00840378"/>
    <w:rsid w:val="00841520"/>
    <w:rsid w:val="00843144"/>
    <w:rsid w:val="0084336E"/>
    <w:rsid w:val="00843AD6"/>
    <w:rsid w:val="008447E7"/>
    <w:rsid w:val="0085187A"/>
    <w:rsid w:val="00851C2C"/>
    <w:rsid w:val="00855676"/>
    <w:rsid w:val="00855BDC"/>
    <w:rsid w:val="00855EE6"/>
    <w:rsid w:val="00861A98"/>
    <w:rsid w:val="008621B5"/>
    <w:rsid w:val="00862763"/>
    <w:rsid w:val="00866650"/>
    <w:rsid w:val="00867149"/>
    <w:rsid w:val="00870DB9"/>
    <w:rsid w:val="0087360D"/>
    <w:rsid w:val="008741F0"/>
    <w:rsid w:val="00874D73"/>
    <w:rsid w:val="00874E90"/>
    <w:rsid w:val="00876467"/>
    <w:rsid w:val="008821DD"/>
    <w:rsid w:val="008823B5"/>
    <w:rsid w:val="00882DE1"/>
    <w:rsid w:val="0088332A"/>
    <w:rsid w:val="00883E87"/>
    <w:rsid w:val="0088407C"/>
    <w:rsid w:val="008841C5"/>
    <w:rsid w:val="00884E25"/>
    <w:rsid w:val="00886F34"/>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A7CA1"/>
    <w:rsid w:val="008B079D"/>
    <w:rsid w:val="008B1B8C"/>
    <w:rsid w:val="008B39C5"/>
    <w:rsid w:val="008B3F74"/>
    <w:rsid w:val="008B4041"/>
    <w:rsid w:val="008B567D"/>
    <w:rsid w:val="008B6924"/>
    <w:rsid w:val="008B71C8"/>
    <w:rsid w:val="008B7DEA"/>
    <w:rsid w:val="008C02C0"/>
    <w:rsid w:val="008C1485"/>
    <w:rsid w:val="008C151A"/>
    <w:rsid w:val="008C1D35"/>
    <w:rsid w:val="008C2054"/>
    <w:rsid w:val="008C349E"/>
    <w:rsid w:val="008C438E"/>
    <w:rsid w:val="008C4CFE"/>
    <w:rsid w:val="008C63EF"/>
    <w:rsid w:val="008C65EE"/>
    <w:rsid w:val="008C6978"/>
    <w:rsid w:val="008D067A"/>
    <w:rsid w:val="008D23E9"/>
    <w:rsid w:val="008D278F"/>
    <w:rsid w:val="008D34C8"/>
    <w:rsid w:val="008D3D66"/>
    <w:rsid w:val="008D6C1B"/>
    <w:rsid w:val="008E5316"/>
    <w:rsid w:val="008E5DEC"/>
    <w:rsid w:val="008E62D1"/>
    <w:rsid w:val="008E6C5A"/>
    <w:rsid w:val="008E6D7A"/>
    <w:rsid w:val="008E75CC"/>
    <w:rsid w:val="008F0711"/>
    <w:rsid w:val="008F0A1A"/>
    <w:rsid w:val="008F0A3D"/>
    <w:rsid w:val="008F4745"/>
    <w:rsid w:val="008F62B2"/>
    <w:rsid w:val="0090054F"/>
    <w:rsid w:val="00902041"/>
    <w:rsid w:val="009062D9"/>
    <w:rsid w:val="00910E59"/>
    <w:rsid w:val="00911472"/>
    <w:rsid w:val="00912CA0"/>
    <w:rsid w:val="009171F4"/>
    <w:rsid w:val="00922AE0"/>
    <w:rsid w:val="00923CDE"/>
    <w:rsid w:val="00924ABE"/>
    <w:rsid w:val="00924B1D"/>
    <w:rsid w:val="00924BE3"/>
    <w:rsid w:val="00931518"/>
    <w:rsid w:val="009335CB"/>
    <w:rsid w:val="00933EDE"/>
    <w:rsid w:val="00933F1C"/>
    <w:rsid w:val="00934398"/>
    <w:rsid w:val="009344F9"/>
    <w:rsid w:val="00935D5D"/>
    <w:rsid w:val="0093658D"/>
    <w:rsid w:val="0093724E"/>
    <w:rsid w:val="00941AA2"/>
    <w:rsid w:val="0094216F"/>
    <w:rsid w:val="009427B4"/>
    <w:rsid w:val="0094575C"/>
    <w:rsid w:val="00950659"/>
    <w:rsid w:val="00951D2A"/>
    <w:rsid w:val="00952285"/>
    <w:rsid w:val="00952ACB"/>
    <w:rsid w:val="00952B36"/>
    <w:rsid w:val="009534EB"/>
    <w:rsid w:val="0095446C"/>
    <w:rsid w:val="00955667"/>
    <w:rsid w:val="00956508"/>
    <w:rsid w:val="00960F75"/>
    <w:rsid w:val="00961D8F"/>
    <w:rsid w:val="009637EE"/>
    <w:rsid w:val="00963E2A"/>
    <w:rsid w:val="00964BB3"/>
    <w:rsid w:val="009667DD"/>
    <w:rsid w:val="00967FC1"/>
    <w:rsid w:val="00973117"/>
    <w:rsid w:val="00975C5C"/>
    <w:rsid w:val="009800FF"/>
    <w:rsid w:val="00980943"/>
    <w:rsid w:val="00980D84"/>
    <w:rsid w:val="00980FA4"/>
    <w:rsid w:val="00982D1C"/>
    <w:rsid w:val="009830BA"/>
    <w:rsid w:val="009838F5"/>
    <w:rsid w:val="0098400D"/>
    <w:rsid w:val="0099140C"/>
    <w:rsid w:val="00991E2F"/>
    <w:rsid w:val="009932D6"/>
    <w:rsid w:val="0099556A"/>
    <w:rsid w:val="0099670C"/>
    <w:rsid w:val="00996A62"/>
    <w:rsid w:val="009A2407"/>
    <w:rsid w:val="009A2428"/>
    <w:rsid w:val="009A2EBE"/>
    <w:rsid w:val="009A2F15"/>
    <w:rsid w:val="009A4D63"/>
    <w:rsid w:val="009A6016"/>
    <w:rsid w:val="009A61CD"/>
    <w:rsid w:val="009A6589"/>
    <w:rsid w:val="009A6A33"/>
    <w:rsid w:val="009A6B68"/>
    <w:rsid w:val="009A6E04"/>
    <w:rsid w:val="009B08AA"/>
    <w:rsid w:val="009B32F1"/>
    <w:rsid w:val="009B3D05"/>
    <w:rsid w:val="009B3E4F"/>
    <w:rsid w:val="009B54FD"/>
    <w:rsid w:val="009B5F21"/>
    <w:rsid w:val="009B7499"/>
    <w:rsid w:val="009B7930"/>
    <w:rsid w:val="009C086E"/>
    <w:rsid w:val="009C18F7"/>
    <w:rsid w:val="009C201E"/>
    <w:rsid w:val="009C24B1"/>
    <w:rsid w:val="009C4E64"/>
    <w:rsid w:val="009C5177"/>
    <w:rsid w:val="009C592B"/>
    <w:rsid w:val="009C6260"/>
    <w:rsid w:val="009C62B1"/>
    <w:rsid w:val="009C6DE6"/>
    <w:rsid w:val="009D0BBD"/>
    <w:rsid w:val="009D0DF1"/>
    <w:rsid w:val="009D2629"/>
    <w:rsid w:val="009D2CC9"/>
    <w:rsid w:val="009D5911"/>
    <w:rsid w:val="009D626A"/>
    <w:rsid w:val="009D6FD0"/>
    <w:rsid w:val="009E0E68"/>
    <w:rsid w:val="009E1CE8"/>
    <w:rsid w:val="009E529E"/>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752"/>
    <w:rsid w:val="00A17F67"/>
    <w:rsid w:val="00A20841"/>
    <w:rsid w:val="00A2135B"/>
    <w:rsid w:val="00A23B73"/>
    <w:rsid w:val="00A257DC"/>
    <w:rsid w:val="00A25925"/>
    <w:rsid w:val="00A25AB0"/>
    <w:rsid w:val="00A27273"/>
    <w:rsid w:val="00A30302"/>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55619"/>
    <w:rsid w:val="00A6054A"/>
    <w:rsid w:val="00A60F17"/>
    <w:rsid w:val="00A6126A"/>
    <w:rsid w:val="00A61C1E"/>
    <w:rsid w:val="00A623E4"/>
    <w:rsid w:val="00A631B8"/>
    <w:rsid w:val="00A63A08"/>
    <w:rsid w:val="00A67E55"/>
    <w:rsid w:val="00A67F24"/>
    <w:rsid w:val="00A71333"/>
    <w:rsid w:val="00A73126"/>
    <w:rsid w:val="00A73138"/>
    <w:rsid w:val="00A733A9"/>
    <w:rsid w:val="00A738B0"/>
    <w:rsid w:val="00A74B9E"/>
    <w:rsid w:val="00A74E62"/>
    <w:rsid w:val="00A76C98"/>
    <w:rsid w:val="00A77982"/>
    <w:rsid w:val="00A80C44"/>
    <w:rsid w:val="00A82F95"/>
    <w:rsid w:val="00A832BE"/>
    <w:rsid w:val="00A84CC4"/>
    <w:rsid w:val="00A863B0"/>
    <w:rsid w:val="00A86980"/>
    <w:rsid w:val="00A86F2F"/>
    <w:rsid w:val="00A872A2"/>
    <w:rsid w:val="00A87463"/>
    <w:rsid w:val="00A879E6"/>
    <w:rsid w:val="00A90B42"/>
    <w:rsid w:val="00A9243F"/>
    <w:rsid w:val="00A93AA3"/>
    <w:rsid w:val="00A95410"/>
    <w:rsid w:val="00A95ADC"/>
    <w:rsid w:val="00A979D3"/>
    <w:rsid w:val="00AA0F54"/>
    <w:rsid w:val="00AA2AE0"/>
    <w:rsid w:val="00AA3E07"/>
    <w:rsid w:val="00AA60D4"/>
    <w:rsid w:val="00AA792C"/>
    <w:rsid w:val="00AB2CFE"/>
    <w:rsid w:val="00AB2FC3"/>
    <w:rsid w:val="00AB3CD7"/>
    <w:rsid w:val="00AB5D66"/>
    <w:rsid w:val="00AB68C7"/>
    <w:rsid w:val="00AB6A8C"/>
    <w:rsid w:val="00AB78AF"/>
    <w:rsid w:val="00AB7B47"/>
    <w:rsid w:val="00AB7C64"/>
    <w:rsid w:val="00AC1566"/>
    <w:rsid w:val="00AC1C68"/>
    <w:rsid w:val="00AC2054"/>
    <w:rsid w:val="00AC49AC"/>
    <w:rsid w:val="00AC4DE2"/>
    <w:rsid w:val="00AC5019"/>
    <w:rsid w:val="00AC6557"/>
    <w:rsid w:val="00AC6B69"/>
    <w:rsid w:val="00AD1C94"/>
    <w:rsid w:val="00AD20A1"/>
    <w:rsid w:val="00AD3030"/>
    <w:rsid w:val="00AD37A3"/>
    <w:rsid w:val="00AD3F41"/>
    <w:rsid w:val="00AD60A9"/>
    <w:rsid w:val="00AD7680"/>
    <w:rsid w:val="00AE1133"/>
    <w:rsid w:val="00AE1D06"/>
    <w:rsid w:val="00AE276D"/>
    <w:rsid w:val="00AE31BE"/>
    <w:rsid w:val="00AE484A"/>
    <w:rsid w:val="00AE4D7A"/>
    <w:rsid w:val="00AE6158"/>
    <w:rsid w:val="00AE71A0"/>
    <w:rsid w:val="00AE7637"/>
    <w:rsid w:val="00AE7921"/>
    <w:rsid w:val="00AE7ABE"/>
    <w:rsid w:val="00AF13F1"/>
    <w:rsid w:val="00AF2571"/>
    <w:rsid w:val="00AF285C"/>
    <w:rsid w:val="00AF396C"/>
    <w:rsid w:val="00AF4370"/>
    <w:rsid w:val="00AF680F"/>
    <w:rsid w:val="00AF79CE"/>
    <w:rsid w:val="00B01548"/>
    <w:rsid w:val="00B01BD5"/>
    <w:rsid w:val="00B0303C"/>
    <w:rsid w:val="00B04637"/>
    <w:rsid w:val="00B0638D"/>
    <w:rsid w:val="00B06E68"/>
    <w:rsid w:val="00B0736C"/>
    <w:rsid w:val="00B075F0"/>
    <w:rsid w:val="00B078D1"/>
    <w:rsid w:val="00B10E47"/>
    <w:rsid w:val="00B10E93"/>
    <w:rsid w:val="00B10EB6"/>
    <w:rsid w:val="00B1140D"/>
    <w:rsid w:val="00B117AA"/>
    <w:rsid w:val="00B11D83"/>
    <w:rsid w:val="00B11F09"/>
    <w:rsid w:val="00B125F1"/>
    <w:rsid w:val="00B12765"/>
    <w:rsid w:val="00B12FCB"/>
    <w:rsid w:val="00B14593"/>
    <w:rsid w:val="00B15063"/>
    <w:rsid w:val="00B15F01"/>
    <w:rsid w:val="00B164CB"/>
    <w:rsid w:val="00B17835"/>
    <w:rsid w:val="00B17D68"/>
    <w:rsid w:val="00B22E6B"/>
    <w:rsid w:val="00B251F7"/>
    <w:rsid w:val="00B25693"/>
    <w:rsid w:val="00B3179A"/>
    <w:rsid w:val="00B31F64"/>
    <w:rsid w:val="00B32ECD"/>
    <w:rsid w:val="00B342BA"/>
    <w:rsid w:val="00B36A83"/>
    <w:rsid w:val="00B3773F"/>
    <w:rsid w:val="00B40F47"/>
    <w:rsid w:val="00B41C5E"/>
    <w:rsid w:val="00B4367F"/>
    <w:rsid w:val="00B43EEC"/>
    <w:rsid w:val="00B51BF8"/>
    <w:rsid w:val="00B54A0A"/>
    <w:rsid w:val="00B54C05"/>
    <w:rsid w:val="00B60ABE"/>
    <w:rsid w:val="00B616E4"/>
    <w:rsid w:val="00B61D95"/>
    <w:rsid w:val="00B621A7"/>
    <w:rsid w:val="00B62F93"/>
    <w:rsid w:val="00B6628A"/>
    <w:rsid w:val="00B67A78"/>
    <w:rsid w:val="00B7006F"/>
    <w:rsid w:val="00B70FAB"/>
    <w:rsid w:val="00B74C65"/>
    <w:rsid w:val="00B7526F"/>
    <w:rsid w:val="00B7621A"/>
    <w:rsid w:val="00B766B7"/>
    <w:rsid w:val="00B77B16"/>
    <w:rsid w:val="00B80016"/>
    <w:rsid w:val="00B8083E"/>
    <w:rsid w:val="00B82F2A"/>
    <w:rsid w:val="00B83673"/>
    <w:rsid w:val="00B83AF5"/>
    <w:rsid w:val="00B86A6B"/>
    <w:rsid w:val="00B925C3"/>
    <w:rsid w:val="00B92E17"/>
    <w:rsid w:val="00BA26C3"/>
    <w:rsid w:val="00BA35EF"/>
    <w:rsid w:val="00BA3839"/>
    <w:rsid w:val="00BA62EC"/>
    <w:rsid w:val="00BB0B36"/>
    <w:rsid w:val="00BB11DA"/>
    <w:rsid w:val="00BB2635"/>
    <w:rsid w:val="00BB4000"/>
    <w:rsid w:val="00BB728B"/>
    <w:rsid w:val="00BB74D7"/>
    <w:rsid w:val="00BC40E5"/>
    <w:rsid w:val="00BC611D"/>
    <w:rsid w:val="00BD3E6B"/>
    <w:rsid w:val="00BD5F39"/>
    <w:rsid w:val="00BD7012"/>
    <w:rsid w:val="00BE0187"/>
    <w:rsid w:val="00BE01A3"/>
    <w:rsid w:val="00BE0711"/>
    <w:rsid w:val="00BE1588"/>
    <w:rsid w:val="00BE5E82"/>
    <w:rsid w:val="00BE790D"/>
    <w:rsid w:val="00BF0247"/>
    <w:rsid w:val="00BF09F3"/>
    <w:rsid w:val="00BF0C8E"/>
    <w:rsid w:val="00BF1C13"/>
    <w:rsid w:val="00BF1F63"/>
    <w:rsid w:val="00BF24EA"/>
    <w:rsid w:val="00BF2650"/>
    <w:rsid w:val="00BF34E5"/>
    <w:rsid w:val="00BF378D"/>
    <w:rsid w:val="00BF530A"/>
    <w:rsid w:val="00BF643D"/>
    <w:rsid w:val="00BF6624"/>
    <w:rsid w:val="00BF77A9"/>
    <w:rsid w:val="00C00057"/>
    <w:rsid w:val="00C005D3"/>
    <w:rsid w:val="00C00932"/>
    <w:rsid w:val="00C01ED7"/>
    <w:rsid w:val="00C020EC"/>
    <w:rsid w:val="00C02500"/>
    <w:rsid w:val="00C03392"/>
    <w:rsid w:val="00C04722"/>
    <w:rsid w:val="00C04A92"/>
    <w:rsid w:val="00C04E95"/>
    <w:rsid w:val="00C05711"/>
    <w:rsid w:val="00C06035"/>
    <w:rsid w:val="00C060DB"/>
    <w:rsid w:val="00C073D9"/>
    <w:rsid w:val="00C0780E"/>
    <w:rsid w:val="00C1041D"/>
    <w:rsid w:val="00C10681"/>
    <w:rsid w:val="00C116C1"/>
    <w:rsid w:val="00C11A18"/>
    <w:rsid w:val="00C12A70"/>
    <w:rsid w:val="00C12DC4"/>
    <w:rsid w:val="00C13408"/>
    <w:rsid w:val="00C13F65"/>
    <w:rsid w:val="00C153C2"/>
    <w:rsid w:val="00C15C26"/>
    <w:rsid w:val="00C17573"/>
    <w:rsid w:val="00C22018"/>
    <w:rsid w:val="00C23507"/>
    <w:rsid w:val="00C23C62"/>
    <w:rsid w:val="00C2421E"/>
    <w:rsid w:val="00C26133"/>
    <w:rsid w:val="00C27B07"/>
    <w:rsid w:val="00C3125E"/>
    <w:rsid w:val="00C33135"/>
    <w:rsid w:val="00C345A0"/>
    <w:rsid w:val="00C35E69"/>
    <w:rsid w:val="00C4003E"/>
    <w:rsid w:val="00C41C24"/>
    <w:rsid w:val="00C41C25"/>
    <w:rsid w:val="00C43A27"/>
    <w:rsid w:val="00C4516E"/>
    <w:rsid w:val="00C45299"/>
    <w:rsid w:val="00C474B5"/>
    <w:rsid w:val="00C47826"/>
    <w:rsid w:val="00C478A7"/>
    <w:rsid w:val="00C4798E"/>
    <w:rsid w:val="00C47E1E"/>
    <w:rsid w:val="00C50CAC"/>
    <w:rsid w:val="00C51663"/>
    <w:rsid w:val="00C519C5"/>
    <w:rsid w:val="00C520F3"/>
    <w:rsid w:val="00C53637"/>
    <w:rsid w:val="00C54A8B"/>
    <w:rsid w:val="00C55B2F"/>
    <w:rsid w:val="00C55B78"/>
    <w:rsid w:val="00C55FD6"/>
    <w:rsid w:val="00C576F2"/>
    <w:rsid w:val="00C5770A"/>
    <w:rsid w:val="00C57A93"/>
    <w:rsid w:val="00C62539"/>
    <w:rsid w:val="00C62F84"/>
    <w:rsid w:val="00C62FE6"/>
    <w:rsid w:val="00C63A01"/>
    <w:rsid w:val="00C64E9B"/>
    <w:rsid w:val="00C65376"/>
    <w:rsid w:val="00C65968"/>
    <w:rsid w:val="00C660A2"/>
    <w:rsid w:val="00C661B9"/>
    <w:rsid w:val="00C66F7E"/>
    <w:rsid w:val="00C67E82"/>
    <w:rsid w:val="00C701D5"/>
    <w:rsid w:val="00C7133D"/>
    <w:rsid w:val="00C7138A"/>
    <w:rsid w:val="00C7195A"/>
    <w:rsid w:val="00C72F0F"/>
    <w:rsid w:val="00C74928"/>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A7C38"/>
    <w:rsid w:val="00CB28CC"/>
    <w:rsid w:val="00CB3180"/>
    <w:rsid w:val="00CB3E19"/>
    <w:rsid w:val="00CB49A1"/>
    <w:rsid w:val="00CB534B"/>
    <w:rsid w:val="00CB61FB"/>
    <w:rsid w:val="00CB65B6"/>
    <w:rsid w:val="00CC0504"/>
    <w:rsid w:val="00CC07E8"/>
    <w:rsid w:val="00CC4727"/>
    <w:rsid w:val="00CC4C84"/>
    <w:rsid w:val="00CC5139"/>
    <w:rsid w:val="00CC6926"/>
    <w:rsid w:val="00CD1505"/>
    <w:rsid w:val="00CD1F8F"/>
    <w:rsid w:val="00CD402D"/>
    <w:rsid w:val="00CD455C"/>
    <w:rsid w:val="00CD4AB4"/>
    <w:rsid w:val="00CD4FF6"/>
    <w:rsid w:val="00CD5DF0"/>
    <w:rsid w:val="00CE013B"/>
    <w:rsid w:val="00CE236C"/>
    <w:rsid w:val="00CE29EF"/>
    <w:rsid w:val="00CE2AF0"/>
    <w:rsid w:val="00CE2DCE"/>
    <w:rsid w:val="00CE5998"/>
    <w:rsid w:val="00CF1A35"/>
    <w:rsid w:val="00CF2AC0"/>
    <w:rsid w:val="00CF2E04"/>
    <w:rsid w:val="00CF3AB5"/>
    <w:rsid w:val="00CF5039"/>
    <w:rsid w:val="00CF5A34"/>
    <w:rsid w:val="00CF60E4"/>
    <w:rsid w:val="00D00AD8"/>
    <w:rsid w:val="00D00BF9"/>
    <w:rsid w:val="00D038A0"/>
    <w:rsid w:val="00D043A4"/>
    <w:rsid w:val="00D05F2F"/>
    <w:rsid w:val="00D069FA"/>
    <w:rsid w:val="00D07A1F"/>
    <w:rsid w:val="00D109CE"/>
    <w:rsid w:val="00D115C4"/>
    <w:rsid w:val="00D11A74"/>
    <w:rsid w:val="00D13D24"/>
    <w:rsid w:val="00D148DE"/>
    <w:rsid w:val="00D15D3B"/>
    <w:rsid w:val="00D16010"/>
    <w:rsid w:val="00D162D6"/>
    <w:rsid w:val="00D176B9"/>
    <w:rsid w:val="00D20285"/>
    <w:rsid w:val="00D20C56"/>
    <w:rsid w:val="00D22C86"/>
    <w:rsid w:val="00D25806"/>
    <w:rsid w:val="00D262D3"/>
    <w:rsid w:val="00D26BC9"/>
    <w:rsid w:val="00D3392E"/>
    <w:rsid w:val="00D3718C"/>
    <w:rsid w:val="00D37FB2"/>
    <w:rsid w:val="00D40287"/>
    <w:rsid w:val="00D403E1"/>
    <w:rsid w:val="00D44CA8"/>
    <w:rsid w:val="00D44EC6"/>
    <w:rsid w:val="00D45A4D"/>
    <w:rsid w:val="00D47D78"/>
    <w:rsid w:val="00D51F95"/>
    <w:rsid w:val="00D554B4"/>
    <w:rsid w:val="00D55933"/>
    <w:rsid w:val="00D567DA"/>
    <w:rsid w:val="00D5750E"/>
    <w:rsid w:val="00D60868"/>
    <w:rsid w:val="00D610C2"/>
    <w:rsid w:val="00D62B59"/>
    <w:rsid w:val="00D66D7D"/>
    <w:rsid w:val="00D6776E"/>
    <w:rsid w:val="00D73927"/>
    <w:rsid w:val="00D739F9"/>
    <w:rsid w:val="00D73A46"/>
    <w:rsid w:val="00D8089A"/>
    <w:rsid w:val="00D80B4A"/>
    <w:rsid w:val="00D82654"/>
    <w:rsid w:val="00D82E93"/>
    <w:rsid w:val="00D83408"/>
    <w:rsid w:val="00D83895"/>
    <w:rsid w:val="00D848C2"/>
    <w:rsid w:val="00D87BFE"/>
    <w:rsid w:val="00D91631"/>
    <w:rsid w:val="00D91FE0"/>
    <w:rsid w:val="00D9339E"/>
    <w:rsid w:val="00D93DE9"/>
    <w:rsid w:val="00D95397"/>
    <w:rsid w:val="00D95F55"/>
    <w:rsid w:val="00D95FAA"/>
    <w:rsid w:val="00D960C7"/>
    <w:rsid w:val="00D975C3"/>
    <w:rsid w:val="00DA0FD3"/>
    <w:rsid w:val="00DA1C21"/>
    <w:rsid w:val="00DA1C4E"/>
    <w:rsid w:val="00DA27CC"/>
    <w:rsid w:val="00DA2893"/>
    <w:rsid w:val="00DA2ADB"/>
    <w:rsid w:val="00DA5236"/>
    <w:rsid w:val="00DA523F"/>
    <w:rsid w:val="00DA5E85"/>
    <w:rsid w:val="00DA657F"/>
    <w:rsid w:val="00DA73AC"/>
    <w:rsid w:val="00DA7870"/>
    <w:rsid w:val="00DB0995"/>
    <w:rsid w:val="00DB181B"/>
    <w:rsid w:val="00DB1851"/>
    <w:rsid w:val="00DB1B0C"/>
    <w:rsid w:val="00DB2501"/>
    <w:rsid w:val="00DB3392"/>
    <w:rsid w:val="00DB3F80"/>
    <w:rsid w:val="00DB464B"/>
    <w:rsid w:val="00DB7501"/>
    <w:rsid w:val="00DB7A80"/>
    <w:rsid w:val="00DC2A7D"/>
    <w:rsid w:val="00DC319C"/>
    <w:rsid w:val="00DC35BF"/>
    <w:rsid w:val="00DC6BDC"/>
    <w:rsid w:val="00DC7D3D"/>
    <w:rsid w:val="00DD35C3"/>
    <w:rsid w:val="00DD4DE5"/>
    <w:rsid w:val="00DD58C5"/>
    <w:rsid w:val="00DD5B02"/>
    <w:rsid w:val="00DD665A"/>
    <w:rsid w:val="00DD7A4A"/>
    <w:rsid w:val="00DE23F5"/>
    <w:rsid w:val="00DE37AA"/>
    <w:rsid w:val="00DE47F9"/>
    <w:rsid w:val="00DE4969"/>
    <w:rsid w:val="00DE7D71"/>
    <w:rsid w:val="00DF083F"/>
    <w:rsid w:val="00DF0AD4"/>
    <w:rsid w:val="00DF22BB"/>
    <w:rsid w:val="00DF3771"/>
    <w:rsid w:val="00DF41BF"/>
    <w:rsid w:val="00DF468A"/>
    <w:rsid w:val="00DF4974"/>
    <w:rsid w:val="00DF6317"/>
    <w:rsid w:val="00E03072"/>
    <w:rsid w:val="00E03148"/>
    <w:rsid w:val="00E03B32"/>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4"/>
    <w:rsid w:val="00E37EAC"/>
    <w:rsid w:val="00E41254"/>
    <w:rsid w:val="00E41DBF"/>
    <w:rsid w:val="00E42088"/>
    <w:rsid w:val="00E4455D"/>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57F43"/>
    <w:rsid w:val="00E601AF"/>
    <w:rsid w:val="00E605B7"/>
    <w:rsid w:val="00E606A5"/>
    <w:rsid w:val="00E60B18"/>
    <w:rsid w:val="00E60FC0"/>
    <w:rsid w:val="00E6103A"/>
    <w:rsid w:val="00E61B7B"/>
    <w:rsid w:val="00E61D2F"/>
    <w:rsid w:val="00E61F95"/>
    <w:rsid w:val="00E65111"/>
    <w:rsid w:val="00E652ED"/>
    <w:rsid w:val="00E674F2"/>
    <w:rsid w:val="00E6786F"/>
    <w:rsid w:val="00E67CE4"/>
    <w:rsid w:val="00E67EF7"/>
    <w:rsid w:val="00E724D7"/>
    <w:rsid w:val="00E7384A"/>
    <w:rsid w:val="00E74F45"/>
    <w:rsid w:val="00E758CD"/>
    <w:rsid w:val="00E764E3"/>
    <w:rsid w:val="00E76F76"/>
    <w:rsid w:val="00E81585"/>
    <w:rsid w:val="00E82F3A"/>
    <w:rsid w:val="00E83B17"/>
    <w:rsid w:val="00E84665"/>
    <w:rsid w:val="00E93132"/>
    <w:rsid w:val="00E94D90"/>
    <w:rsid w:val="00E94ECB"/>
    <w:rsid w:val="00E95509"/>
    <w:rsid w:val="00EA17AF"/>
    <w:rsid w:val="00EA20D6"/>
    <w:rsid w:val="00EA37C8"/>
    <w:rsid w:val="00EA54A9"/>
    <w:rsid w:val="00EA5A2C"/>
    <w:rsid w:val="00EA5A93"/>
    <w:rsid w:val="00EA5C93"/>
    <w:rsid w:val="00EA61BE"/>
    <w:rsid w:val="00EA7538"/>
    <w:rsid w:val="00EB0455"/>
    <w:rsid w:val="00EB0709"/>
    <w:rsid w:val="00EB4485"/>
    <w:rsid w:val="00EB58C4"/>
    <w:rsid w:val="00EB5F7D"/>
    <w:rsid w:val="00EB6A80"/>
    <w:rsid w:val="00EB7086"/>
    <w:rsid w:val="00EB7AD5"/>
    <w:rsid w:val="00EB7E79"/>
    <w:rsid w:val="00EC0C97"/>
    <w:rsid w:val="00EC27F7"/>
    <w:rsid w:val="00EC2CA9"/>
    <w:rsid w:val="00EC333B"/>
    <w:rsid w:val="00EC76B1"/>
    <w:rsid w:val="00EC7AC2"/>
    <w:rsid w:val="00ED074A"/>
    <w:rsid w:val="00ED1019"/>
    <w:rsid w:val="00ED1068"/>
    <w:rsid w:val="00ED1936"/>
    <w:rsid w:val="00ED2D3A"/>
    <w:rsid w:val="00ED63ED"/>
    <w:rsid w:val="00ED6B8F"/>
    <w:rsid w:val="00EE341B"/>
    <w:rsid w:val="00EE5CE8"/>
    <w:rsid w:val="00EE6712"/>
    <w:rsid w:val="00EE6CDC"/>
    <w:rsid w:val="00EE72C6"/>
    <w:rsid w:val="00EF1010"/>
    <w:rsid w:val="00EF407F"/>
    <w:rsid w:val="00EF42EB"/>
    <w:rsid w:val="00EF6771"/>
    <w:rsid w:val="00F002AC"/>
    <w:rsid w:val="00F00E8B"/>
    <w:rsid w:val="00F025E8"/>
    <w:rsid w:val="00F026BB"/>
    <w:rsid w:val="00F05FA3"/>
    <w:rsid w:val="00F10B1C"/>
    <w:rsid w:val="00F112A7"/>
    <w:rsid w:val="00F1137D"/>
    <w:rsid w:val="00F12687"/>
    <w:rsid w:val="00F12CA1"/>
    <w:rsid w:val="00F13DAB"/>
    <w:rsid w:val="00F158F1"/>
    <w:rsid w:val="00F16498"/>
    <w:rsid w:val="00F176B1"/>
    <w:rsid w:val="00F21E2B"/>
    <w:rsid w:val="00F264F1"/>
    <w:rsid w:val="00F26ADE"/>
    <w:rsid w:val="00F26B2A"/>
    <w:rsid w:val="00F3559D"/>
    <w:rsid w:val="00F356F2"/>
    <w:rsid w:val="00F40D33"/>
    <w:rsid w:val="00F41B2A"/>
    <w:rsid w:val="00F44C12"/>
    <w:rsid w:val="00F44D58"/>
    <w:rsid w:val="00F4715D"/>
    <w:rsid w:val="00F47953"/>
    <w:rsid w:val="00F51AF4"/>
    <w:rsid w:val="00F538AC"/>
    <w:rsid w:val="00F56792"/>
    <w:rsid w:val="00F57D09"/>
    <w:rsid w:val="00F61373"/>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2D5A"/>
    <w:rsid w:val="00F85B1F"/>
    <w:rsid w:val="00F86428"/>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343A"/>
    <w:rsid w:val="00FA40A9"/>
    <w:rsid w:val="00FB1535"/>
    <w:rsid w:val="00FB35B6"/>
    <w:rsid w:val="00FB4643"/>
    <w:rsid w:val="00FB7498"/>
    <w:rsid w:val="00FB7FB4"/>
    <w:rsid w:val="00FC1718"/>
    <w:rsid w:val="00FC1A75"/>
    <w:rsid w:val="00FC3897"/>
    <w:rsid w:val="00FC52FE"/>
    <w:rsid w:val="00FC5F58"/>
    <w:rsid w:val="00FC6ABC"/>
    <w:rsid w:val="00FC7D13"/>
    <w:rsid w:val="00FD1F9E"/>
    <w:rsid w:val="00FD2005"/>
    <w:rsid w:val="00FD5E76"/>
    <w:rsid w:val="00FD7C85"/>
    <w:rsid w:val="00FE3E3A"/>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4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FB1"/>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573EE1"/>
    <w:pPr>
      <w:tabs>
        <w:tab w:val="right" w:leader="dot" w:pos="8656"/>
      </w:tabs>
      <w:spacing w:after="100"/>
      <w:ind w:left="-284"/>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767488"/>
    <w:pPr>
      <w:tabs>
        <w:tab w:val="right" w:leader="dot" w:pos="8656"/>
      </w:tabs>
      <w:spacing w:after="100"/>
      <w:ind w:left="220"/>
    </w:pPr>
  </w:style>
  <w:style w:type="paragraph" w:customStyle="1" w:styleId="references">
    <w:name w:val="references"/>
    <w:rsid w:val="0060342C"/>
    <w:pPr>
      <w:numPr>
        <w:numId w:val="1"/>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4C5A94"/>
    <w:pPr>
      <w:tabs>
        <w:tab w:val="right" w:leader="dot" w:pos="8647"/>
      </w:tabs>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https://moqups.com/" TargetMode="External"/><Relationship Id="rId63" Type="http://schemas.openxmlformats.org/officeDocument/2006/relationships/hyperlink" Target="https://codepen.io/" TargetMode="External"/><Relationship Id="rId68" Type="http://schemas.openxmlformats.org/officeDocument/2006/relationships/image" Target="media/image52.PNG"/><Relationship Id="rId76" Type="http://schemas.openxmlformats.org/officeDocument/2006/relationships/image" Target="media/image60.PNG"/><Relationship Id="rId84"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hyperlink" Target="https://www.beckhoff.com/english.asp?twincat/twincat-3.htm" TargetMode="External"/><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6.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image" Target="media/image50.pn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markforged.com" TargetMode="External"/><Relationship Id="rId46" Type="http://schemas.openxmlformats.org/officeDocument/2006/relationships/image" Target="media/image35.PNG"/><Relationship Id="rId59" Type="http://schemas.openxmlformats.org/officeDocument/2006/relationships/hyperlink" Target="https://proto.io/" TargetMode="External"/><Relationship Id="rId67" Type="http://schemas.openxmlformats.org/officeDocument/2006/relationships/image" Target="media/image51.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49.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7.PNG"/><Relationship Id="rId65" Type="http://schemas.openxmlformats.org/officeDocument/2006/relationships/hyperlink" Target="https://www.beckhoff.com/" TargetMode="External"/><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A6F6B9-35A9-4161-843E-522249F02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31</TotalTime>
  <Pages>107</Pages>
  <Words>32385</Words>
  <Characters>174880</Characters>
  <Application>Microsoft Office Word</Application>
  <DocSecurity>0</DocSecurity>
  <Lines>1457</Lines>
  <Paragraphs>4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0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571</cp:revision>
  <cp:lastPrinted>2017-07-19T16:16:00Z</cp:lastPrinted>
  <dcterms:created xsi:type="dcterms:W3CDTF">2017-05-24T15:07:00Z</dcterms:created>
  <dcterms:modified xsi:type="dcterms:W3CDTF">2018-02-20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